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D097D50" w14:textId="4AA96205" w:rsidR="00E5101C" w:rsidRPr="00524172" w:rsidRDefault="00E5101C" w:rsidP="00EA3C28">
      <w:pPr>
        <w:pStyle w:val="Heading1"/>
        <w:spacing w:line="360" w:lineRule="auto"/>
        <w:jc w:val="both"/>
      </w:pPr>
      <w:r w:rsidRPr="00524172">
        <w:t>Abstract:</w:t>
      </w:r>
    </w:p>
    <w:p w14:paraId="20196033" w14:textId="77777777" w:rsidR="00E5101C" w:rsidRDefault="00E5101C" w:rsidP="00EA3C28">
      <w:pPr>
        <w:pStyle w:val="NATESTYLE1CommonCollege"/>
        <w:numPr>
          <w:ilvl w:val="0"/>
          <w:numId w:val="1"/>
        </w:numPr>
        <w:spacing w:after="120" w:line="360" w:lineRule="auto"/>
        <w:jc w:val="both"/>
      </w:pPr>
      <w:r>
        <w:t>Predicting the strength of size-structured predator-prey interactions under varying environmental conditions is an important goal in community ecology, but theoretical frameworks have rarely been extended to natural settings.</w:t>
      </w:r>
    </w:p>
    <w:p w14:paraId="088C3B01" w14:textId="77777777" w:rsidR="00E5101C" w:rsidRDefault="00E5101C" w:rsidP="00EA3C28">
      <w:pPr>
        <w:pStyle w:val="NATESTYLE1CommonCollege"/>
        <w:numPr>
          <w:ilvl w:val="0"/>
          <w:numId w:val="1"/>
        </w:numPr>
        <w:spacing w:after="120" w:line="360" w:lineRule="auto"/>
        <w:jc w:val="both"/>
      </w:pPr>
      <w:r>
        <w:t xml:space="preserve">To make predictions about the interactive effects of juvenile survival and growth on population growth, we developed zero-population growth isoclines from a size-structured population model of a gastropod of conservation concern (Florida Apple Snail; </w:t>
      </w:r>
      <w:proofErr w:type="spellStart"/>
      <w:r w:rsidRPr="000E0F0E">
        <w:rPr>
          <w:i/>
          <w:iCs/>
        </w:rPr>
        <w:t>Pomacea</w:t>
      </w:r>
      <w:proofErr w:type="spellEnd"/>
      <w:r w:rsidRPr="000E0F0E">
        <w:rPr>
          <w:i/>
          <w:iCs/>
        </w:rPr>
        <w:t xml:space="preserve"> paludosa</w:t>
      </w:r>
      <w:r>
        <w:rPr>
          <w:i/>
          <w:iCs/>
        </w:rPr>
        <w:t xml:space="preserve">; </w:t>
      </w:r>
      <w:r w:rsidRPr="00714E48">
        <w:t>FAS</w:t>
      </w:r>
      <w:r>
        <w:t>) for two hydrologic regimes that affect reproduction. We then measured survival and growth parameters in experimental (8 ha impoundments) and natural (Everglades sloughs) wetlands, with natural predator regimes and seasonal environmental variation, to project the interactive effects on population growth.</w:t>
      </w:r>
    </w:p>
    <w:p w14:paraId="06C04ADE" w14:textId="77777777" w:rsidR="00E5101C" w:rsidRDefault="00E5101C" w:rsidP="00EA3C28">
      <w:pPr>
        <w:pStyle w:val="NATESTYLE1CommonCollege"/>
        <w:numPr>
          <w:ilvl w:val="0"/>
          <w:numId w:val="1"/>
        </w:numPr>
        <w:spacing w:after="120" w:line="360" w:lineRule="auto"/>
        <w:jc w:val="both"/>
      </w:pPr>
      <w:r>
        <w:t>The isoclines indicated that with higher growth rates populations could withstand lower juvenile survival. Increased reproduction associated with better hydrologic conditions shifted the isocline slightly so that populations could be maintained by slower growth and lower survival.</w:t>
      </w:r>
    </w:p>
    <w:p w14:paraId="1A04CE4A" w14:textId="77777777" w:rsidR="00E5101C" w:rsidRDefault="00E5101C" w:rsidP="00EA3C28">
      <w:pPr>
        <w:pStyle w:val="NATESTYLE1CommonCollege"/>
        <w:numPr>
          <w:ilvl w:val="0"/>
          <w:numId w:val="1"/>
        </w:numPr>
        <w:spacing w:after="120" w:line="360" w:lineRule="auto"/>
        <w:jc w:val="both"/>
      </w:pPr>
      <w:r>
        <w:t>Daily survival rates of the FAS were size-dependent in the dry-season and size-independent in the wet-season, with mortality of juvenile snails (3-10 mm shell length, SL) being most responsible for the seasonal difference. The difference in seasonal juvenile snail survival was explained by seasonal differences in insect and vertebrate predator abundances.</w:t>
      </w:r>
    </w:p>
    <w:p w14:paraId="456AA3BB" w14:textId="77777777" w:rsidR="00E5101C" w:rsidRDefault="00E5101C" w:rsidP="00EA3C28">
      <w:pPr>
        <w:pStyle w:val="NATESTYLE1CommonCollege"/>
        <w:numPr>
          <w:ilvl w:val="0"/>
          <w:numId w:val="1"/>
        </w:numPr>
        <w:spacing w:after="120" w:line="360" w:lineRule="auto"/>
        <w:jc w:val="both"/>
      </w:pPr>
      <w:r>
        <w:t>Juvenile growth was higher in the wet season than the dry season which was consistent with warmer wet season temperatures.</w:t>
      </w:r>
    </w:p>
    <w:p w14:paraId="27181547" w14:textId="77777777" w:rsidR="00E5101C" w:rsidRDefault="00E5101C" w:rsidP="00EA3C28">
      <w:pPr>
        <w:pStyle w:val="NATESTYLE1CommonCollege"/>
        <w:numPr>
          <w:ilvl w:val="0"/>
          <w:numId w:val="1"/>
        </w:numPr>
        <w:spacing w:after="120" w:line="360" w:lineRule="auto"/>
        <w:jc w:val="both"/>
      </w:pPr>
      <w:r>
        <w:t>In experimental and natural wetlands, the growth and survival parameters in the dry season projected declining populations, but wet season survival and growth were higher so that projected populations were at replacement or increasing. When seasonal parameters were combined, populations were projected to decline in all wetlands under both hydrologic scenarios, except populations in natural wetlands with relatively better hydrologic conditions for reproduction were near replacement.</w:t>
      </w:r>
    </w:p>
    <w:p w14:paraId="61F4FE30" w14:textId="77777777" w:rsidR="00E5101C" w:rsidRPr="00524172" w:rsidRDefault="00E5101C" w:rsidP="00EA3C28">
      <w:pPr>
        <w:pStyle w:val="NATESTYLE1CommonCollege"/>
        <w:numPr>
          <w:ilvl w:val="0"/>
          <w:numId w:val="1"/>
        </w:numPr>
        <w:spacing w:after="120" w:line="360" w:lineRule="auto"/>
        <w:jc w:val="both"/>
      </w:pPr>
      <w:r>
        <w:t xml:space="preserve"> FAS are at low densities in the Everglades and our results suggest that understanding the drivers of the diverse predation regimes will be necessary to make conservation-related </w:t>
      </w:r>
      <w:r>
        <w:lastRenderedPageBreak/>
        <w:t xml:space="preserve">prescriptions for production of FAS. The use of stage-structured population models and field-collected growth and survival parameters provide a general framework for projecting population growth and population limitation for species with size-structured predator-prey relationships.   </w:t>
      </w:r>
    </w:p>
    <w:p w14:paraId="0EC85686" w14:textId="77777777" w:rsidR="00E5101C" w:rsidRPr="00524172" w:rsidRDefault="00E5101C" w:rsidP="00EA3C28">
      <w:pPr>
        <w:pStyle w:val="NATESTYLE1CommonCollege"/>
        <w:spacing w:after="120" w:line="360" w:lineRule="auto"/>
        <w:jc w:val="both"/>
      </w:pPr>
    </w:p>
    <w:p w14:paraId="36AC196A" w14:textId="77777777" w:rsidR="00E5101C" w:rsidRPr="00A17D6C" w:rsidRDefault="00E5101C" w:rsidP="00EA3C28">
      <w:pPr>
        <w:pStyle w:val="Heading1"/>
        <w:spacing w:line="360" w:lineRule="auto"/>
        <w:jc w:val="both"/>
      </w:pPr>
      <w:r w:rsidRPr="00A17D6C">
        <w:rPr>
          <w:rStyle w:val="Heading1Char"/>
          <w:b/>
        </w:rPr>
        <w:t>Key words:</w:t>
      </w:r>
      <w:r w:rsidRPr="00A17D6C">
        <w:t xml:space="preserve"> </w:t>
      </w:r>
    </w:p>
    <w:p w14:paraId="50DCC531" w14:textId="79F8949A" w:rsidR="00E5101C" w:rsidRDefault="00E5101C" w:rsidP="00EA3C28">
      <w:pPr>
        <w:pStyle w:val="NATESTYLE1CommonCollege"/>
        <w:spacing w:after="240" w:line="360" w:lineRule="auto"/>
        <w:jc w:val="both"/>
      </w:pPr>
      <w:proofErr w:type="spellStart"/>
      <w:r w:rsidRPr="009C0344">
        <w:rPr>
          <w:i/>
          <w:iCs/>
        </w:rPr>
        <w:t>Belostoma</w:t>
      </w:r>
      <w:proofErr w:type="spellEnd"/>
      <w:r w:rsidRPr="00524172">
        <w:t xml:space="preserve">, </w:t>
      </w:r>
      <w:r>
        <w:t>size-dependent survival</w:t>
      </w:r>
      <w:r w:rsidRPr="00524172">
        <w:t xml:space="preserve">, </w:t>
      </w:r>
      <w:r>
        <w:t>temperature</w:t>
      </w:r>
      <w:r w:rsidRPr="00524172">
        <w:t>,</w:t>
      </w:r>
      <w:r>
        <w:t xml:space="preserve"> interaction strength, consumer-resource</w:t>
      </w:r>
      <w:r w:rsidRPr="009C0344">
        <w:t>, Everglades Snail Kite</w:t>
      </w:r>
      <w:r>
        <w:t>, predator-prey, Everglades</w:t>
      </w:r>
    </w:p>
    <w:p w14:paraId="485A3ACB" w14:textId="1C96663C" w:rsidR="00216617" w:rsidRPr="00524172" w:rsidRDefault="006F4781" w:rsidP="00EA3C28">
      <w:pPr>
        <w:pStyle w:val="Heading1"/>
        <w:spacing w:before="0" w:line="360" w:lineRule="auto"/>
        <w:jc w:val="both"/>
        <w:rPr>
          <w:b w:val="0"/>
        </w:rPr>
      </w:pPr>
      <w:r w:rsidRPr="00524172">
        <w:t>Introduction</w:t>
      </w:r>
    </w:p>
    <w:p w14:paraId="1834BD5E" w14:textId="6BD38556" w:rsidR="00A23C4E" w:rsidRDefault="00E307E9" w:rsidP="00EA3C28">
      <w:pPr>
        <w:pStyle w:val="NATESTYLE1CommonCollege"/>
        <w:spacing w:line="360" w:lineRule="auto"/>
        <w:ind w:firstLine="720"/>
        <w:jc w:val="both"/>
      </w:pPr>
      <w:r>
        <w:t>Predicting the</w:t>
      </w:r>
      <w:r w:rsidR="001C38E9">
        <w:t xml:space="preserve"> </w:t>
      </w:r>
      <w:r w:rsidR="00D9431F">
        <w:t>strength of</w:t>
      </w:r>
      <w:r w:rsidR="001250F5">
        <w:t xml:space="preserve"> size-dependent</w:t>
      </w:r>
      <w:r w:rsidR="009E4671">
        <w:t xml:space="preserve"> predator-prey</w:t>
      </w:r>
      <w:r w:rsidR="009E455A">
        <w:t xml:space="preserve"> interactions</w:t>
      </w:r>
      <w:r w:rsidR="00D2509E">
        <w:t xml:space="preserve"> (i.e., prey survival, </w:t>
      </w:r>
      <w:r w:rsidR="00B50D86">
        <w:t>prey recruitment</w:t>
      </w:r>
      <w:r w:rsidR="00270590">
        <w:t xml:space="preserve">, prey </w:t>
      </w:r>
      <w:r w:rsidR="00D2509E">
        <w:t>population growth)</w:t>
      </w:r>
      <w:r w:rsidR="001250F5">
        <w:t xml:space="preserve"> </w:t>
      </w:r>
      <w:r w:rsidR="0005439E">
        <w:t>is an important goal in community ecology</w:t>
      </w:r>
      <w:r w:rsidR="00D0731E">
        <w:t xml:space="preserve"> </w:t>
      </w:r>
      <w:r w:rsidR="00B148B5">
        <w:fldChar w:fldCharType="begin"/>
      </w:r>
      <w:r w:rsidR="00B148B5">
        <w:instrText xml:space="preserve"> ADDIN ZOTERO_ITEM CSL_CITATION {"citationID":"YQKEZwdk","properties":{"formattedCitation":"(Cuthbert et al., 2020)","plainCitation":"(Cuthbert et al., 2020)","noteIndex":0},"citationItems":[{"id":1954,"uris":["http://zotero.org/users/9972654/items/XZRDJELE"],"itemData":{"id":1954,"type":"article-journal","abstract":"Abstract\n            \n              \n                \n                  Predation is a pervasive force that structures food webs and directly influences ecosystem functioning. The relative body sizes of predators and prey may be an important determinant of interaction strengths. However, studies quantifying the combined influence of intra‐ and interspecific variation in predator–prey body size ratios are lacking.\n                \n                \n                  We use a comparative functional response approach to examine interaction strengths between three size classes of invasive bluegill and largemouth bass toward three scaled size classes of their tilapia prey. We then quantify the influence of intra‐ and interspecific predator–prey body mass ratios on the scaling of attack rates and handling times.\n                \n                \n                  Type II functional responses were displayed by both predators across all predator and prey size classes. Largemouth bass consumed more than bluegill at small and intermediate predator size classes, while large predators of both species were more similar. Small prey were most vulnerable overall; however, differential attack rates among prey were emergent across predator sizes. For both bluegill and largemouth bass, small predators exhibited higher attack rates toward small and intermediate prey sizes, while larger predators exhibited greater attack rates toward large prey. Conversely, handling times increased with prey size, with small bluegill exhibiting particularly low feeding rates toward medium–large prey types. Attack rates for both predators peaked unimodally at intermediate predator–prey body mass ratios, while handling times generally shortened across increasing body mass ratios.\n                \n                \n                  We thus demonstrate effects of body size ratios on predator–prey interaction strengths between key fish species, with attack rates and handling times dependent on the relative sizes of predator–prey participants.\n                \n                \n                  Considerations for intra‐ and interspecific body size ratio effects are critical for predicting the strengths of interactions within ecosystems and may drive differential ecological impacts among invasive species as size ratios shift.","container-title":"Ecology and Evolution","DOI":"10.1002/ece3.6332","ISSN":"2045-7758, 2045-7758","issue":"12","journalAbbreviation":"Ecology and Evolution","language":"en","page":"5946-5962","source":"DOI.org (Crossref)","title":"Influence of intra‐ and interspecific variation in predator–prey body size ratios on trophic interaction strengths","volume":"10","author":[{"family":"Cuthbert","given":"Ross N."},{"family":"Wasserman","given":"Ryan J."},{"family":"Dalu","given":"Tatenda"},{"family":"Kaiser","given":"Horst"},{"family":"Weyl","given":"Olaf L. F."},{"family":"Dick","given":"Jaimie T. A."},{"family":"Sentis","given":"Arnaud"},{"family":"McCoy","given":"Michael W."},{"family":"Alexander","given":"Mhairi E."}],"issued":{"date-parts":[["2020",6]]}}}],"schema":"https://github.com/citation-style-language/schema/raw/master/csl-citation.json"} </w:instrText>
      </w:r>
      <w:r w:rsidR="00B148B5">
        <w:fldChar w:fldCharType="separate"/>
      </w:r>
      <w:r w:rsidR="00B148B5" w:rsidRPr="00B148B5">
        <w:t>(Cuthbert et al., 2020)</w:t>
      </w:r>
      <w:r w:rsidR="00B148B5">
        <w:fldChar w:fldCharType="end"/>
      </w:r>
      <w:r w:rsidR="0005439E">
        <w:t xml:space="preserve">. </w:t>
      </w:r>
      <w:r w:rsidR="00C80A91">
        <w:t xml:space="preserve">Theoretical and lab investigations indicate that </w:t>
      </w:r>
      <w:r w:rsidR="00D2509E">
        <w:t xml:space="preserve">prey survival </w:t>
      </w:r>
      <w:r w:rsidR="00C80A91">
        <w:t xml:space="preserve">between </w:t>
      </w:r>
      <w:r w:rsidR="009E36D0">
        <w:t xml:space="preserve">one </w:t>
      </w:r>
      <w:r w:rsidR="00C80A91">
        <w:t xml:space="preserve">predator and prey </w:t>
      </w:r>
      <w:r w:rsidR="0005439E">
        <w:t xml:space="preserve">is </w:t>
      </w:r>
      <w:r w:rsidR="00C80A91">
        <w:t>a</w:t>
      </w:r>
      <w:r>
        <w:t xml:space="preserve"> </w:t>
      </w:r>
      <w:r w:rsidR="00C80A91">
        <w:t>function of variable</w:t>
      </w:r>
      <w:r>
        <w:t xml:space="preserve"> environmental conditions</w:t>
      </w:r>
      <w:r w:rsidR="00C80A91">
        <w:t xml:space="preserve"> </w:t>
      </w:r>
      <w:r w:rsidR="00C673A1">
        <w:fldChar w:fldCharType="begin"/>
      </w:r>
      <w:r w:rsidR="009F7B89">
        <w:instrText xml:space="preserve"> ADDIN ZOTERO_ITEM CSL_CITATION {"citationID":"BogBHl7a","properties":{"formattedCitation":"(Ma et al., 2021; Meehan et al., 2022; Pepi et al., 2018)","plainCitation":"(Ma et al., 2021; Meehan et al., 2022; Pepi et al., 2018)","noteIndex":0},"citationItems":[{"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C673A1">
        <w:fldChar w:fldCharType="separate"/>
      </w:r>
      <w:r w:rsidR="009F7B89" w:rsidRPr="009F7B89">
        <w:t>(Ma et al., 2021; Meehan et al., 2022; Pepi et al., 2018)</w:t>
      </w:r>
      <w:r w:rsidR="00C673A1">
        <w:fldChar w:fldCharType="end"/>
      </w:r>
      <w:r w:rsidR="00C80A91">
        <w:t xml:space="preserve">. </w:t>
      </w:r>
      <w:r w:rsidR="00D9431F">
        <w:t>T</w:t>
      </w:r>
      <w:r w:rsidR="00666799">
        <w:t>emperature</w:t>
      </w:r>
      <w:r w:rsidR="005423AF">
        <w:t xml:space="preserve"> </w:t>
      </w:r>
      <w:r w:rsidR="005423AF">
        <w:fldChar w:fldCharType="begin"/>
      </w:r>
      <w:r w:rsidR="005423AF">
        <w:instrText xml:space="preserve"> ADDIN ZOTERO_ITEM CSL_CITATION {"citationID":"B1sGCFQO","properties":{"formattedCitation":"(Davidson et al., 2021; Nunes et al., 2021)","plainCitation":"(Davidson et al., 2021; Nunes et al., 2021)","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schema":"https://github.com/citation-style-language/schema/raw/master/csl-citation.json"} </w:instrText>
      </w:r>
      <w:r w:rsidR="005423AF">
        <w:fldChar w:fldCharType="separate"/>
      </w:r>
      <w:r w:rsidR="005423AF" w:rsidRPr="00BB6268">
        <w:t>(Davidson et al., 2021; Nunes et al., 2021)</w:t>
      </w:r>
      <w:r w:rsidR="005423AF">
        <w:fldChar w:fldCharType="end"/>
      </w:r>
      <w:r w:rsidR="00666799">
        <w:t xml:space="preserve"> and resource variation</w:t>
      </w:r>
      <w:r w:rsidR="005423AF">
        <w:t xml:space="preserve"> </w:t>
      </w:r>
      <w:r w:rsidR="005423AF">
        <w:fldChar w:fldCharType="begin"/>
      </w:r>
      <w:r w:rsidR="00546621">
        <w:instrText xml:space="preserve"> ADDIN ZOTERO_ITEM CSL_CITATION {"citationID":"w7A7x1Ng","properties":{"formattedCitation":"(Brown et al., 2019; Davidson &amp; Dorn, 2018; Jeyasingh &amp; Weider, 2005)","plainCitation":"(Brown et al., 2019; Davidson &amp; Dorn, 2018; Jeyasingh &amp; Weider, 2005)","noteIndex":0},"citationItems":[{"id":174,"uris":["http://zotero.org/users/9972654/items/VBG8BQGL"],"itemData":{"id":174,"type":"article-journal","container-title":"Functional Ecology","DOI":"10.1111/1365-2435.13340","ISSN":"0269-8463, 1365-2435","issue":"8","journalAbbreviation":"Funct Ecol","language":"en","page":"1491-1503","source":"DOI.org (Crossref)","title":"Species‐specific size vulnerabilities in a competitive arena: Nutrient heterogeneity and soil fertility alter plant competitive size asymmetries","title-short":"Species‐specific size vulnerabilities in a competitive arena","volume":"33","author":[{"family":"Brown","given":"Charlotte"},{"family":"Oppon","given":"Kenneth J."},{"family":"Cahill","given":"James F."}],"editor":[{"family":"Carmona","given":"Carlos Perez"}],"issued":{"date-parts":[["2019",8]]}}},{"id":"qDtGyITR/0iu8ICcV","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425w296M/uztsWqRu","issue":"4","issued":{"date-parts":[["2018"]]},"page":"1101-1111","title":"System productivity alters predator sorting of a size-structured mixed prey community","type":"article-journal","volume":"186"}},{"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schema":"https://github.com/citation-style-language/schema/raw/master/csl-citation.json"} </w:instrText>
      </w:r>
      <w:r w:rsidR="005423AF">
        <w:fldChar w:fldCharType="separate"/>
      </w:r>
      <w:r w:rsidR="00B45C79" w:rsidRPr="00B45C79">
        <w:t>(Brown et al., 2019; Davidson &amp; Dorn, 2018; Jeyasingh &amp; Weider, 2005)</w:t>
      </w:r>
      <w:r w:rsidR="005423AF">
        <w:fldChar w:fldCharType="end"/>
      </w:r>
      <w:r w:rsidR="005423AF">
        <w:t xml:space="preserve"> </w:t>
      </w:r>
      <w:r w:rsidR="00F43F9B">
        <w:t>influence</w:t>
      </w:r>
      <w:r w:rsidR="001C38E9">
        <w:t xml:space="preserve"> </w:t>
      </w:r>
      <w:r w:rsidR="00D2509E">
        <w:t>prey survival</w:t>
      </w:r>
      <w:r w:rsidR="00894D5E">
        <w:t>.</w:t>
      </w:r>
      <w:r w:rsidR="005423AF">
        <w:t xml:space="preserve"> </w:t>
      </w:r>
      <w:r w:rsidR="004E00C5">
        <w:t xml:space="preserve">In </w:t>
      </w:r>
      <w:r w:rsidR="00C20611">
        <w:t xml:space="preserve">size- or stage- structured </w:t>
      </w:r>
      <w:r w:rsidR="00AE1E34">
        <w:t>predator</w:t>
      </w:r>
      <w:r w:rsidR="004E00C5">
        <w:t>-</w:t>
      </w:r>
      <w:r w:rsidR="00AE1E34">
        <w:t>prey</w:t>
      </w:r>
      <w:r w:rsidR="004E00C5">
        <w:t xml:space="preserve"> interactions</w:t>
      </w:r>
      <w:r w:rsidR="0043041B">
        <w:t>,</w:t>
      </w:r>
      <w:r w:rsidR="004E00C5">
        <w:t xml:space="preserve"> </w:t>
      </w:r>
      <w:r w:rsidR="00826B4E">
        <w:t>the changing environment (</w:t>
      </w:r>
      <w:r w:rsidR="00A87A9C">
        <w:t>e.g., variable</w:t>
      </w:r>
      <w:r w:rsidR="00826B4E">
        <w:t xml:space="preserve"> </w:t>
      </w:r>
      <w:r w:rsidR="004E00C5">
        <w:t>t</w:t>
      </w:r>
      <w:r w:rsidR="001B1674">
        <w:t>emperature</w:t>
      </w:r>
      <w:r w:rsidR="00826B4E">
        <w:t>)</w:t>
      </w:r>
      <w:r w:rsidR="00315AFC">
        <w:t xml:space="preserve"> </w:t>
      </w:r>
      <w:r w:rsidR="00E924B5">
        <w:t xml:space="preserve">can </w:t>
      </w:r>
      <w:r w:rsidR="00584396">
        <w:t>affect</w:t>
      </w:r>
      <w:r w:rsidR="00E924B5">
        <w:t xml:space="preserve"> </w:t>
      </w:r>
      <w:r w:rsidR="006B5AB5">
        <w:t>foraging rates</w:t>
      </w:r>
      <w:r w:rsidR="003245AF">
        <w:t xml:space="preserve"> of predators</w:t>
      </w:r>
      <w:r w:rsidR="00B91934">
        <w:t xml:space="preserve"> </w:t>
      </w:r>
      <w:r w:rsidR="008A0003">
        <w:fldChar w:fldCharType="begin"/>
      </w:r>
      <w:r w:rsidR="007B0A57">
        <w:instrText xml:space="preserve"> ADDIN ZOTERO_ITEM CSL_CITATION {"citationID":"aiFIDIEm","properties":{"formattedCitation":"(Davidson et al., 2021; Nunes et al., 2021; Pepi et al., 2018)","plainCitation":"(Davidson et al., 2021; Nunes et al., 2021; Pepi et al., 2018)","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8A0003">
        <w:fldChar w:fldCharType="separate"/>
      </w:r>
      <w:r w:rsidR="009F7B89" w:rsidRPr="009F7B89">
        <w:t>(Davidson et al., 2021; Nunes et al., 2021; Pepi et al., 2018)</w:t>
      </w:r>
      <w:r w:rsidR="008A0003">
        <w:fldChar w:fldCharType="end"/>
      </w:r>
      <w:r w:rsidR="00F9183D">
        <w:t>, and</w:t>
      </w:r>
      <w:r w:rsidR="00C20611">
        <w:t xml:space="preserve"> </w:t>
      </w:r>
      <w:r w:rsidR="00315AFC">
        <w:t>can</w:t>
      </w:r>
      <w:r w:rsidR="00C34520">
        <w:t xml:space="preserve"> also </w:t>
      </w:r>
      <w:r w:rsidR="007043AB">
        <w:t xml:space="preserve">affect growth rates of </w:t>
      </w:r>
      <w:r w:rsidR="00976C10">
        <w:t xml:space="preserve">prey </w:t>
      </w:r>
      <w:r w:rsidR="00C20611">
        <w:t>which alters</w:t>
      </w:r>
      <w:r w:rsidR="00C34520">
        <w:t xml:space="preserve"> the time</w:t>
      </w:r>
      <w:r w:rsidR="00463711">
        <w:t xml:space="preserve"> prey remain </w:t>
      </w:r>
      <w:r w:rsidR="00C34520">
        <w:t xml:space="preserve">vulnerable </w:t>
      </w:r>
      <w:r w:rsidR="008C4E6F">
        <w:t xml:space="preserve">to the predator </w:t>
      </w:r>
      <w:r w:rsidR="009A2D46">
        <w:fldChar w:fldCharType="begin"/>
      </w:r>
      <w:r w:rsidR="00546621">
        <w:instrText xml:space="preserve"> ADDIN ZOTERO_ITEM CSL_CITATION {"citationID":"7TcmzqKt","properties":{"formattedCitation":"(Davidson &amp; Dorn, 2018; McCoy et al., 2011; McPeek &amp; Peckarsky, 1998)","plainCitation":"(Davidson &amp; Dorn, 2018; McCoy et al., 2011; McPeek &amp; Peckarsky, 1998)","noteIndex":0},"citationItems":[{"id":"qDtGyITR/0iu8ICcV","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425w296M/uztsWqRu","issue":"4","issued":{"date-parts":[["2018"]]},"page":"1101-1111","title":"System productivity alters predator sorting of a size-structured mixed prey community","type":"article-journal","volume":"186"}},{"id":"qDtGyITR/1qKi8wh7","uris":["http://www.mendeley.com/documents/?uuid=4622c9d7-da41-41a0-adb6-14ad79637efe"],"itemData":{"DOI":"10.1086/659950","ISSN":"00030147","PMID":"21597252","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fl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fi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 © 2011 by The University of Chicago.","author":[{"dropping-particle":"","family":"McCoy","given":"Michael W.","non-dropping-particle":"","parse-names":false,"suffix":""},{"dropping-particle":"","family":"Bolker","given":"Benjamin M.","non-dropping-particle":"","parse-names":false,"suffix":""},{"dropping-particle":"","family":"Warkentin","given":"Karen M.","non-dropping-particle":"","parse-names":false,"suffix":""},{"dropping-particle":"","family":"Vonesh","given":"James R.","non-dropping-particle":"","parse-names":false,"suffix":""}],"container-title":"American Naturalist","id":"425w296M/kr1w83YC","issue":"6","issued":{"date-parts":[["2011"]]},"page":"752-766","title":"Predicting predation through prey ontogeny using size-dependent functional response models","type":"article-journal","volume":"177"}},{"id":"qDtGyITR/ExiFfvkE","uris":["http://www.mendeley.com/documents/?uuid=b27df50a-19a5-4045-b9a9-c70176f2a1dd"],"itemData":{"DOI":"10.1890/0012-9658(1998)079[0867:LHATSO]2.0.CO;2","ISSN":"00129658","abstract":"Interactive effects of one species on another may simultaneously influence mortality, growth, and fecundity. To quantify the strength of an interaction between two species, we must therefore use techniques that integrate these various responses into estimates of overall effect. Demographic models of populations provide such a framework. Here we develop a demographic model describing the life history of a hemimetabolous insect to evaluate the relative importance of predator effects on mortality and growth of damselflies (Enallagma boreale) in fishless ponds and may flies (Baetis bicaudatus) in trout streams. Previous experiments have shown that dragonfly predators in fishless ponds inflict direct mortality and cause reduced growth rates in Enallagma damselflies. Parameterization of the demographic model from these data show, however, that only the direct mortality effects of dragonflies should significantly influence damsel fly population dynamics. This is because damselfly size at emergence does not influence adult female fecundity, so the effects of dragonflies on damselfly larval growth do not influence adult fecundity. Likewise, both trout and stonefly predators inflict mortality on larval Baetis mayflies and cause decreases in growth rates. However, our demographic analyses indicate that the growth effects of both predators should dominate the population-dynamic effects on Baetis. This is because size at emergence translates directly into adult fecundity in mayflies. We also present data suggesting that developmental responses to changes in environmental conditions (e.g., predator abundances, resource availabilities) differ between species depending on these same life history parameters. The biological significance of lethal vs. sublethal predator impacts must be evaluated in a demographic framework to identify whether alterations in growth rate, and the timing of and size at metamorphosis, significantly influence population dynamics. The demographic model used for any particular organism must be tailored to its life history, but the various impacts of interactions with other species can all be integrated into estimates of projected population growth that can then be readily compared among species with different life histories.","author":[{"dropping-particle":"","family":"McPeek","given":"Mark A.","non-dropping-particle":"","parse-names":false,"suffix":""},{"dropping-particle":"","family":"Peckarsky","given":"Barbara L.","non-dropping-particle":"","parse-names":false,"suffix":""}],"container-title":"Ecology","id":"425w296M/oGEVR9p8","issue":"3","issued":{"date-parts":[["1998"]]},"page":"867-879","title":"Life histories and the strengths of species interactions: Combining mortality, growth, and fecundity effects","type":"article-journal","volume":"79"}}],"schema":"https://github.com/citation-style-language/schema/raw/master/csl-citation.json"} </w:instrText>
      </w:r>
      <w:r w:rsidR="009A2D46">
        <w:fldChar w:fldCharType="separate"/>
      </w:r>
      <w:r w:rsidR="00B45C79" w:rsidRPr="00B45C79">
        <w:t>(Davidson &amp; Dorn, 2018; McCoy et al., 2011; McPeek &amp; Peckarsky, 1998)</w:t>
      </w:r>
      <w:r w:rsidR="009A2D46">
        <w:fldChar w:fldCharType="end"/>
      </w:r>
      <w:r w:rsidR="00C34520">
        <w:t>.</w:t>
      </w:r>
      <w:r w:rsidR="006870D2">
        <w:t xml:space="preserve"> </w:t>
      </w:r>
      <w:r w:rsidR="00E5486E">
        <w:t xml:space="preserve">Therefore, </w:t>
      </w:r>
      <w:r w:rsidR="00D2509E">
        <w:t>prey survival</w:t>
      </w:r>
      <w:r w:rsidR="00656544">
        <w:t xml:space="preserve"> </w:t>
      </w:r>
      <w:r w:rsidR="00E5486E">
        <w:t xml:space="preserve">depends on the direction and degree of </w:t>
      </w:r>
      <w:r w:rsidR="005C0293">
        <w:t>asymmetry between the response of predator foraging rates and</w:t>
      </w:r>
      <w:r w:rsidR="00EE2AC8">
        <w:t xml:space="preserve"> the response of</w:t>
      </w:r>
      <w:r w:rsidR="005C0293">
        <w:t xml:space="preserve"> prey growth </w:t>
      </w:r>
      <w:r w:rsidR="00EE2AC8">
        <w:t>to</w:t>
      </w:r>
      <w:r w:rsidR="00C93EFD">
        <w:t xml:space="preserve"> </w:t>
      </w:r>
      <w:r w:rsidR="00CD1541">
        <w:t xml:space="preserve">varying </w:t>
      </w:r>
      <w:r w:rsidR="00292AC8">
        <w:t>environmental conditions</w:t>
      </w:r>
      <w:r w:rsidR="00380204">
        <w:t xml:space="preserve"> </w:t>
      </w:r>
      <w:r w:rsidR="007954A5">
        <w:fldChar w:fldCharType="begin"/>
      </w:r>
      <w:r w:rsidR="009F7B89">
        <w:instrText xml:space="preserve"> ADDIN ZOTERO_ITEM CSL_CITATION {"citationID":"Xpl5Y04J","properties":{"formattedCitation":"(Davidson et al., 2021; Pepi et al., 2018)","plainCitation":"(Davidson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7954A5">
        <w:fldChar w:fldCharType="separate"/>
      </w:r>
      <w:r w:rsidR="009F7B89" w:rsidRPr="009F7B89">
        <w:t>(Davidson et al., 2021; Pepi et al., 2018)</w:t>
      </w:r>
      <w:r w:rsidR="007954A5">
        <w:fldChar w:fldCharType="end"/>
      </w:r>
      <w:r w:rsidR="00292AC8">
        <w:t>.</w:t>
      </w:r>
      <w:r w:rsidR="009378D1">
        <w:t xml:space="preserve"> </w:t>
      </w:r>
      <w:r w:rsidR="008C4E6F">
        <w:t>Several studies have</w:t>
      </w:r>
      <w:r w:rsidR="00B313A2">
        <w:t xml:space="preserve"> </w:t>
      </w:r>
      <w:r w:rsidR="00A5122E">
        <w:t>developed</w:t>
      </w:r>
      <w:r w:rsidR="00A70466">
        <w:t xml:space="preserve"> </w:t>
      </w:r>
      <w:r w:rsidR="004E47B5">
        <w:t>related models</w:t>
      </w:r>
      <w:r w:rsidR="00B313A2">
        <w:t xml:space="preserve"> and tests of the</w:t>
      </w:r>
      <w:r w:rsidR="00A70466">
        <w:t xml:space="preserve"> </w:t>
      </w:r>
      <w:r w:rsidR="004E47B5">
        <w:t xml:space="preserve">model </w:t>
      </w:r>
      <w:r w:rsidR="00A70466">
        <w:t xml:space="preserve">predictions in </w:t>
      </w:r>
      <w:r w:rsidR="00A14402">
        <w:t xml:space="preserve">controlled experimental </w:t>
      </w:r>
      <w:r w:rsidR="00B313A2">
        <w:t>settings with</w:t>
      </w:r>
      <w:r w:rsidR="00B67576">
        <w:t xml:space="preserve"> single-predator</w:t>
      </w:r>
      <w:r w:rsidR="00A87334">
        <w:t>-</w:t>
      </w:r>
      <w:r w:rsidR="00B67576">
        <w:t xml:space="preserve">single prey </w:t>
      </w:r>
      <w:r w:rsidR="003A6FF4">
        <w:t>systems</w:t>
      </w:r>
      <w:r w:rsidR="00AF73D4">
        <w:t xml:space="preserve"> focused </w:t>
      </w:r>
      <w:r w:rsidR="00D2509E">
        <w:t>prey survival</w:t>
      </w:r>
      <w:r w:rsidR="00834E9F">
        <w:t xml:space="preserve"> </w:t>
      </w:r>
      <w:r w:rsidR="001B751D">
        <w:fldChar w:fldCharType="begin"/>
      </w:r>
      <w:r w:rsidR="00C136D8">
        <w:instrText xml:space="preserve"> ADDIN ZOTERO_ITEM CSL_CITATION {"citationID":"lnjnk7DE","properties":{"formattedCitation":"(Davidson et al., 2021; Nunes et al., 2021; Pepi et al., 2018)","plainCitation":"(Davidson et al., 2021; Nunes et al., 2021; Pepi et al., 2018)","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1B751D">
        <w:fldChar w:fldCharType="separate"/>
      </w:r>
      <w:r w:rsidR="001B751D" w:rsidRPr="009F7B89">
        <w:t>(Davidson et al., 2021; Nunes et al., 2021; Pepi et al., 2018)</w:t>
      </w:r>
      <w:r w:rsidR="001B751D">
        <w:fldChar w:fldCharType="end"/>
      </w:r>
      <w:r w:rsidR="003A6FF4">
        <w:t>.</w:t>
      </w:r>
      <w:r w:rsidR="00180185">
        <w:t xml:space="preserve"> Few have translated these </w:t>
      </w:r>
      <w:r w:rsidR="00E2539A">
        <w:t xml:space="preserve">size- and environmental condition-dependent predation </w:t>
      </w:r>
      <w:r w:rsidR="00180185">
        <w:t xml:space="preserve">to </w:t>
      </w:r>
      <w:r w:rsidR="0057685A">
        <w:t xml:space="preserve">unmanipulated </w:t>
      </w:r>
      <w:r w:rsidR="00180185">
        <w:t>field settings</w:t>
      </w:r>
      <w:r w:rsidR="007A5821">
        <w:t xml:space="preserve">, and </w:t>
      </w:r>
      <w:r w:rsidR="0057685A">
        <w:t xml:space="preserve">few </w:t>
      </w:r>
      <w:r w:rsidR="007A5821">
        <w:t xml:space="preserve">scale up </w:t>
      </w:r>
      <w:r w:rsidR="00421547">
        <w:t>prey survival from</w:t>
      </w:r>
      <w:r w:rsidR="00035419">
        <w:t xml:space="preserve"> </w:t>
      </w:r>
      <w:r w:rsidR="00A44438">
        <w:t xml:space="preserve">natural </w:t>
      </w:r>
      <w:r w:rsidR="00F44B35">
        <w:t>predator assemblages (i.e</w:t>
      </w:r>
      <w:r w:rsidR="00795605">
        <w:t>.</w:t>
      </w:r>
      <w:r w:rsidR="00F44B35">
        <w:t xml:space="preserve">, through </w:t>
      </w:r>
      <w:r w:rsidR="00275490">
        <w:t>consumption</w:t>
      </w:r>
      <w:r w:rsidR="00F44B35">
        <w:t>)</w:t>
      </w:r>
      <w:r w:rsidR="00035419">
        <w:t xml:space="preserve"> </w:t>
      </w:r>
      <w:r w:rsidR="00421547">
        <w:t>to population-level effects</w:t>
      </w:r>
      <w:r w:rsidR="00FE20BE">
        <w:t xml:space="preserve"> </w:t>
      </w:r>
      <w:r w:rsidR="00F159CB">
        <w:t>(</w:t>
      </w:r>
      <w:r w:rsidR="00FE20BE">
        <w:t>prey</w:t>
      </w:r>
      <w:r w:rsidR="00270590">
        <w:t xml:space="preserve"> recruitment and</w:t>
      </w:r>
      <w:r w:rsidR="00FE20BE">
        <w:t xml:space="preserve"> </w:t>
      </w:r>
      <w:r w:rsidR="00A44438">
        <w:t>population growth;</w:t>
      </w:r>
      <w:r w:rsidR="00B76A09">
        <w:t xml:space="preserve"> </w:t>
      </w:r>
      <w:r w:rsidR="00B76A09">
        <w:fldChar w:fldCharType="begin"/>
      </w:r>
      <w:r w:rsidR="00546621">
        <w:instrText xml:space="preserve"> ADDIN ZOTERO_ITEM CSL_CITATION {"citationID":"3IPjMnkj","properties":{"formattedCitation":"(Osenberg &amp; Mittelbach, 1996)","plainCitation":"(Osenberg &amp; Mittelbach, 1996)","dontUpdate":true,"noteIndex":0},"citationItems":[{"id":1951,"uris":["http://zotero.org/users/9972654/items/LFBL5JL9"],"itemData":{"id":1951,"type":"chapter","container-title":"Food webs","page":"134-148","title":"12. The Relative Importance of Resource Limitation and Predation Limitation in Food Chains","author":[{"family":"Osenberg","given":"Craig W."},{"family":"Mittelbach","given":"Gary G."}],"issued":{"date-parts":[["1996"]]}}}],"schema":"https://github.com/citation-style-language/schema/raw/master/csl-citation.json"} </w:instrText>
      </w:r>
      <w:r w:rsidR="00B76A09">
        <w:fldChar w:fldCharType="separate"/>
      </w:r>
      <w:r w:rsidR="00B76A09" w:rsidRPr="00B76A09">
        <w:t>Osenberg &amp; Mittelbach, 1996)</w:t>
      </w:r>
      <w:r w:rsidR="00B76A09">
        <w:fldChar w:fldCharType="end"/>
      </w:r>
      <w:r w:rsidR="00A42D7F">
        <w:t xml:space="preserve">. </w:t>
      </w:r>
    </w:p>
    <w:p w14:paraId="74BFCB62" w14:textId="4E32FA80" w:rsidR="00BB1BDA" w:rsidRDefault="00A42D7F" w:rsidP="00EA3C28">
      <w:pPr>
        <w:pStyle w:val="NATESTYLE1CommonCollege"/>
        <w:spacing w:line="360" w:lineRule="auto"/>
        <w:ind w:firstLine="720"/>
        <w:jc w:val="both"/>
      </w:pPr>
      <w:r>
        <w:t xml:space="preserve"> </w:t>
      </w:r>
      <w:r w:rsidR="00CE4A79">
        <w:t>Scaling up</w:t>
      </w:r>
      <w:r w:rsidR="00B048EF">
        <w:t xml:space="preserve"> </w:t>
      </w:r>
      <w:r w:rsidR="00DA7CBE">
        <w:t>predictions of prey survival</w:t>
      </w:r>
      <w:r w:rsidR="00E77937">
        <w:t xml:space="preserve"> from</w:t>
      </w:r>
      <w:r w:rsidR="00A86A43">
        <w:t xml:space="preserve"> changing </w:t>
      </w:r>
      <w:r w:rsidR="00D601B9">
        <w:t>environmental conditions</w:t>
      </w:r>
      <w:r w:rsidR="00C46B9B">
        <w:t xml:space="preserve"> in the lab</w:t>
      </w:r>
      <w:r w:rsidR="00D601B9">
        <w:t xml:space="preserve"> </w:t>
      </w:r>
      <w:r w:rsidR="00E77937">
        <w:t xml:space="preserve">to </w:t>
      </w:r>
      <w:r w:rsidR="007D7CDB">
        <w:t xml:space="preserve">population-level </w:t>
      </w:r>
      <w:r w:rsidR="00C46B9B">
        <w:t>predictions in natural settings is challenging</w:t>
      </w:r>
      <w:r w:rsidR="007D7CDB">
        <w:t xml:space="preserve"> for several reasons</w:t>
      </w:r>
      <w:r w:rsidR="00E54815">
        <w:t xml:space="preserve">. </w:t>
      </w:r>
      <w:r w:rsidR="000E0B8A">
        <w:t>First,</w:t>
      </w:r>
      <w:r w:rsidR="009E1749">
        <w:t xml:space="preserve"> </w:t>
      </w:r>
      <w:r w:rsidR="004D25B3">
        <w:lastRenderedPageBreak/>
        <w:t>environmental conditions vary across space and time</w:t>
      </w:r>
      <w:r w:rsidR="003B602B">
        <w:t>, and</w:t>
      </w:r>
      <w:r w:rsidR="00C04359">
        <w:t xml:space="preserve"> growth and survival interact to determine population growth,</w:t>
      </w:r>
      <w:r w:rsidR="004D25B3">
        <w:t xml:space="preserve"> so it will be necessary to </w:t>
      </w:r>
      <w:r w:rsidR="00672753">
        <w:t>measure parameters across relevant</w:t>
      </w:r>
      <w:r w:rsidR="00340FCB">
        <w:t xml:space="preserve"> spatial </w:t>
      </w:r>
      <w:r w:rsidR="00672753">
        <w:t>and</w:t>
      </w:r>
      <w:r w:rsidR="00340FCB">
        <w:t xml:space="preserve"> temporal </w:t>
      </w:r>
      <w:r w:rsidR="00672753">
        <w:t>conditions</w:t>
      </w:r>
      <w:r w:rsidR="00340FCB">
        <w:t xml:space="preserve"> to make meaningful predictions. Second, </w:t>
      </w:r>
      <w:r w:rsidR="000E0B8A">
        <w:t>n</w:t>
      </w:r>
      <w:r w:rsidR="00923B42">
        <w:t>atural s</w:t>
      </w:r>
      <w:r w:rsidR="007A72B2">
        <w:t xml:space="preserve">ettings have multiple predators that respond differently to </w:t>
      </w:r>
      <w:r w:rsidR="00993B87">
        <w:t>variation in</w:t>
      </w:r>
      <w:r w:rsidR="00100464">
        <w:t xml:space="preserve"> environmental conditions</w:t>
      </w:r>
      <w:r w:rsidR="0090352F">
        <w:t>, and these responses may include</w:t>
      </w:r>
      <w:r w:rsidR="009536AF">
        <w:t xml:space="preserve"> </w:t>
      </w:r>
      <w:r w:rsidR="00E113EA">
        <w:t xml:space="preserve">simultaneous </w:t>
      </w:r>
      <w:r w:rsidR="009536AF">
        <w:t xml:space="preserve">changes in </w:t>
      </w:r>
      <w:r w:rsidR="00737323">
        <w:t>per</w:t>
      </w:r>
      <w:r w:rsidR="00465F9C">
        <w:t>-</w:t>
      </w:r>
      <w:r w:rsidR="00737323">
        <w:t xml:space="preserve">capita foraging rates </w:t>
      </w:r>
      <w:r w:rsidR="00993B87">
        <w:t>and</w:t>
      </w:r>
      <w:r w:rsidR="00737323">
        <w:t xml:space="preserve"> abundance.</w:t>
      </w:r>
      <w:r w:rsidR="001524F1">
        <w:t xml:space="preserve"> </w:t>
      </w:r>
      <w:r w:rsidR="003170DA">
        <w:t xml:space="preserve">Thus, to understand the relative </w:t>
      </w:r>
      <w:r w:rsidR="009D37E4">
        <w:t xml:space="preserve">contributions </w:t>
      </w:r>
      <w:r w:rsidR="000A3993">
        <w:t xml:space="preserve">of a predator </w:t>
      </w:r>
      <w:r w:rsidR="002A417D">
        <w:t>from</w:t>
      </w:r>
      <w:r w:rsidR="00883D50">
        <w:t xml:space="preserve"> the impact of natural and varying</w:t>
      </w:r>
      <w:r w:rsidR="002A417D">
        <w:t xml:space="preserve"> predator</w:t>
      </w:r>
      <w:r w:rsidR="00883D50">
        <w:t xml:space="preserve"> assemblages</w:t>
      </w:r>
      <w:r w:rsidR="002A417D">
        <w:t xml:space="preserve"> which are perennially important matters for ecological understanding of recruitment variation and biotic resistance </w:t>
      </w:r>
      <w:r w:rsidR="002A417D">
        <w:fldChar w:fldCharType="begin"/>
      </w:r>
      <w:r w:rsidR="002A417D">
        <w:instrText xml:space="preserve"> ADDIN ZOTERO_ITEM CSL_CITATION {"citationID":"q3s3n0Xi","properties":{"formattedCitation":"(Dorn &amp; Cook, 2015; Roland &amp; Embree, 1995; Twardochleb et al., 2012)","plainCitation":"(Dorn &amp; Cook, 2015; Roland &amp; Embree, 1995; Twardochleb et al., 2012)","noteIndex":0},"citationItems":[{"id":"qDtGyITR/QrrNc7Gh","uris":["http://www.mendeley.com/documents/?uuid=4af75148-5c2f-4271-85ea-86840248e880"],"itemData":{"DOI":"10.1890/14-1505.1","ISSN":"00129658","PMID":"27070017","abstract":"Effects of predators on prey populations can be especially strong in aquatic ecosystems, but disturbances may mediate the strength of predator limitation and even allow outbreaks of some prey populations. In a two-year study we investigated the numerical responses of crayfish (Procambarus fallax) and small fishes (Poeciliidae and Fundulidae) to a brief hydrological disturbance in replicated freshwater wetlands with an experimental drying and large predatory fish reduction. The experiment and an in situ predation assay tested the component of the consumer stress model positing that disturbances release prey from predator limitation. In the disturbed wetlands, abundances of large predatory fish were seasonally reduced, similar to dynamics in the Everglades (southern Florida). Densities of small fish were unaffected by the disturbance, but crayfish densities, which were similar across all wetlands before drying, increased almost threefold in the year after the disturbance. Upon re-flooding, juvenile crayfish survival was inversely related to the abundance of large fish across wetlands, but we found no evidence for enhanced algal food quality. At a larger landscape scale (500 km2 of the Everglades), crayfish densities over eight years were positively correlated with the severity of local dry disturbances (up to 99 days dry) during the preceding dry season. In contrast, densities of small-bodied fishes in the same wetlands were seasonally depressed by dry disturbances. The results from our experimental wetland drought and the observations of crayfish densities in the Everglades represent a large-scale example of prey population release following a hydrological disturbance in a freshwater ecosystem. The conditions producing crayfish pulses in the Everglades appear consistent with the mechanics of the consumer stress model, and we suggest crayfish pulses may influence the number of nesting wading birds in the Everglades.","author":[{"dropping-particle":"","family":"Dorn","given":"Nathan J.","non-dropping-particle":"","parse-names":false,"suffix":""},{"dropping-particle":"","family":"Cook","given":"Mark I.","non-dropping-particle":"","parse-names":false,"suffix":""}],"container-title":"Ecology","id":"JJTYFSp1/E8VCpiKi","issue":"11","issued":{"date-parts":[["2015"]]},"page":"2984-2993","title":"Hydrological disturbance diminishes predator control in wetlands","type":"article-journal","volume":"96"}},{"id":1947,"uris":["http://zotero.org/users/9972654/items/HJAX5TZ4"],"itemData":{"id":1947,"type":"article-journal","abstract":"The biological control of the winter moth in North America, by the intro­ duction of parasitic insects, is reviewed with the aim of identifying the common factors leading to successful control. These patterns are assessed in light of the large literature on the biology of the host insect and its natural enemies, both in the introduced populations and in endemic populations in Britain. Successful control has arisen from the combined effect of added mortality from the introduced agents and a suppression of the pest to the level where generalist predators already in the system regulate the winter moth at a new, low density.","container-title":"Annual Review of Entomology","DOI":"10.1146/annurev.en.40.010195.002355","ISSN":"0066-4170, 1545-4487","issue":"1","journalAbbreviation":"Annu. Rev. Entomol.","language":"en","page":"475-492","source":"DOI.org (Crossref)","title":"Biological Control of the Winter Moth","volume":"40","author":[{"family":"Roland","given":"J"},{"family":"Embree","given":"D G"}],"issued":{"date-parts":[["1995",1]]}}},{"id":1949,"uris":["http://zotero.org/users/9972654/items/NJ4E3MFQ"],"itemData":{"id":1949,"type":"article-journal","abstract":"Predators sometimes provide biotic resistance against invasions by nonnative prey. Understanding and predicting the strength of biotic resistance remains a key challenge in invasion biology. A predator’s functional response to nonnative prey may predict whether a predator can provide biotic resistance against nonnative prey at different prey densities. Surprisingly, functional responses have not been used to make quantitative predictions about biotic resistance. We parameterized the functional response of signal crayﬁsh (Pacifastacus leniusculus) to invasive New Zealand mud snails (Potamopyrgus antipodarum; NZMS) and used this functional response and a simple model of NZMS population growth to predict the probability of biotic resistance at different predator and prey densities. Signal crayﬁsh were effective predators of NZMS, consuming more than 900 NZMS per predator in a 12-h period, and Bayesian model ﬁtting indicated their consumption rate followed a type 3 functional response to NZMS density. Based on this functional response and associated parameter uncertainty, we predict that NZMS will be able to invade new systems at low crayﬁsh densities (,0.2 crayﬁsh/m2) regardless of NZMS density. At intermediate to high crayﬁsh densities (.0.2 crayﬁsh/m2), we predict that low densities of NZMS will be able to establish in new communities; however, once NZMS reach a threshold density of ;2000 NZMS/m2, predation by crayﬁsh will drive negative NZMS population growth. Further, at very high densities, NZMS overwhelm predation by crayﬁsh and invade. Thus, interacting thresholds of propagule pressure and predator densities deﬁne the probability of biotic resistance. Quantifying the shape and uncertainty of predator functional responses to nonnative prey may help predict the outcomes of invasions.","container-title":"Ecological Applications","DOI":"10.1890/11-0871.1","ISSN":"1051-0761, 1939-5582","issue":"4","journalAbbreviation":"Ecological Applications","language":"en","license":"http://onlinelibrary.wiley.com/termsAndConditions#vor","page":"1162-1171","source":"DOI.org (Crossref)","title":"Using the functional response of a consumer to predict biotic resistance to invasive prey","volume":"22","author":[{"family":"Twardochleb","given":"Laura A."},{"family":"Novak","given":"Mark"},{"family":"Moore","given":"Jonathan W."}],"issued":{"date-parts":[["2012",6]]}}}],"schema":"https://github.com/citation-style-language/schema/raw/master/csl-citation.json"} </w:instrText>
      </w:r>
      <w:r w:rsidR="002A417D">
        <w:fldChar w:fldCharType="separate"/>
      </w:r>
      <w:r w:rsidR="002A417D" w:rsidRPr="00125D77">
        <w:t>(Dorn &amp; Cook, 2015; Roland &amp; Embree, 1995; Twardochleb et al., 2012)</w:t>
      </w:r>
      <w:r w:rsidR="002A417D">
        <w:fldChar w:fldCharType="end"/>
      </w:r>
      <w:r w:rsidR="002A417D">
        <w:t>, there needs to be a way</w:t>
      </w:r>
      <w:r w:rsidR="00883D50">
        <w:t xml:space="preserve"> </w:t>
      </w:r>
      <w:r w:rsidR="002A417D">
        <w:t>to assign losses of prey to a specific predator.</w:t>
      </w:r>
      <w:r w:rsidR="00883D50">
        <w:t xml:space="preserve"> </w:t>
      </w:r>
      <w:r w:rsidR="001524F1">
        <w:t xml:space="preserve">Finally, </w:t>
      </w:r>
      <w:r w:rsidR="00751B85">
        <w:t xml:space="preserve">population growth </w:t>
      </w:r>
      <w:r w:rsidR="009A00B5">
        <w:t xml:space="preserve">is influenced by survival and reproduction, so to understand how growth and survival interact </w:t>
      </w:r>
      <w:r w:rsidR="00286C15">
        <w:t>in size- or stage-structured</w:t>
      </w:r>
      <w:r w:rsidR="00E577AC">
        <w:t xml:space="preserve"> populations</w:t>
      </w:r>
      <w:r w:rsidR="00970724">
        <w:t>,</w:t>
      </w:r>
      <w:r w:rsidR="00286C15">
        <w:t xml:space="preserve"> </w:t>
      </w:r>
      <w:r w:rsidR="001C6B3B">
        <w:t xml:space="preserve">reproduction responses to </w:t>
      </w:r>
      <w:r w:rsidR="00970724">
        <w:t xml:space="preserve">environmental conditions need to be controlled to isolate the </w:t>
      </w:r>
      <w:r w:rsidR="001425E8">
        <w:t>combinatorial impacts</w:t>
      </w:r>
      <w:r w:rsidR="00344EE8">
        <w:t xml:space="preserve"> of</w:t>
      </w:r>
      <w:r w:rsidR="00970724">
        <w:t xml:space="preserve"> </w:t>
      </w:r>
      <w:r w:rsidR="00344EE8">
        <w:t>survival and growth.</w:t>
      </w:r>
    </w:p>
    <w:p w14:paraId="2FB3FC6D" w14:textId="49E329EE" w:rsidR="00B118EA" w:rsidRDefault="00B118EA" w:rsidP="00EA3C28">
      <w:pPr>
        <w:pStyle w:val="NATESTYLE1CommonCollege"/>
        <w:spacing w:line="360" w:lineRule="auto"/>
        <w:ind w:firstLine="720"/>
        <w:jc w:val="both"/>
      </w:pPr>
      <w:r>
        <w:t xml:space="preserve">Seasons represent distinct </w:t>
      </w:r>
      <w:r w:rsidR="005221C0">
        <w:t xml:space="preserve">temporal </w:t>
      </w:r>
      <w:r>
        <w:t xml:space="preserve">changes in environmental conditions </w:t>
      </w:r>
      <w:r w:rsidR="00361C1D">
        <w:t xml:space="preserve">and resources </w:t>
      </w:r>
      <w:r w:rsidR="004D0BA8">
        <w:t xml:space="preserve">and predator communities </w:t>
      </w:r>
      <w:r>
        <w:t xml:space="preserve">that </w:t>
      </w:r>
      <w:r w:rsidR="004D0BA8">
        <w:t xml:space="preserve">will </w:t>
      </w:r>
      <w:r>
        <w:t xml:space="preserve">change </w:t>
      </w:r>
      <w:r w:rsidR="000F6466">
        <w:t xml:space="preserve">prey survival and </w:t>
      </w:r>
      <w:r w:rsidR="00270590">
        <w:t>recruitment</w:t>
      </w:r>
      <w:r w:rsidR="000F6466">
        <w:t>.</w:t>
      </w:r>
      <w:r w:rsidR="00667477">
        <w:t xml:space="preserve"> </w:t>
      </w:r>
      <w:r w:rsidR="00650C14">
        <w:t>Lab</w:t>
      </w:r>
      <w:r w:rsidR="008F06F4">
        <w:t xml:space="preserve"> experiments </w:t>
      </w:r>
      <w:r w:rsidR="00650C14">
        <w:t xml:space="preserve">that </w:t>
      </w:r>
      <w:r w:rsidR="00D54D6F">
        <w:t>control</w:t>
      </w:r>
      <w:r w:rsidR="008F06F4">
        <w:t xml:space="preserve"> predator abundance </w:t>
      </w:r>
      <w:r w:rsidR="00D54D6F">
        <w:t>across</w:t>
      </w:r>
      <w:r w:rsidR="00DA6DC0">
        <w:t xml:space="preserve"> temperature</w:t>
      </w:r>
      <w:r w:rsidR="00D54D6F">
        <w:t xml:space="preserve"> treatments </w:t>
      </w:r>
      <w:r w:rsidR="00DA6DC0">
        <w:t>indicate</w:t>
      </w:r>
      <w:r w:rsidR="00D54D6F">
        <w:t xml:space="preserve"> that </w:t>
      </w:r>
      <w:r w:rsidR="00B1467B">
        <w:t>per capita consumption</w:t>
      </w:r>
      <w:r w:rsidR="00650C14">
        <w:t xml:space="preserve"> </w:t>
      </w:r>
      <w:r w:rsidR="00B1467B">
        <w:t>rates increase with warmer conditions</w:t>
      </w:r>
      <w:r w:rsidR="00B70867">
        <w:t xml:space="preserve"> (Davidson et al. 2021)</w:t>
      </w:r>
      <w:r w:rsidR="00B1467B">
        <w:t xml:space="preserve">. </w:t>
      </w:r>
      <w:r w:rsidR="00C87844">
        <w:t xml:space="preserve"> </w:t>
      </w:r>
      <w:r w:rsidR="00B1467B">
        <w:t>In natural settings</w:t>
      </w:r>
      <w:r w:rsidR="00467B12">
        <w:t xml:space="preserve"> during </w:t>
      </w:r>
      <w:r w:rsidR="006B1267">
        <w:t xml:space="preserve">short </w:t>
      </w:r>
      <w:r w:rsidR="00467B12">
        <w:t xml:space="preserve">time frames </w:t>
      </w:r>
      <w:r w:rsidR="001B6E75">
        <w:t>when</w:t>
      </w:r>
      <w:r w:rsidR="006B1267">
        <w:t xml:space="preserve"> the influence of</w:t>
      </w:r>
      <w:r w:rsidR="00467B12">
        <w:t xml:space="preserve"> </w:t>
      </w:r>
      <w:r w:rsidR="006B1267">
        <w:t>prey growth is minimal (e.g., daily)</w:t>
      </w:r>
      <w:r w:rsidR="00067C13">
        <w:t xml:space="preserve"> and assuming predator communities do not vary</w:t>
      </w:r>
      <w:r w:rsidR="006B1267">
        <w:t>,</w:t>
      </w:r>
      <w:r w:rsidR="00B1467B">
        <w:t xml:space="preserve"> we might </w:t>
      </w:r>
      <w:r w:rsidR="006A7C2C">
        <w:t xml:space="preserve">therefore </w:t>
      </w:r>
      <w:r w:rsidR="00B1467B">
        <w:t xml:space="preserve">predict that </w:t>
      </w:r>
      <w:r w:rsidR="00C835CE">
        <w:t xml:space="preserve">daily </w:t>
      </w:r>
      <w:r w:rsidR="00B1467B">
        <w:t xml:space="preserve">prey </w:t>
      </w:r>
      <w:r w:rsidR="00C835CE">
        <w:t xml:space="preserve">survival should </w:t>
      </w:r>
      <w:r w:rsidR="00063B00">
        <w:t>decrease</w:t>
      </w:r>
      <w:r w:rsidR="00C835CE">
        <w:t xml:space="preserve"> across all sizes</w:t>
      </w:r>
      <w:r w:rsidR="00231507">
        <w:t xml:space="preserve"> in warmer</w:t>
      </w:r>
      <w:r w:rsidR="00E2684D">
        <w:t>-</w:t>
      </w:r>
      <w:r w:rsidR="00231507">
        <w:t xml:space="preserve"> seasons</w:t>
      </w:r>
      <w:r w:rsidR="003E5BCA">
        <w:t xml:space="preserve">. </w:t>
      </w:r>
      <w:r w:rsidR="00231507">
        <w:t xml:space="preserve"> </w:t>
      </w:r>
      <w:r w:rsidR="00067C13">
        <w:t xml:space="preserve">But </w:t>
      </w:r>
      <w:r w:rsidR="00842B18">
        <w:t xml:space="preserve">predator </w:t>
      </w:r>
      <w:r w:rsidR="005E6FBB">
        <w:t xml:space="preserve">communities </w:t>
      </w:r>
      <w:r w:rsidR="0041204A">
        <w:t xml:space="preserve">likely </w:t>
      </w:r>
      <w:r w:rsidR="005E6FBB">
        <w:t>vary</w:t>
      </w:r>
      <w:r w:rsidR="00FB664B">
        <w:t xml:space="preserve"> seasonally</w:t>
      </w:r>
      <w:r w:rsidR="008D70F0">
        <w:t xml:space="preserve"> (since they are not controlled in natural settings)</w:t>
      </w:r>
      <w:r w:rsidR="00FB664B">
        <w:t>,</w:t>
      </w:r>
      <w:r w:rsidR="00067166">
        <w:t xml:space="preserve"> so</w:t>
      </w:r>
      <w:r w:rsidR="00FB664B">
        <w:t xml:space="preserve"> </w:t>
      </w:r>
      <w:r w:rsidR="00C55298">
        <w:t xml:space="preserve">variation </w:t>
      </w:r>
      <w:r w:rsidR="00641CE9">
        <w:t xml:space="preserve">in </w:t>
      </w:r>
      <w:r w:rsidR="00537954">
        <w:t xml:space="preserve">predator </w:t>
      </w:r>
      <w:r w:rsidR="00641CE9">
        <w:t>abundance</w:t>
      </w:r>
      <w:r w:rsidR="00A012FA">
        <w:t>s</w:t>
      </w:r>
      <w:r w:rsidR="00641CE9">
        <w:t xml:space="preserve"> could</w:t>
      </w:r>
      <w:r w:rsidR="00B87210">
        <w:t xml:space="preserve"> overwhelm</w:t>
      </w:r>
      <w:r w:rsidR="002D7515">
        <w:t xml:space="preserve"> </w:t>
      </w:r>
      <w:r w:rsidR="007A05EA">
        <w:t xml:space="preserve">the </w:t>
      </w:r>
      <w:r w:rsidR="002D7515">
        <w:t xml:space="preserve">temperature dependent </w:t>
      </w:r>
      <w:r w:rsidR="007A05EA">
        <w:t>processes</w:t>
      </w:r>
      <w:r w:rsidR="009A6F69">
        <w:t xml:space="preserve"> (i.e., consumption and growth) that governed prey</w:t>
      </w:r>
      <w:r w:rsidR="00A45252">
        <w:t xml:space="preserve"> survival in controlled settings</w:t>
      </w:r>
      <w:r w:rsidR="002D7515">
        <w:t>.</w:t>
      </w:r>
      <w:r w:rsidR="00AD114F">
        <w:t xml:space="preserve"> </w:t>
      </w:r>
      <w:r w:rsidR="007157B6">
        <w:t>Further, c</w:t>
      </w:r>
      <w:r w:rsidR="00AD114F">
        <w:t>hanges in predator composition may</w:t>
      </w:r>
      <w:r w:rsidR="004D3DBD">
        <w:t xml:space="preserve"> additionally</w:t>
      </w:r>
      <w:r w:rsidR="00AD114F">
        <w:t xml:space="preserve"> alter </w:t>
      </w:r>
      <w:r w:rsidR="00C136D8">
        <w:t xml:space="preserve">the shape of the size-dependent </w:t>
      </w:r>
      <w:r w:rsidR="004D3DBD">
        <w:t xml:space="preserve">predator-prey </w:t>
      </w:r>
      <w:r w:rsidR="00C136D8">
        <w:t xml:space="preserve">relationship </w:t>
      </w:r>
      <w:r w:rsidR="00C136D8">
        <w:fldChar w:fldCharType="begin"/>
      </w:r>
      <w:r w:rsidR="00546621">
        <w:instrText xml:space="preserve"> ADDIN ZOTERO_ITEM CSL_CITATION {"citationID":"jFTQGatp","properties":{"formattedCitation":"(Soomdat et al., 2014)","plainCitation":"(Soomdat et al., 2014)","noteIndex":0},"citationItems":[{"id":"qDtGyITR/mhBRgqbo","uris":["http://www.mendeley.com/documents/?uuid=ea910636-dee5-43c8-8db5-bef58f91076b"],"itemData":{"DOI":"10.1111/oik.01579","ISSN":"16000706","abstract":"Ecosystems host multiple coexisting predator species whose interactions may strengthen or weaken top–down control of grazers. Grazer populations often exhibit size-structure, but the nature of multiple predator effects on suppression of size-structured prey has seldom been explicitly considered. In a southeastern US salt-marsh, we used both field (additive design) and mesocosm (additive-substitutive design) experiments to test the independent and combined effects of two species of predatory crab on the survival and predator-avoidance behavior (i.e. a non-consumptive effect) of both juveniles and adults of a dominant grazing snail. Results showed: 1) juvenile snails were more vulnerable to predation; 2) consumptive impacts of predators were hierarchically nested, i.e. the larger predator consumed both juvenile and adult snails, while the smaller-bodied predator consumed only juvenile snails; 3) there were no emergent multiple predator effects on snail consumption; and 4) non-consumptive effects differed from consumptive effects, with only the large predator inducing predator-avoidance behavior of individuals within either snail ontogenetic class. The smaller predator therefore played a functionally redundant trophic role across the prey classes considered, augmenting and potentially stabilizing trophic regulation of juvenile snails. Meanwhile, the larger predator played a complementary and functionally unique role by both expanding the size-spectrum of prey trophic regulation and non-consumptively altering prey behavior. While our study suggests that nestedness of consumptive interactions determined by predator and prey body sizes may allow prediction of the functional redundancy of particular predator species, it also shows that traits beyond predator body size (e.g. habitat domain) may be required to predict potentially cascading non-consumptive effects. Future studies of multiple predators (and predator biodiversity) should continue to strive towards greater realism by incorporating not only size-structured prey, but also other aspects of resource and environmental heterogeneity typical of natural ecosystems.","author":[{"dropping-particle":"","family":"Soomdat","given":"Nicole N.","non-dropping-particle":"","parse-names":false,"suffix":""},{"dropping-particle":"","family":"Griffin","given":"John N.","non-dropping-particle":"","parse-names":false,"suffix":""},{"dropping-particle":"","family":"McCoy","given":"Michael","non-dropping-particle":"","parse-names":false,"suffix":""},{"dropping-particle":"","family":"Hensel","given":"Marc J.S.","non-dropping-particle":"","parse-names":false,"suffix":""},{"dropping-particle":"","family":"Buhler","given":"Stephanie","non-dropping-particle":"","parse-names":false,"suffix":""},{"dropping-particle":"","family":"Chejanovski","given":"Zachary","non-dropping-particle":"","parse-names":false,"suffix":""},{"dropping-particle":"","family":"Silliman","given":"Brian R.","non-dropping-particle":"","parse-names":false,"suffix":""}],"container-title":"Oikos","id":"JYTXUtSP/ajJ2EkBj","issue":"9","issued":{"date-parts":[["2014"]]},"page":"1081-1090","title":"Independent and combined effects of multiple predators across ontogeny of a dominant grazer","type":"article-journal","volume":"123"}}],"schema":"https://github.com/citation-style-language/schema/raw/master/csl-citation.json"} </w:instrText>
      </w:r>
      <w:r w:rsidR="00C136D8">
        <w:fldChar w:fldCharType="separate"/>
      </w:r>
      <w:r w:rsidR="00C136D8" w:rsidRPr="00C136D8">
        <w:t>(Soomdat et al., 2014)</w:t>
      </w:r>
      <w:r w:rsidR="00C136D8">
        <w:fldChar w:fldCharType="end"/>
      </w:r>
      <w:r w:rsidR="00C136D8">
        <w:t>.</w:t>
      </w:r>
      <w:r w:rsidR="00C962D2">
        <w:t xml:space="preserve"> However, p</w:t>
      </w:r>
      <w:r w:rsidR="00DA4090">
        <w:t>redicti</w:t>
      </w:r>
      <w:r w:rsidR="009656BF">
        <w:t xml:space="preserve">ng </w:t>
      </w:r>
      <w:r w:rsidR="00036B22">
        <w:t xml:space="preserve">how </w:t>
      </w:r>
      <w:r w:rsidR="00FF7B9F">
        <w:t xml:space="preserve">survival and growth </w:t>
      </w:r>
      <w:r w:rsidR="006640C7">
        <w:t xml:space="preserve">interact </w:t>
      </w:r>
      <w:r w:rsidR="00167B65">
        <w:t>to determine</w:t>
      </w:r>
      <w:r w:rsidR="009656BF">
        <w:t xml:space="preserve"> </w:t>
      </w:r>
      <w:r w:rsidR="006F049C">
        <w:t>recruitment</w:t>
      </w:r>
      <w:r w:rsidR="009656BF">
        <w:t xml:space="preserve"> </w:t>
      </w:r>
      <w:r w:rsidR="006F049C">
        <w:t xml:space="preserve">across seasons </w:t>
      </w:r>
      <w:r w:rsidR="009656BF">
        <w:t>is complicated</w:t>
      </w:r>
      <w:r w:rsidR="006F217B">
        <w:t xml:space="preserve"> because </w:t>
      </w:r>
      <w:r w:rsidR="009656BF">
        <w:t>it</w:t>
      </w:r>
      <w:r w:rsidR="006F217B">
        <w:t xml:space="preserve"> </w:t>
      </w:r>
      <w:r w:rsidR="004875F7">
        <w:t>depend</w:t>
      </w:r>
      <w:r w:rsidR="009656BF">
        <w:t>s</w:t>
      </w:r>
      <w:r w:rsidR="000B392D">
        <w:t xml:space="preserve"> </w:t>
      </w:r>
      <w:r w:rsidR="000E1BDC">
        <w:t>o</w:t>
      </w:r>
      <w:r w:rsidR="006A0FE8">
        <w:t xml:space="preserve">n the </w:t>
      </w:r>
      <w:r w:rsidR="00D42901">
        <w:t xml:space="preserve">combined variation in seasonally varying predator communities, prey growth rates, and predator consumption rates, plus the reproductive context of the prey. </w:t>
      </w:r>
      <w:r w:rsidR="00167B65">
        <w:t>Thus</w:t>
      </w:r>
      <w:r w:rsidR="00350196">
        <w:t>,</w:t>
      </w:r>
      <w:r w:rsidR="00167B65">
        <w:t xml:space="preserve"> </w:t>
      </w:r>
      <w:r w:rsidR="00350196">
        <w:t>q</w:t>
      </w:r>
      <w:r w:rsidR="00C24E56">
        <w:t xml:space="preserve">uantifying the net consumption rate of a community of predators on a focal prey of different sizes </w:t>
      </w:r>
      <w:r w:rsidR="00C24E56" w:rsidRPr="00EB1241">
        <w:rPr>
          <w:i/>
          <w:iCs/>
        </w:rPr>
        <w:t>in situ</w:t>
      </w:r>
      <w:r w:rsidR="00C24E56">
        <w:t xml:space="preserve"> can be accomplished for different places and times, but a model would be required to project survival and growth to</w:t>
      </w:r>
      <w:r w:rsidR="00350196">
        <w:t xml:space="preserve"> the</w:t>
      </w:r>
      <w:r w:rsidR="00C24E56">
        <w:t xml:space="preserve"> population level</w:t>
      </w:r>
      <w:r w:rsidR="00350196">
        <w:t>.</w:t>
      </w:r>
    </w:p>
    <w:p w14:paraId="2E44EB09" w14:textId="6C988FC5" w:rsidR="001B481B" w:rsidRDefault="006D0870" w:rsidP="00EA3C28">
      <w:pPr>
        <w:pStyle w:val="NATESTYLE1CommonCollege"/>
        <w:spacing w:line="360" w:lineRule="auto"/>
        <w:ind w:firstLine="720"/>
        <w:jc w:val="both"/>
      </w:pPr>
      <w:r>
        <w:t>Siz</w:t>
      </w:r>
      <w:r w:rsidR="0019608F">
        <w:t xml:space="preserve">e-structured population models combine </w:t>
      </w:r>
      <w:r>
        <w:t>developmental rates and survival to make projections and identify sensitive stages</w:t>
      </w:r>
      <w:r w:rsidR="00311CCE">
        <w:t>/ages</w:t>
      </w:r>
      <w:r w:rsidR="000B0339">
        <w:t xml:space="preserve"> </w:t>
      </w:r>
      <w:r w:rsidR="00546621">
        <w:fldChar w:fldCharType="begin"/>
      </w:r>
      <w:r w:rsidR="00546621">
        <w:instrText xml:space="preserve"> ADDIN ZOTERO_ITEM CSL_CITATION {"citationID":"WzOS4XjD","properties":{"formattedCitation":"(Chockley et al., 2008)","plainCitation":"(Chockley et al., 2008)","noteIndex":0},"citationItems":[{"id":13,"uris":["http://zotero.org/users/9972654/items/R4AY6B2M"],"itemData":{"id":13,"type":"article-journal","abstract":"The identification of sources and sinks in open populations is difficult and constrains our ability to predict population dynamics. This paper details factors that affect population size-structure of Stenopus hispidus Olivier, 1811, a popular marine ornamental, in the Upper Florida Keys and utilizes this information to identify large-scale (inshore–offshore) patterns of source–sink population structure. Shrimp were ca. 4 times more abundant at offshore sites compared to inshore sites. Larger reproductive shrimp dominated the inshore reefs in the Upper Florida Keys, while smaller, typically immature, shrimp dominated offshore reefs. Only 2.3% of settlement to artificial reefs occurred in the inshore region, while 97.7% occurred in offshore sites. Size-selective mortality was present but similar between the inshore and offshore reefs. Finally, growth declined with pre-molt size and was higher in the inshore than offshore reefs. These results indicated that the offshore reefs were likely dominated by smaller shrimp (at high density) due to higher settlement, lower growth rates and longer periods of susceptibility to size-selective mortality. To better understand the source–sink implications of our results, we developed a demographic model parameterized from our field estimates of size-specific molt frequency and mortality and region-specific (inshore or offshore) settlement and growth rates. We simulated settlement, mortality and growth both inshore and offshore and estimated reproductive output in the 2 regions. We found that shrimp in the inshore region exhibited higher levels of reproductive output than did shrimp in the offshore region. This suggests that the offshore region is acting as a population sink despite its higher local population size.","container-title":"Marine Ecology Progress Series","DOI":"10.3354/meps07404","ISSN":"0171-8630, 1616-1599","journalAbbreviation":"Mar. Ecol. Prog. Ser.","language":"en","page":"135-145","source":"DOI.org (Crossref)","title":"Population sinks in the Upper Florida Keys: the importance of demographic variation in population dynamics of the marine shrimp Stenopus hispidus","title-short":"Population sinks in the Upper Florida Keys","volume":"360","author":[{"family":"Chockley","given":"Br"},{"family":"St. Mary","given":"Cm"},{"family":"Osenberg","given":"Cw"}],"issued":{"date-parts":[["2008",5,22]]}}}],"schema":"https://github.com/citation-style-language/schema/raw/master/csl-citation.json"} </w:instrText>
      </w:r>
      <w:r w:rsidR="00546621">
        <w:fldChar w:fldCharType="separate"/>
      </w:r>
      <w:r w:rsidR="00546621" w:rsidRPr="00546621">
        <w:t>(Chockley et al., 2008)</w:t>
      </w:r>
      <w:r w:rsidR="00546621">
        <w:fldChar w:fldCharType="end"/>
      </w:r>
      <w:r>
        <w:t xml:space="preserve">, but could also be used to </w:t>
      </w:r>
      <w:r w:rsidR="00967D57">
        <w:lastRenderedPageBreak/>
        <w:t>identify</w:t>
      </w:r>
      <w:r w:rsidR="00311CCE">
        <w:t xml:space="preserve"> combinations of parameters </w:t>
      </w:r>
      <w:r w:rsidR="00967D57">
        <w:t>making</w:t>
      </w:r>
      <w:r w:rsidR="009D46D0">
        <w:t xml:space="preserve"> population</w:t>
      </w:r>
      <w:r w:rsidR="00967D57">
        <w:t xml:space="preserve"> growth negative, zero, or positive. </w:t>
      </w:r>
      <w:r w:rsidR="00311CCE">
        <w:t xml:space="preserve"> </w:t>
      </w:r>
      <w:r w:rsidR="004E36B5">
        <w:t xml:space="preserve">Zero-population growth isoclines historically were used to predict how two interacting species can persist with variable abundances of interacting species, population parameters, resources, and environmental variation </w:t>
      </w:r>
      <w:r w:rsidR="004E36B5">
        <w:fldChar w:fldCharType="begin"/>
      </w:r>
      <w:r w:rsidR="004E36B5">
        <w:instrText xml:space="preserve"> ADDIN ZOTERO_ITEM CSL_CITATION {"citationID":"FU9llHrt","properties":{"formattedCitation":"(MacArthur &amp; Levins, 1964; Vance, 1985)","plainCitation":"(MacArthur &amp;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4E36B5">
        <w:fldChar w:fldCharType="separate"/>
      </w:r>
      <w:r w:rsidR="004E36B5" w:rsidRPr="00B41503">
        <w:t>(MacArthur &amp; Levins, 1964; Vance, 1985)</w:t>
      </w:r>
      <w:r w:rsidR="004E36B5">
        <w:fldChar w:fldCharType="end"/>
      </w:r>
      <w:r w:rsidR="004E36B5">
        <w:t xml:space="preserve">.  </w:t>
      </w:r>
      <w:r w:rsidR="000B7F98">
        <w:t>Zero</w:t>
      </w:r>
      <w:r w:rsidR="00436024">
        <w:t>-</w:t>
      </w:r>
      <w:r w:rsidR="000B7F98">
        <w:t>growth i</w:t>
      </w:r>
      <w:r w:rsidR="0022184D">
        <w:t xml:space="preserve">soclines </w:t>
      </w:r>
      <w:r w:rsidR="00436024">
        <w:t>c</w:t>
      </w:r>
      <w:r w:rsidR="004E36B5">
        <w:t>an also</w:t>
      </w:r>
      <w:r w:rsidR="00436024">
        <w:t xml:space="preserve"> be</w:t>
      </w:r>
      <w:r w:rsidR="006940D7">
        <w:t xml:space="preserve"> calculated </w:t>
      </w:r>
      <w:r w:rsidR="0022184D">
        <w:t xml:space="preserve">from stage- or size- structured population models </w:t>
      </w:r>
      <w:r w:rsidR="00A06DD0">
        <w:t>that identify parameter</w:t>
      </w:r>
      <w:r w:rsidR="00E111D4">
        <w:t xml:space="preserve"> combinations producing </w:t>
      </w:r>
      <w:r w:rsidR="00EF1CA6">
        <w:t>zero growth. T</w:t>
      </w:r>
      <w:r w:rsidR="00676F81">
        <w:t>o our knowledge</w:t>
      </w:r>
      <w:r w:rsidR="00EF1CA6">
        <w:t xml:space="preserve"> this</w:t>
      </w:r>
      <w:r w:rsidR="009750D3">
        <w:t xml:space="preserve"> has not been done</w:t>
      </w:r>
      <w:r w:rsidR="006F5AE9">
        <w:t xml:space="preserve">, but isoclines from stage-structured models </w:t>
      </w:r>
      <w:r w:rsidR="0063258C">
        <w:t>present</w:t>
      </w:r>
      <w:r w:rsidR="006F5AE9">
        <w:t xml:space="preserve"> </w:t>
      </w:r>
      <w:r w:rsidR="0022184D">
        <w:t>tool</w:t>
      </w:r>
      <w:r w:rsidR="001A2E52">
        <w:t>s</w:t>
      </w:r>
      <w:r w:rsidR="0022184D">
        <w:t xml:space="preserve"> that could </w:t>
      </w:r>
      <w:r w:rsidR="0005725C">
        <w:t>project</w:t>
      </w:r>
      <w:r w:rsidR="0022184D">
        <w:t xml:space="preserve"> the </w:t>
      </w:r>
      <w:r w:rsidR="001A2E52">
        <w:t xml:space="preserve">combinatorial </w:t>
      </w:r>
      <w:r w:rsidR="0022184D">
        <w:t xml:space="preserve">effects of </w:t>
      </w:r>
      <w:r w:rsidR="002B795B">
        <w:t xml:space="preserve">size-dependent </w:t>
      </w:r>
      <w:r w:rsidR="0022184D">
        <w:t xml:space="preserve">survival and </w:t>
      </w:r>
      <w:r w:rsidR="002836F8">
        <w:t>growth</w:t>
      </w:r>
      <w:r w:rsidR="0022184D">
        <w:t xml:space="preserve"> on </w:t>
      </w:r>
      <w:r w:rsidR="0005725C">
        <w:t>population growth</w:t>
      </w:r>
      <w:r w:rsidR="00CD76FB">
        <w:t xml:space="preserve"> while controlling for reproductive </w:t>
      </w:r>
      <w:r w:rsidR="0064399B">
        <w:t>conditions</w:t>
      </w:r>
      <w:r w:rsidR="0022184D">
        <w:t>.</w:t>
      </w:r>
      <w:r w:rsidR="00721E21">
        <w:t xml:space="preserve"> </w:t>
      </w:r>
      <w:r w:rsidR="00946CBE">
        <w:t>Field-measured parameters could</w:t>
      </w:r>
      <w:r w:rsidR="00721E21">
        <w:t xml:space="preserve"> then be compared </w:t>
      </w:r>
      <w:r w:rsidR="0063258C">
        <w:t>to the isocline</w:t>
      </w:r>
      <w:r w:rsidR="00E042BA">
        <w:t xml:space="preserve"> </w:t>
      </w:r>
      <w:r w:rsidR="00B87F3F">
        <w:t xml:space="preserve">and predict </w:t>
      </w:r>
      <w:r w:rsidR="005922F7">
        <w:t>natural</w:t>
      </w:r>
      <w:r w:rsidR="009153D7">
        <w:t xml:space="preserve"> </w:t>
      </w:r>
      <w:proofErr w:type="spellStart"/>
      <w:r w:rsidR="009153D7">
        <w:t>spatio</w:t>
      </w:r>
      <w:proofErr w:type="spellEnd"/>
      <w:r w:rsidR="002B795B">
        <w:t>-</w:t>
      </w:r>
      <w:r w:rsidR="009153D7">
        <w:t xml:space="preserve">temporal </w:t>
      </w:r>
      <w:r w:rsidR="008052EA">
        <w:t xml:space="preserve">variation in </w:t>
      </w:r>
      <w:r w:rsidR="00B87F3F">
        <w:t>recruitment or population growth</w:t>
      </w:r>
      <w:r w:rsidR="00721E21">
        <w:t xml:space="preserve">.  </w:t>
      </w:r>
    </w:p>
    <w:p w14:paraId="421827AE" w14:textId="54B97F65" w:rsidR="00A72E1D" w:rsidRPr="002A77AA" w:rsidRDefault="009A2834" w:rsidP="00EA3C28">
      <w:pPr>
        <w:pStyle w:val="NATESTYLE1CommonCollege"/>
        <w:spacing w:line="360" w:lineRule="auto"/>
        <w:ind w:firstLine="720"/>
        <w:jc w:val="both"/>
        <w:rPr>
          <w:rStyle w:val="eop"/>
        </w:rPr>
      </w:pPr>
      <w:r>
        <w:t xml:space="preserve">In this paper, </w:t>
      </w:r>
      <w:r w:rsidR="005B5CD3">
        <w:t>w</w:t>
      </w:r>
      <w:r w:rsidR="00DA2073">
        <w:t xml:space="preserve">e used </w:t>
      </w:r>
      <w:r w:rsidR="00FC7ED1">
        <w:t xml:space="preserve">a </w:t>
      </w:r>
      <w:r w:rsidR="00DA2073">
        <w:t xml:space="preserve">previously </w:t>
      </w:r>
      <w:r w:rsidR="00167EE4">
        <w:t xml:space="preserve">parameterized </w:t>
      </w:r>
      <w:r w:rsidR="00780A93">
        <w:t>stage-structured model</w:t>
      </w:r>
      <w:r w:rsidR="006C7E08">
        <w:t xml:space="preserve"> for a </w:t>
      </w:r>
      <w:r w:rsidR="00DA2073">
        <w:t>freshwater gastropod</w:t>
      </w:r>
      <w:r w:rsidR="006C7E08">
        <w:t xml:space="preserve"> of conservation concern, the Florida Apple Snail (</w:t>
      </w:r>
      <w:proofErr w:type="spellStart"/>
      <w:r w:rsidR="006C7E08" w:rsidRPr="006C7E08">
        <w:rPr>
          <w:i/>
          <w:iCs/>
        </w:rPr>
        <w:t>Pomacea</w:t>
      </w:r>
      <w:proofErr w:type="spellEnd"/>
      <w:r w:rsidR="006C7E08" w:rsidRPr="006C7E08">
        <w:rPr>
          <w:i/>
          <w:iCs/>
        </w:rPr>
        <w:t xml:space="preserve"> paludosa</w:t>
      </w:r>
      <w:r w:rsidR="008615A0">
        <w:rPr>
          <w:i/>
          <w:iCs/>
        </w:rPr>
        <w:t xml:space="preserve">; </w:t>
      </w:r>
      <w:r w:rsidR="008615A0">
        <w:t>FAS</w:t>
      </w:r>
      <w:r w:rsidR="006C7E08">
        <w:t>)</w:t>
      </w:r>
      <w:r w:rsidR="00167EE4">
        <w:t xml:space="preserve"> </w:t>
      </w:r>
      <w:r w:rsidR="00DA2073">
        <w:t>and identified</w:t>
      </w:r>
      <w:r w:rsidR="00E62B58">
        <w:t xml:space="preserve"> theoretical combinations of </w:t>
      </w:r>
      <w:r w:rsidR="00DA2073">
        <w:t>juvenil</w:t>
      </w:r>
      <w:r w:rsidR="00F84EA4">
        <w:t>e</w:t>
      </w:r>
      <w:r w:rsidR="00102147">
        <w:t xml:space="preserve">-stage </w:t>
      </w:r>
      <w:r w:rsidR="00E62B58">
        <w:t xml:space="preserve">parameters </w:t>
      </w:r>
      <w:r w:rsidR="00102147">
        <w:t>predicting</w:t>
      </w:r>
      <w:r w:rsidR="00E62B58">
        <w:t xml:space="preserve"> population </w:t>
      </w:r>
      <w:r w:rsidR="00102147">
        <w:t>stasis, growth, or decline</w:t>
      </w:r>
      <w:r w:rsidR="000B3E6E">
        <w:t xml:space="preserve">. </w:t>
      </w:r>
      <w:r w:rsidR="00F84EA4">
        <w:t xml:space="preserve">The isocline produced the expected relationship </w:t>
      </w:r>
      <w:r w:rsidR="00924C95">
        <w:t>between</w:t>
      </w:r>
      <w:r w:rsidR="001924CD">
        <w:t xml:space="preserve"> juvenile growth and survival</w:t>
      </w:r>
      <w:r w:rsidR="00924C95">
        <w:t xml:space="preserve">; faster juvenile growth begets greater resistance to </w:t>
      </w:r>
      <w:r w:rsidR="00696555">
        <w:t>mor</w:t>
      </w:r>
      <w:r w:rsidR="00924C95">
        <w:t>tality</w:t>
      </w:r>
      <w:r w:rsidR="001924CD">
        <w:t xml:space="preserve">. </w:t>
      </w:r>
      <w:r w:rsidR="00696555">
        <w:t>We then</w:t>
      </w:r>
      <w:r w:rsidR="000E667F">
        <w:t xml:space="preserve"> </w:t>
      </w:r>
      <w:r w:rsidR="006B5D84">
        <w:t>quantif</w:t>
      </w:r>
      <w:r w:rsidR="006263E9">
        <w:t>ied</w:t>
      </w:r>
      <w:r w:rsidR="006B5D84">
        <w:t xml:space="preserve"> </w:t>
      </w:r>
      <w:r w:rsidR="00802BCC">
        <w:t xml:space="preserve">size- and season-dependent </w:t>
      </w:r>
      <w:r w:rsidR="00A22333">
        <w:t>survival</w:t>
      </w:r>
      <w:r w:rsidR="00623F0D">
        <w:t xml:space="preserve"> and growth </w:t>
      </w:r>
      <w:r w:rsidR="006B5D84">
        <w:t xml:space="preserve">in the field </w:t>
      </w:r>
      <w:r w:rsidR="000E667F">
        <w:t xml:space="preserve">to </w:t>
      </w:r>
      <w:r w:rsidR="00C523F6">
        <w:t>1)</w:t>
      </w:r>
      <w:r w:rsidR="00A22333">
        <w:t xml:space="preserve"> test</w:t>
      </w:r>
      <w:r w:rsidR="00C523F6">
        <w:t xml:space="preserve"> </w:t>
      </w:r>
      <w:r w:rsidR="002E5248">
        <w:t>predict</w:t>
      </w:r>
      <w:r w:rsidR="00DD5566">
        <w:t>ions of</w:t>
      </w:r>
      <w:r w:rsidR="002E5248">
        <w:t xml:space="preserve"> </w:t>
      </w:r>
      <w:r w:rsidR="00C523F6">
        <w:t xml:space="preserve">size-dependent survival and </w:t>
      </w:r>
      <w:r w:rsidR="002E5248">
        <w:t xml:space="preserve">2) </w:t>
      </w:r>
      <w:r w:rsidR="00623F0D">
        <w:t>quantify</w:t>
      </w:r>
      <w:r w:rsidR="006263E9">
        <w:t xml:space="preserve"> </w:t>
      </w:r>
      <w:r w:rsidR="006B5D84">
        <w:t xml:space="preserve">the </w:t>
      </w:r>
      <w:r w:rsidR="00780A93">
        <w:t xml:space="preserve">net </w:t>
      </w:r>
      <w:r w:rsidR="006B5D84">
        <w:t>effects</w:t>
      </w:r>
      <w:r w:rsidR="00872D9D">
        <w:t xml:space="preserve"> that</w:t>
      </w:r>
      <w:r w:rsidR="00780A93">
        <w:t xml:space="preserve"> </w:t>
      </w:r>
      <w:r w:rsidR="00696555">
        <w:t xml:space="preserve">growth and survival </w:t>
      </w:r>
      <w:r w:rsidR="00872D9D">
        <w:t>have o</w:t>
      </w:r>
      <w:r w:rsidR="00C523F6">
        <w:t>n population growth</w:t>
      </w:r>
      <w:r w:rsidR="002E5248">
        <w:t xml:space="preserve"> </w:t>
      </w:r>
      <w:r w:rsidR="00802BCC">
        <w:t>during the annual reproduction/recruitment period</w:t>
      </w:r>
      <w:r w:rsidR="004F149C">
        <w:t xml:space="preserve"> </w:t>
      </w:r>
      <w:r w:rsidR="00DD5566">
        <w:t>(spring vs early summer)</w:t>
      </w:r>
      <w:r w:rsidR="00696555">
        <w:t>.</w:t>
      </w:r>
      <w:r w:rsidR="00DD5566">
        <w:t xml:space="preserve"> </w:t>
      </w:r>
      <w:r w:rsidR="0015075C">
        <w:t xml:space="preserve">The nature of the </w:t>
      </w:r>
      <w:r w:rsidR="005558B8">
        <w:t xml:space="preserve">predation </w:t>
      </w:r>
      <w:r w:rsidR="0015075C">
        <w:t xml:space="preserve">study also allowed us to identify predators </w:t>
      </w:r>
      <w:r w:rsidR="005558B8">
        <w:t xml:space="preserve">likely </w:t>
      </w:r>
      <w:r w:rsidR="0015075C">
        <w:t xml:space="preserve">responsible for the limitation and the recruitment periods/seasons of lowest survival. </w:t>
      </w:r>
    </w:p>
    <w:p w14:paraId="0F60B768" w14:textId="2C729057" w:rsidR="00695B5F" w:rsidRPr="00524172" w:rsidRDefault="00A17D6C" w:rsidP="00EA3C28">
      <w:pPr>
        <w:pStyle w:val="Heading1"/>
        <w:spacing w:before="0" w:line="360" w:lineRule="auto"/>
        <w:jc w:val="both"/>
      </w:pPr>
      <w:r>
        <w:t>Materials and methods</w:t>
      </w:r>
    </w:p>
    <w:p w14:paraId="7E73ABEA" w14:textId="43758196" w:rsidR="00695B5F" w:rsidRPr="00695B5F" w:rsidRDefault="008F4491" w:rsidP="00EA3C28">
      <w:pPr>
        <w:pStyle w:val="Heading2"/>
        <w:spacing w:before="0" w:line="360" w:lineRule="auto"/>
        <w:jc w:val="both"/>
      </w:pPr>
      <w:bookmarkStart w:id="0" w:name="_Toc92806943"/>
      <w:r>
        <w:t>System and study species</w:t>
      </w:r>
    </w:p>
    <w:p w14:paraId="627E9B11" w14:textId="26D27530" w:rsidR="00695B5F" w:rsidRDefault="00944415" w:rsidP="00EA3C28">
      <w:pPr>
        <w:pStyle w:val="NATESTYLE1CommonCollege"/>
        <w:spacing w:line="360" w:lineRule="auto"/>
        <w:ind w:firstLine="720"/>
        <w:jc w:val="both"/>
      </w:pPr>
      <w:r w:rsidRPr="00524172">
        <w:t>The Florida Everglades</w:t>
      </w:r>
      <w:r w:rsidR="00CC2708" w:rsidRPr="00524172">
        <w:t xml:space="preserve"> is a</w:t>
      </w:r>
      <w:r w:rsidR="00152AF9" w:rsidRPr="00524172">
        <w:t xml:space="preserve"> shallow,</w:t>
      </w:r>
      <w:r w:rsidR="008168D9" w:rsidRPr="00524172">
        <w:t xml:space="preserve"> </w:t>
      </w:r>
      <w:r w:rsidR="00CC2708" w:rsidRPr="00524172">
        <w:t>expansive</w:t>
      </w:r>
      <w:r w:rsidR="00DA4B13" w:rsidRPr="00524172">
        <w:t xml:space="preserve"> (~915,000 ha)</w:t>
      </w:r>
      <w:r w:rsidR="00152AF9" w:rsidRPr="00524172">
        <w:t xml:space="preserve">, </w:t>
      </w:r>
      <w:r w:rsidR="00CC2708" w:rsidRPr="00524172">
        <w:t>subtropical</w:t>
      </w:r>
      <w:r w:rsidR="008168D9" w:rsidRPr="00524172">
        <w:t>,</w:t>
      </w:r>
      <w:r w:rsidR="00CC2708" w:rsidRPr="00524172">
        <w:t xml:space="preserve"> oligotrophic wetland covering much of southern Florida</w:t>
      </w:r>
      <w:r w:rsidR="0010376C">
        <w:t xml:space="preserve"> </w:t>
      </w:r>
      <w:r w:rsidR="00DA4B13" w:rsidRPr="00524172">
        <w:fldChar w:fldCharType="begin" w:fldLock="1"/>
      </w:r>
      <w:r w:rsidR="00546621">
        <w:instrText xml:space="preserve"> ADDIN ZOTERO_ITEM CSL_CITATION {"citationID":"jiu52jqW","properties":{"formattedCitation":"(Richardson, 2010)","plainCitation":"(Richardson, 2010)","dontUpdate":true,"noteIndex":0},"citationItems":[{"id":"qDtGyITR/D8xbU1mB","uris":["http://www.mendeley.com/documents/?uuid=16e607dc-8cd5-4fae-b269-7a09eebe9548"],"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schema":"https://github.com/citation-style-language/schema/raw/master/csl-citation.json"} </w:instrText>
      </w:r>
      <w:r w:rsidR="00DA4B13" w:rsidRPr="00524172">
        <w:fldChar w:fldCharType="separate"/>
      </w:r>
      <w:r w:rsidR="00B41503" w:rsidRPr="00B41503">
        <w:t>(Richardson, 2010</w:t>
      </w:r>
      <w:r w:rsidR="00B972DE">
        <w:t>; Fig</w:t>
      </w:r>
      <w:r w:rsidR="00703E18">
        <w:t>ure 1</w:t>
      </w:r>
      <w:r w:rsidR="00B41503" w:rsidRPr="00B41503">
        <w:t>)</w:t>
      </w:r>
      <w:r w:rsidR="00DA4B13" w:rsidRPr="00524172">
        <w:fldChar w:fldCharType="end"/>
      </w:r>
      <w:r w:rsidR="00CC2708" w:rsidRPr="00524172">
        <w:t>.</w:t>
      </w:r>
      <w:r w:rsidR="00004CAC">
        <w:t xml:space="preserve"> </w:t>
      </w:r>
      <w:r w:rsidR="00152AF9" w:rsidRPr="00524172">
        <w:t>R</w:t>
      </w:r>
      <w:r w:rsidR="00FD2148" w:rsidRPr="00524172">
        <w:t>ainfall</w:t>
      </w:r>
      <w:r w:rsidR="00152AF9" w:rsidRPr="00524172">
        <w:t xml:space="preserve"> is seasonal</w:t>
      </w:r>
      <w:r w:rsidR="008168D9" w:rsidRPr="00524172">
        <w:t xml:space="preserve"> with a</w:t>
      </w:r>
      <w:r w:rsidR="00152AF9" w:rsidRPr="00524172">
        <w:t xml:space="preserve">pproximately </w:t>
      </w:r>
      <w:r w:rsidR="00FD2148" w:rsidRPr="00524172">
        <w:t>80% of rain fall</w:t>
      </w:r>
      <w:r w:rsidR="008168D9" w:rsidRPr="00524172">
        <w:t>ing</w:t>
      </w:r>
      <w:r w:rsidR="00152AF9" w:rsidRPr="00524172">
        <w:t xml:space="preserve"> from </w:t>
      </w:r>
      <w:r w:rsidR="00FD2148" w:rsidRPr="00524172">
        <w:t xml:space="preserve">June-November </w:t>
      </w:r>
      <w:r w:rsidR="00FD2148" w:rsidRPr="00524172">
        <w:fldChar w:fldCharType="begin" w:fldLock="1"/>
      </w:r>
      <w:r w:rsidR="00546621">
        <w:instrText xml:space="preserve"> ADDIN ZOTERO_ITEM CSL_CITATION {"citationID":"Ee526Lf7","properties":{"formattedCitation":"(Gaiser et al., 2012)","plainCitation":"(Gaiser et al., 2012)","noteIndex":0},"citationItems":[{"id":"qDtGyITR/LyfER5vz","uris":["http://www.mendeley.com/documents/?uuid=15aef32b-3858-46ff-bb33-05419a5aecb5"],"itemData":{"ISBN":"9780520271647","author":[{"dropping-particle":"","family":"Gaiser","given":"Evelyn E.","non-dropping-particle":"","parse-names":false,"suffix":""},{"dropping-particle":"","family":"Trexler","given":"Joel C.","non-dropping-particle":"","parse-names":false,"suffix":""},{"dropping-particle":"","family":"Wetzel","given":"P. R.","non-dropping-particle":"","parse-names":false,"suffix":""}],"container-title":"Wetland Habitats of North America","editor":[{"dropping-particle":"","family":"Batzer","given":"Darold P.","non-dropping-particle":"","parse-names":false,"suffix":""},{"dropping-particle":"","family":"Baldwin","given":"Andrew H.","non-dropping-particle":"","parse-names":false,"suffix":""}],"id":"ITEM-1","issued":{"date-parts":[["2012"]]},"page":"231-252","publisher":"University of California Press","publisher-place":"Los Angeles","title":"The Florida Everglades","type":"chapter"}}],"schema":"https://github.com/citation-style-language/schema/raw/master/csl-citation.json"} </w:instrText>
      </w:r>
      <w:r w:rsidR="00FD2148" w:rsidRPr="00524172">
        <w:fldChar w:fldCharType="separate"/>
      </w:r>
      <w:r w:rsidR="00B41503" w:rsidRPr="00B41503">
        <w:t>(Gaiser et al., 2012)</w:t>
      </w:r>
      <w:r w:rsidR="00FD2148" w:rsidRPr="00524172">
        <w:fldChar w:fldCharType="end"/>
      </w:r>
      <w:r w:rsidR="00152AF9" w:rsidRPr="00524172">
        <w:t xml:space="preserve"> which</w:t>
      </w:r>
      <w:r w:rsidR="00004CAC">
        <w:t xml:space="preserve"> </w:t>
      </w:r>
      <w:r w:rsidR="00FD2148" w:rsidRPr="00524172">
        <w:t xml:space="preserve">produces intra-annual water depth fluctuations of ≥ 60 cm. </w:t>
      </w:r>
      <w:r w:rsidR="00B167F5" w:rsidRPr="00524172">
        <w:t xml:space="preserve">The degree of </w:t>
      </w:r>
      <w:r w:rsidR="00152AF9" w:rsidRPr="00524172">
        <w:t>water level recession</w:t>
      </w:r>
      <w:r w:rsidR="00B167F5" w:rsidRPr="00524172">
        <w:t xml:space="preserve"> </w:t>
      </w:r>
      <w:r w:rsidR="00152AF9" w:rsidRPr="00524172">
        <w:t xml:space="preserve">and depth </w:t>
      </w:r>
      <w:r w:rsidR="00B167F5" w:rsidRPr="00524172">
        <w:t>in the dry season is a function of rainfall and water management decisions.</w:t>
      </w:r>
      <w:r w:rsidR="00004CAC">
        <w:t xml:space="preserve"> </w:t>
      </w:r>
      <w:r w:rsidR="0006523D">
        <w:t>Historically</w:t>
      </w:r>
      <w:r w:rsidR="00B167F5" w:rsidRPr="00524172">
        <w:t xml:space="preserve">, water flowed in a single shallow sheet from Lake Okeechobee at slow velocity across the spatial extent of the Everglades (i.e., sheet flow; </w:t>
      </w:r>
      <w:r w:rsidR="00B167F5" w:rsidRPr="00524172">
        <w:fldChar w:fldCharType="begin" w:fldLock="1"/>
      </w:r>
      <w:r w:rsidR="00546621">
        <w:instrText xml:space="preserve"> ADDIN ZOTERO_ITEM CSL_CITATION {"citationID":"TMEDJYkg","properties":{"formattedCitation":"(Sklar et al., 2005)","plainCitation":"(Sklar et al., 2005)","dontUpdate":true,"noteIndex":0},"citationItems":[{"id":"qDtGyITR/AQsWELe5","uris":["http://www.mendeley.com/documents/?uuid=a1a63377-8d00-41a4-adfb-85f7d9415890"],"itemData":{"DOI":"10.1890/1540-9295(2005)003[0161:TEUOER]2.0.CO;2","ISSN":"15409309","abstract":"The biotic integrity of the Florida Everglades, a wetland of immense international importance, is threatened as a result of decades of human manipulation for drainage and development. Past management of the system only exacerbated the problems associated with nutrient enrichment and disruption of regional hydrology. The Comprehensive Everglades Restoration Plan (CERP) now being implemented by Federal and State governments is an attempt to strike a balance between the needs of the environment with the complex management of water and the seemingly unbridled economic growth of southern Florida. CERP is expected to reverse negative environmental trends by \"getting the water right\", but successful Everglades restoration will require both geochemical and hydrologic intervention on a massive scale. This will produce ecological trade-offs and will require new and innovative scientific measures to (1) reduce total phosphorus concentrations within the remaining marsh to 10 μg/L or lower; (2) quantify and link ecological benefits to the restoration of depths, hydroperiods, and flow velocities; and (3) compensate for ecological, economic, and hydrologic uncertainties in the CERP through adaptive management. © The Ecological Society of America.","author":[{"dropping-particle":"","family":"Sklar","given":"Fred H.","non-dropping-particle":"","parse-names":false,"suffix":""},{"dropping-particle":"","family":"Chimney","given":"Michael J.","non-dropping-particle":"","parse-names":false,"suffix":""},{"dropping-particle":"","family":"Newman","given":"Susan","non-dropping-particle":"","parse-names":false,"suffix":""},{"dropping-particle":"","family":"McCormick","given":"Paul","non-dropping-particle":"","parse-names":false,"suffix":""},{"dropping-particle":"","family":"Gawlik","given":"Dale","non-dropping-particle":"","parse-names":false,"suffix":""},{"dropping-particle":"","family":"Miao","given":"Shi Li","non-dropping-particle":"","parse-names":false,"suffix":""},{"dropping-particle":"","family":"McVoy","given":"Christopher","non-dropping-particle":"","parse-names":false,"suffix":""},{"dropping-particle":"","family":"Said","given":"Winifred","non-dropping-particle":"","parse-names":false,"suffix":""},{"dropping-particle":"","family":"Newman","given":"Jana","non-dropping-particle":"","parse-names":false,"suffix":""},{"dropping-particle":"","family":"Coronado","given":"Carlos","non-dropping-particle":"","parse-names":false,"suffix":""},{"dropping-particle":"","family":"Crozier","given":"Gaea","non-dropping-particle":"","parse-names":false,"suffix":""},{"dropping-particle":"","family":"Korvela","given":"Michael","non-dropping-particle":"","parse-names":false,"suffix":""},{"dropping-particle":"","family":"Rutchey","given":"Ken","non-dropping-particle":"","parse-names":false,"suffix":""}],"container-title":"Frontiers in Ecology and the Environment","id":"ITEM-1","issue":"3","issued":{"date-parts":[["2005"]]},"page":"161-169","title":"The ecological - Societal underpinnings of Everglades restoration","type":"article-journal","volume":"3"}}],"schema":"https://github.com/citation-style-language/schema/raw/master/csl-citation.json"} </w:instrText>
      </w:r>
      <w:r w:rsidR="00B167F5" w:rsidRPr="00524172">
        <w:fldChar w:fldCharType="separate"/>
      </w:r>
      <w:r w:rsidR="007954A5" w:rsidRPr="007954A5">
        <w:t>Sklar et al., 2005</w:t>
      </w:r>
      <w:r w:rsidR="00B167F5" w:rsidRPr="00524172">
        <w:fldChar w:fldCharType="end"/>
      </w:r>
      <w:r w:rsidR="00B167F5" w:rsidRPr="00524172">
        <w:t xml:space="preserve">), but flow </w:t>
      </w:r>
      <w:r w:rsidR="00A94715">
        <w:t>was reduced</w:t>
      </w:r>
      <w:r w:rsidR="00A94715" w:rsidRPr="00524172">
        <w:t xml:space="preserve"> </w:t>
      </w:r>
      <w:r w:rsidR="00A94715">
        <w:t xml:space="preserve">or eliminated </w:t>
      </w:r>
      <w:r w:rsidR="00B167F5" w:rsidRPr="00524172">
        <w:t>after compartmentalization</w:t>
      </w:r>
      <w:r w:rsidR="0006523D">
        <w:t xml:space="preserve"> and drainage</w:t>
      </w:r>
      <w:r w:rsidR="00B167F5" w:rsidRPr="00524172">
        <w:t xml:space="preserve">. </w:t>
      </w:r>
      <w:r w:rsidR="00A94715">
        <w:t>D</w:t>
      </w:r>
      <w:r w:rsidR="00B167F5" w:rsidRPr="00524172">
        <w:t>rainage of the Everglades altered the hydrologic conditions by increasing water depths in some areas but decreasing depths in others.</w:t>
      </w:r>
      <w:r w:rsidR="00004CAC">
        <w:t xml:space="preserve"> </w:t>
      </w:r>
      <w:r w:rsidR="006A6EF3" w:rsidRPr="00524172">
        <w:t xml:space="preserve">Within the Everglades, </w:t>
      </w:r>
      <w:r w:rsidR="006A6EF3" w:rsidRPr="00524172">
        <w:lastRenderedPageBreak/>
        <w:t>t</w:t>
      </w:r>
      <w:r w:rsidR="008168D9" w:rsidRPr="00524172">
        <w:t xml:space="preserve">he ridge-slough landscape </w:t>
      </w:r>
      <w:r w:rsidR="00A00A02" w:rsidRPr="00524172">
        <w:t>originally covered 55% of the Everglades</w:t>
      </w:r>
      <w:r w:rsidR="009C7ADD">
        <w:t xml:space="preserve"> </w:t>
      </w:r>
      <w:r w:rsidR="00B167F5" w:rsidRPr="00524172">
        <w:fldChar w:fldCharType="begin" w:fldLock="1"/>
      </w:r>
      <w:r w:rsidR="00546621">
        <w:instrText xml:space="preserve"> ADDIN ZOTERO_ITEM CSL_CITATION {"citationID":"hR1P7KXk","properties":{"formattedCitation":"(McVoy et al., 2011)","plainCitation":"(McVoy et al., 2011)","noteIndex":0},"citationItems":[{"id":"qDtGyITR/YyMyyv5w","uris":["http://www.mendeley.com/documents/?uuid=a8b351cb-5577-4028-884a-a027213992a7"],"itemData":{"author":[{"dropping-particle":"","family":"McVoy","given":"Christopher W.","non-dropping-particle":"","parse-names":false,"suffix":""},{"dropping-particle":"","family":"Said","given":"Winifred Park","non-dropping-particle":"","parse-names":false,"suffix":""},{"dropping-particle":"","family":"Obeysekera","given":"Jayantha","non-dropping-particle":"","parse-names":false,"suffix":""},{"dropping-particle":"","family":"VanArman","given":"Joel A.","non-dropping-particle":"","parse-names":false,"suffix":""},{"dropping-particle":"","family":"Dreschel","given":"Thomas W.","non-dropping-particle":"","parse-names":false,"suffix":""}],"id":"ITEM-1","issued":{"date-parts":[["2011"]]},"number-of-pages":"175-200","publisher":"University Press of Florida","publisher-place":"Gainesville, FL","title":"Landscapes and Hydrology of the Predrainage Everglades","type":"book"}}],"schema":"https://github.com/citation-style-language/schema/raw/master/csl-citation.json"} </w:instrText>
      </w:r>
      <w:r w:rsidR="00B167F5" w:rsidRPr="00524172">
        <w:fldChar w:fldCharType="separate"/>
      </w:r>
      <w:r w:rsidR="00B41503" w:rsidRPr="00B41503">
        <w:t>(McVoy et al., 2011)</w:t>
      </w:r>
      <w:r w:rsidR="00B167F5" w:rsidRPr="00524172">
        <w:fldChar w:fldCharType="end"/>
      </w:r>
      <w:r w:rsidR="008168D9" w:rsidRPr="00524172">
        <w:t>,</w:t>
      </w:r>
      <w:r w:rsidR="00DA4B13" w:rsidRPr="00524172">
        <w:t xml:space="preserve"> but now covers ~44%</w:t>
      </w:r>
      <w:r w:rsidR="009C7ADD">
        <w:t xml:space="preserve"> </w:t>
      </w:r>
      <w:r w:rsidR="00DA4B13" w:rsidRPr="00524172">
        <w:fldChar w:fldCharType="begin" w:fldLock="1"/>
      </w:r>
      <w:r w:rsidR="00546621">
        <w:instrText xml:space="preserve"> ADDIN ZOTERO_ITEM CSL_CITATION {"citationID":"YyQU902S","properties":{"formattedCitation":"(Richardson, 2010)","plainCitation":"(Richardson, 2010)","noteIndex":0},"citationItems":[{"id":"qDtGyITR/D8xbU1mB","uris":["http://www.mendeley.com/documents/?uuid=16e607dc-8cd5-4fae-b269-7a09eebe9548"],"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schema":"https://github.com/citation-style-language/schema/raw/master/csl-citation.json"} </w:instrText>
      </w:r>
      <w:r w:rsidR="00DA4B13" w:rsidRPr="00524172">
        <w:fldChar w:fldCharType="separate"/>
      </w:r>
      <w:r w:rsidR="00B41503" w:rsidRPr="00B41503">
        <w:t>(Richardson, 2010)</w:t>
      </w:r>
      <w:r w:rsidR="00DA4B13" w:rsidRPr="00524172">
        <w:fldChar w:fldCharType="end"/>
      </w:r>
      <w:r w:rsidR="006A6EF3" w:rsidRPr="00524172">
        <w:t>.</w:t>
      </w:r>
      <w:r w:rsidR="00004CAC">
        <w:t xml:space="preserve"> </w:t>
      </w:r>
      <w:r w:rsidR="00FD2148" w:rsidRPr="00524172">
        <w:t>In th</w:t>
      </w:r>
      <w:r w:rsidR="006A6EF3" w:rsidRPr="00524172">
        <w:t>e ridge-slough</w:t>
      </w:r>
      <w:r w:rsidR="00FD2148" w:rsidRPr="00524172">
        <w:t xml:space="preserve"> landscape, r</w:t>
      </w:r>
      <w:r w:rsidR="00A00A02" w:rsidRPr="00524172">
        <w:t>idges and sloughs differ slightly by elevation (~10-15 cm)</w:t>
      </w:r>
      <w:r w:rsidR="00D724D9" w:rsidRPr="00524172">
        <w:t xml:space="preserve"> which </w:t>
      </w:r>
      <w:r w:rsidR="00A00A02" w:rsidRPr="00524172">
        <w:t>changes the likelihood of seasonal flooding and dryin</w:t>
      </w:r>
      <w:r w:rsidR="00E27B55">
        <w:t>g. The likelihood of seasonal flooding and drying</w:t>
      </w:r>
      <w:r w:rsidR="00A00A02" w:rsidRPr="00524172">
        <w:t xml:space="preserve"> </w:t>
      </w:r>
      <w:r w:rsidR="00C12775">
        <w:t>differentiates</w:t>
      </w:r>
      <w:r w:rsidR="00A00A02" w:rsidRPr="00524172">
        <w:t xml:space="preserve"> distinct habitat/vegetation patches.</w:t>
      </w:r>
      <w:r w:rsidR="00004CAC">
        <w:t xml:space="preserve"> </w:t>
      </w:r>
      <w:r w:rsidR="001D2C6A">
        <w:t>T</w:t>
      </w:r>
      <w:r w:rsidR="00DA0E8C" w:rsidRPr="00524172">
        <w:t xml:space="preserve">he lowest elevation </w:t>
      </w:r>
      <w:r w:rsidR="00CC2708" w:rsidRPr="00524172">
        <w:t>slough</w:t>
      </w:r>
      <w:r w:rsidR="00971D0A" w:rsidRPr="00524172">
        <w:t xml:space="preserve"> habitat</w:t>
      </w:r>
      <w:r w:rsidR="00887622" w:rsidRPr="00524172">
        <w:t>s</w:t>
      </w:r>
      <w:r w:rsidR="00971D0A" w:rsidRPr="00524172">
        <w:t xml:space="preserve"> </w:t>
      </w:r>
      <w:r w:rsidR="00DA0E8C" w:rsidRPr="00524172">
        <w:t xml:space="preserve">dry to sediment surfaces every 3-10 years </w:t>
      </w:r>
      <w:r w:rsidR="00887622" w:rsidRPr="00524172">
        <w:t>and are dominated by floating vegetation like lilies (</w:t>
      </w:r>
      <w:r w:rsidR="00887622" w:rsidRPr="00524172">
        <w:rPr>
          <w:i/>
        </w:rPr>
        <w:t>Nymphaea odorata</w:t>
      </w:r>
      <w:r w:rsidR="00887622" w:rsidRPr="00524172">
        <w:t>)</w:t>
      </w:r>
      <w:r w:rsidR="00DA0E8C" w:rsidRPr="00524172">
        <w:t xml:space="preserve"> or emergent spike-rushes (</w:t>
      </w:r>
      <w:r w:rsidR="00DA0E8C" w:rsidRPr="00524172">
        <w:rPr>
          <w:i/>
        </w:rPr>
        <w:t>Eleocharis</w:t>
      </w:r>
      <w:r w:rsidR="00DA0E8C" w:rsidRPr="00524172">
        <w:t xml:space="preserve"> spp.). Sloughs are interspersed with higher elev</w:t>
      </w:r>
      <w:r w:rsidR="00D728C7" w:rsidRPr="00524172">
        <w:t>a</w:t>
      </w:r>
      <w:r w:rsidR="00DA0E8C" w:rsidRPr="00524172">
        <w:t>tion</w:t>
      </w:r>
      <w:r w:rsidR="00CC2708" w:rsidRPr="00524172">
        <w:t xml:space="preserve"> ridge</w:t>
      </w:r>
      <w:r w:rsidR="00971D0A" w:rsidRPr="00524172">
        <w:t>s</w:t>
      </w:r>
      <w:r w:rsidR="00887622" w:rsidRPr="00524172">
        <w:t xml:space="preserve"> dominate</w:t>
      </w:r>
      <w:r w:rsidR="00DA0E8C" w:rsidRPr="00524172">
        <w:t>d</w:t>
      </w:r>
      <w:r w:rsidR="00887622" w:rsidRPr="00524172">
        <w:t xml:space="preserve"> by sawgrass (</w:t>
      </w:r>
      <w:proofErr w:type="spellStart"/>
      <w:r w:rsidR="00887622" w:rsidRPr="00524172">
        <w:rPr>
          <w:i/>
          <w:iCs/>
        </w:rPr>
        <w:t>Cladium</w:t>
      </w:r>
      <w:proofErr w:type="spellEnd"/>
      <w:r w:rsidR="00887622" w:rsidRPr="00524172">
        <w:rPr>
          <w:i/>
          <w:iCs/>
        </w:rPr>
        <w:t xml:space="preserve"> </w:t>
      </w:r>
      <w:proofErr w:type="spellStart"/>
      <w:r w:rsidR="00887622" w:rsidRPr="00524172">
        <w:rPr>
          <w:i/>
          <w:iCs/>
        </w:rPr>
        <w:t>jamaicense</w:t>
      </w:r>
      <w:proofErr w:type="spellEnd"/>
      <w:r w:rsidR="00887622" w:rsidRPr="00524172">
        <w:t>)</w:t>
      </w:r>
      <w:r w:rsidR="00971D0A" w:rsidRPr="00524172">
        <w:t xml:space="preserve"> </w:t>
      </w:r>
      <w:r w:rsidR="00DA0E8C" w:rsidRPr="00524172">
        <w:t>that dry most years</w:t>
      </w:r>
      <w:r w:rsidR="003D202C">
        <w:t xml:space="preserve"> </w:t>
      </w:r>
      <w:r w:rsidR="00337821">
        <w:fldChar w:fldCharType="begin" w:fldLock="1"/>
      </w:r>
      <w:r w:rsidR="00546621">
        <w:instrText xml:space="preserve"> ADDIN ZOTERO_ITEM CSL_CITATION {"citationID":"y4FaJhpt","properties":{"formattedCitation":"(Zweig &amp; Kitchens, 2008)","plainCitation":"(Zweig &amp; Kitchens, 2008)","noteIndex":0},"citationItems":[{"id":"qDtGyITR/SSsEQelS","uris":["http://www.mendeley.com/documents/?uuid=0181195a-b84a-4f7e-a535-201d97ffb664"],"itemData":{"DOI":"10.1672/08-96.1","ISSN":"02775212","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 © 2008 The Society of Wetland Scientists.","author":[{"dropping-particle":"","family":"Zweig","given":"Christa L.","non-dropping-particle":"","parse-names":false,"suffix":""},{"dropping-particle":"","family":"Kitchens","given":"Wiley M.","non-dropping-particle":"","parse-names":false,"suffix":""}],"container-title":"Wetlands","id":"ITEM-1","issue":"4","issued":{"date-parts":[["2008"]]},"page":"1086-1096","title":"Effects of landscape gradients on wetland vegetation communities: Information for large-scale restoration","type":"article-journal","volume":"28"}}],"schema":"https://github.com/citation-style-language/schema/raw/master/csl-citation.json"} </w:instrText>
      </w:r>
      <w:r w:rsidR="00337821">
        <w:fldChar w:fldCharType="separate"/>
      </w:r>
      <w:r w:rsidR="00B41503" w:rsidRPr="00B41503">
        <w:t>(Zweig &amp; Kitchens, 2008)</w:t>
      </w:r>
      <w:r w:rsidR="00337821">
        <w:fldChar w:fldCharType="end"/>
      </w:r>
      <w:r w:rsidR="00DA0E8C" w:rsidRPr="00524172">
        <w:t xml:space="preserve">. </w:t>
      </w:r>
      <w:r w:rsidR="00CC2708" w:rsidRPr="00524172">
        <w:t>Ongoing hydro-restoration of the Everglades ecosystem aims to restore hydro-patterns to improve conditions for wildlife</w:t>
      </w:r>
      <w:r w:rsidR="003557BF">
        <w:t xml:space="preserve"> and natural communities</w:t>
      </w:r>
      <w:r w:rsidR="00942D3E">
        <w:t xml:space="preserve"> (National Academies of Sciences, Engineering and Medicine 2021)</w:t>
      </w:r>
      <w:r w:rsidR="00CC2708" w:rsidRPr="00524172">
        <w:t>.</w:t>
      </w:r>
    </w:p>
    <w:p w14:paraId="607CE3B1" w14:textId="5AA6F58F" w:rsidR="005D761D" w:rsidRPr="00524172" w:rsidRDefault="005D761D" w:rsidP="00EA3C28">
      <w:pPr>
        <w:pStyle w:val="NATESTYLE1CommonCollege"/>
        <w:spacing w:line="360" w:lineRule="auto"/>
        <w:ind w:firstLine="720"/>
        <w:jc w:val="both"/>
      </w:pPr>
      <w:r>
        <w:rPr>
          <w:rStyle w:val="normaltextrun"/>
          <w:color w:val="000000"/>
          <w:shd w:val="clear" w:color="auto" w:fill="FFFFFF"/>
        </w:rPr>
        <w:t>The FAS is the largest native gastropod in freshwaters of North America (</w:t>
      </w:r>
      <w:proofErr w:type="spellStart"/>
      <w:r>
        <w:rPr>
          <w:rStyle w:val="normaltextrun"/>
          <w:color w:val="000000"/>
          <w:shd w:val="clear" w:color="auto" w:fill="FFFFFF"/>
        </w:rPr>
        <w:t>Pennak</w:t>
      </w:r>
      <w:proofErr w:type="spellEnd"/>
      <w:r>
        <w:rPr>
          <w:rStyle w:val="normaltextrun"/>
          <w:color w:val="000000"/>
          <w:shd w:val="clear" w:color="auto" w:fill="FFFFFF"/>
        </w:rPr>
        <w:t xml:space="preserve"> 1953), inhabits shallow lakes and wetlands, and typically occurs at low adult densities (&lt;&lt;1/m</w:t>
      </w:r>
      <w:r w:rsidRPr="002A77AA">
        <w:rPr>
          <w:rStyle w:val="normaltextrun"/>
          <w:color w:val="000000"/>
          <w:shd w:val="clear" w:color="auto" w:fill="FFFFFF"/>
          <w:vertAlign w:val="superscript"/>
        </w:rPr>
        <w:t>2</w:t>
      </w:r>
      <w:r>
        <w:rPr>
          <w:rStyle w:val="normaltextrun"/>
          <w:color w:val="000000"/>
          <w:shd w:val="clear" w:color="auto" w:fill="FFFFFF"/>
        </w:rPr>
        <w:t xml:space="preserve">) in southern Florida </w:t>
      </w:r>
      <w:r>
        <w:rPr>
          <w:rStyle w:val="normaltextrun"/>
          <w:color w:val="000000"/>
          <w:shd w:val="clear" w:color="auto" w:fill="FFFFFF"/>
        </w:rPr>
        <w:fldChar w:fldCharType="begin"/>
      </w:r>
      <w:r>
        <w:rPr>
          <w:rStyle w:val="normaltextrun"/>
          <w:color w:val="000000"/>
          <w:shd w:val="clear" w:color="auto" w:fill="FFFFFF"/>
        </w:rPr>
        <w:instrText xml:space="preserve"> ADDIN ZOTERO_ITEM CSL_CITATION {"citationID":"3GfVHqvK","properties":{"formattedCitation":"(Gutierre et al., 2019)","plainCitation":"(Gutierre et al., 2019)","noteIndex":0},"citationItems":[{"id":"qDtGyITR/DbbxZ5dR","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qGjOpFIO/Bb0SsVkZ","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Pr>
          <w:rStyle w:val="normaltextrun"/>
          <w:color w:val="000000"/>
          <w:shd w:val="clear" w:color="auto" w:fill="FFFFFF"/>
        </w:rPr>
        <w:fldChar w:fldCharType="separate"/>
      </w:r>
      <w:r w:rsidRPr="006E0409">
        <w:t>(Gutierre et al., 2019)</w:t>
      </w:r>
      <w:r>
        <w:rPr>
          <w:rStyle w:val="normaltextrun"/>
          <w:color w:val="000000"/>
          <w:shd w:val="clear" w:color="auto" w:fill="FFFFFF"/>
        </w:rPr>
        <w:fldChar w:fldCharType="end"/>
      </w:r>
      <w:r>
        <w:rPr>
          <w:rStyle w:val="normaltextrun"/>
          <w:color w:val="000000"/>
          <w:shd w:val="clear" w:color="auto" w:fill="FFFFFF"/>
        </w:rPr>
        <w:t xml:space="preserve">. The FAS is a critical resource for the endangered Snail Kite </w:t>
      </w:r>
      <w:r>
        <w:rPr>
          <w:rStyle w:val="normaltextrun"/>
          <w:color w:val="000000"/>
          <w:shd w:val="clear" w:color="auto" w:fill="FFFFFF"/>
        </w:rPr>
        <w:fldChar w:fldCharType="begin"/>
      </w:r>
      <w:r>
        <w:rPr>
          <w:rStyle w:val="normaltextrun"/>
          <w:color w:val="000000"/>
          <w:shd w:val="clear" w:color="auto" w:fill="FFFFFF"/>
        </w:rPr>
        <w:instrText xml:space="preserve"> ADDIN ZOTERO_ITEM CSL_CITATION {"citationID":"ESmNradL","properties":{"formattedCitation":"(Cattau et al., 2014)","plainCitation":"(Cattau et al., 2014)","dontUpdate":true,"noteIndex":0},"citationItems":[{"id":"qDtGyITR/OcWNa8JM","uris":["http://www.mendeley.com/documents/?uuid=fe01fd9a-d1bf-45fe-9166-ea4c08c96d76"],"itemData":{"DOI":"10.1002/jwmg.706","ISSN":"19372817","abstract":"Understanding how predators respond to fl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 - nest density and the number of young fledged per successful nest - were positively related to snail density. Although previous studies have shown that densities greater than approximately 0.1-0.2 snails/m2 may be necessary to sustain profitable foraging and that capture times for individual foraging kites begin to level off as snail densities exceed approximately 0.4 snails/m 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 0.12, n = 17), whereas that of unoccupied sites was 0.12 snails/m2 (SE = 0.02, n =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fl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 2014 The Wildlife Society.","author":[{"dropping-particle":"","family":"Cattau","given":"Christopher E.","non-dropping-particle":"","parse-names":false,"suffix":""},{"dropping-particle":"","family":"Darby","given":"Philip C.","non-dropping-particle":"","parse-names":false,"suffix":""},{"dropping-particle":"","family":"Fletcher","given":"Robert J.","non-dropping-particle":"","parse-names":false,"suffix":""},{"dropping-particle":"","family":"Kitchens","given":"Wiley M.","non-dropping-particle":"","parse-names":false,"suffix":""}],"container-title":"Journal of Wildlife Management","id":"qGjOpFIO/28wtUbzH","issue":"4","issued":{"date-parts":[["2014"]]},"page":"620-631","title":"Reproductive responses of the endangered snail kite to variations in prey density","type":"article-journal","volume":"78"}}],"schema":"https://github.com/citation-style-language/schema/raw/master/csl-citation.json"} </w:instrText>
      </w:r>
      <w:r>
        <w:rPr>
          <w:rStyle w:val="normaltextrun"/>
          <w:color w:val="000000"/>
          <w:shd w:val="clear" w:color="auto" w:fill="FFFFFF"/>
        </w:rPr>
        <w:fldChar w:fldCharType="separate"/>
      </w:r>
      <w:r w:rsidRPr="004A3AB2">
        <w:t>(</w:t>
      </w:r>
      <w:r w:rsidRPr="00524172">
        <w:rPr>
          <w:i/>
          <w:iCs/>
        </w:rPr>
        <w:t>Rostrhamus sociabilis</w:t>
      </w:r>
      <w:r>
        <w:t xml:space="preserve">; </w:t>
      </w:r>
      <w:r w:rsidRPr="004A3AB2">
        <w:t>Cattau et al., 2014)</w:t>
      </w:r>
      <w:r>
        <w:rPr>
          <w:rStyle w:val="normaltextrun"/>
          <w:color w:val="000000"/>
          <w:shd w:val="clear" w:color="auto" w:fill="FFFFFF"/>
        </w:rPr>
        <w:fldChar w:fldCharType="end"/>
      </w:r>
      <w:r>
        <w:rPr>
          <w:rStyle w:val="normaltextrun"/>
          <w:color w:val="000000"/>
          <w:shd w:val="clear" w:color="auto" w:fill="FFFFFF"/>
        </w:rPr>
        <w:t xml:space="preserve">, so </w:t>
      </w:r>
      <w:r w:rsidR="00736E67">
        <w:rPr>
          <w:rStyle w:val="normaltextrun"/>
          <w:color w:val="000000"/>
          <w:shd w:val="clear" w:color="auto" w:fill="FFFFFF"/>
        </w:rPr>
        <w:t xml:space="preserve">improving the conditions </w:t>
      </w:r>
      <w:r w:rsidR="00EC5115">
        <w:rPr>
          <w:rStyle w:val="normaltextrun"/>
          <w:color w:val="000000"/>
          <w:shd w:val="clear" w:color="auto" w:fill="FFFFFF"/>
        </w:rPr>
        <w:t>for</w:t>
      </w:r>
      <w:r>
        <w:rPr>
          <w:rStyle w:val="normaltextrun"/>
          <w:color w:val="000000"/>
          <w:shd w:val="clear" w:color="auto" w:fill="FFFFFF"/>
        </w:rPr>
        <w:t xml:space="preserve"> FAS population</w:t>
      </w:r>
      <w:r w:rsidR="00EC5115">
        <w:rPr>
          <w:rStyle w:val="normaltextrun"/>
          <w:color w:val="000000"/>
          <w:shd w:val="clear" w:color="auto" w:fill="FFFFFF"/>
        </w:rPr>
        <w:t>s</w:t>
      </w:r>
      <w:r>
        <w:rPr>
          <w:rStyle w:val="normaltextrun"/>
          <w:color w:val="000000"/>
          <w:shd w:val="clear" w:color="auto" w:fill="FFFFFF"/>
        </w:rPr>
        <w:t xml:space="preserve"> is imperative. Snails grow from 3-4 mm shell length (SL) at hatching to &gt; 40 mm SL as large adults and do not live beyond 1.5 years </w:t>
      </w:r>
      <w:r>
        <w:rPr>
          <w:rStyle w:val="normaltextrun"/>
          <w:color w:val="000000"/>
          <w:shd w:val="clear" w:color="auto" w:fill="FFFFFF"/>
        </w:rPr>
        <w:fldChar w:fldCharType="begin"/>
      </w:r>
      <w:r>
        <w:rPr>
          <w:rStyle w:val="normaltextrun"/>
          <w:color w:val="000000"/>
          <w:shd w:val="clear" w:color="auto" w:fill="FFFFFF"/>
        </w:rPr>
        <w:instrText xml:space="preserve"> ADDIN ZOTERO_ITEM CSL_CITATION {"citationID":"InbibsuW","properties":{"formattedCitation":"(Hanning, 1979)","plainCitation":"(Hanning, 1979)","noteIndex":0},"citationItems":[{"id":"qDtGyITR/DRJO91o9","uris":["http://www.mendeley.com/documents/?uuid=36495018-42d8-4a15-8a16-ee3776eb7067"],"itemData":{"author":[{"dropping-particle":"","family":"Hanning","given":"Gary W.","non-dropping-particle":"","parse-names":false,"suffix":""}],"id":"JYTXUtSP/u0OSxptk","issued":{"date-parts":[["1979"]]},"publisher":"MS thesis: Florida State University: Tallahassee FL","title":"Aspects of Reproduction in Pomacea paludosa (mesogastropods: pilidae)","type":"thesis"}}],"schema":"https://github.com/citation-style-language/schema/raw/master/csl-citation.json"} </w:instrText>
      </w:r>
      <w:r>
        <w:rPr>
          <w:rStyle w:val="normaltextrun"/>
          <w:color w:val="000000"/>
          <w:shd w:val="clear" w:color="auto" w:fill="FFFFFF"/>
        </w:rPr>
        <w:fldChar w:fldCharType="separate"/>
      </w:r>
      <w:r w:rsidRPr="009F153B">
        <w:t>(Hanning, 1979)</w:t>
      </w:r>
      <w:r>
        <w:rPr>
          <w:rStyle w:val="normaltextrun"/>
          <w:color w:val="000000"/>
          <w:shd w:val="clear" w:color="auto" w:fill="FFFFFF"/>
        </w:rPr>
        <w:fldChar w:fldCharType="end"/>
      </w:r>
      <w:r>
        <w:rPr>
          <w:rStyle w:val="normaltextrun"/>
          <w:color w:val="000000"/>
          <w:shd w:val="clear" w:color="auto" w:fill="FFFFFF"/>
        </w:rPr>
        <w:t xml:space="preserve">. </w:t>
      </w:r>
      <w:r w:rsidR="00655AA1">
        <w:rPr>
          <w:rStyle w:val="normaltextrun"/>
          <w:color w:val="000000"/>
          <w:shd w:val="clear" w:color="auto" w:fill="FFFFFF"/>
        </w:rPr>
        <w:t>Most r</w:t>
      </w:r>
      <w:r>
        <w:rPr>
          <w:rStyle w:val="normaltextrun"/>
          <w:color w:val="000000"/>
          <w:shd w:val="clear" w:color="auto" w:fill="FFFFFF"/>
        </w:rPr>
        <w:t>eproduction</w:t>
      </w:r>
      <w:r w:rsidR="00655AA1">
        <w:rPr>
          <w:rStyle w:val="normaltextrun"/>
          <w:color w:val="000000"/>
          <w:shd w:val="clear" w:color="auto" w:fill="FFFFFF"/>
        </w:rPr>
        <w:t xml:space="preserve"> (~70%)</w:t>
      </w:r>
      <w:r>
        <w:rPr>
          <w:rStyle w:val="normaltextrun"/>
          <w:color w:val="000000"/>
          <w:shd w:val="clear" w:color="auto" w:fill="FFFFFF"/>
        </w:rPr>
        <w:t xml:space="preserve"> occurs during cooler spring season</w:t>
      </w:r>
      <w:r w:rsidR="00AB787A">
        <w:rPr>
          <w:rStyle w:val="normaltextrun"/>
          <w:color w:val="000000"/>
          <w:shd w:val="clear" w:color="auto" w:fill="FFFFFF"/>
        </w:rPr>
        <w:t>s</w:t>
      </w:r>
      <w:r>
        <w:rPr>
          <w:rStyle w:val="normaltextrun"/>
          <w:color w:val="000000"/>
          <w:shd w:val="clear" w:color="auto" w:fill="FFFFFF"/>
        </w:rPr>
        <w:t xml:space="preserve"> </w:t>
      </w:r>
      <w:r w:rsidR="00AB787A">
        <w:rPr>
          <w:rStyle w:val="normaltextrun"/>
          <w:color w:val="000000"/>
          <w:shd w:val="clear" w:color="auto" w:fill="FFFFFF"/>
        </w:rPr>
        <w:t>when</w:t>
      </w:r>
      <w:r>
        <w:rPr>
          <w:rStyle w:val="normaltextrun"/>
          <w:color w:val="000000"/>
          <w:shd w:val="clear" w:color="auto" w:fill="FFFFFF"/>
        </w:rPr>
        <w:t xml:space="preserve"> </w:t>
      </w:r>
      <w:r w:rsidR="007E5B2D">
        <w:rPr>
          <w:rStyle w:val="normaltextrun"/>
          <w:color w:val="000000"/>
          <w:shd w:val="clear" w:color="auto" w:fill="FFFFFF"/>
        </w:rPr>
        <w:t>water levels are declining</w:t>
      </w:r>
      <w:r w:rsidR="00AB787A">
        <w:rPr>
          <w:rStyle w:val="normaltextrun"/>
          <w:color w:val="000000"/>
          <w:shd w:val="clear" w:color="auto" w:fill="FFFFFF"/>
        </w:rPr>
        <w:t>,</w:t>
      </w:r>
      <w:r w:rsidR="00FE750B">
        <w:rPr>
          <w:rStyle w:val="normaltextrun"/>
          <w:color w:val="000000"/>
          <w:shd w:val="clear" w:color="auto" w:fill="FFFFFF"/>
        </w:rPr>
        <w:t xml:space="preserve"> and some</w:t>
      </w:r>
      <w:r w:rsidR="00AB787A">
        <w:rPr>
          <w:rStyle w:val="normaltextrun"/>
          <w:color w:val="000000"/>
          <w:shd w:val="clear" w:color="auto" w:fill="FFFFFF"/>
        </w:rPr>
        <w:t xml:space="preserve"> reproduction </w:t>
      </w:r>
      <w:r w:rsidR="007E5B2D">
        <w:rPr>
          <w:rStyle w:val="normaltextrun"/>
          <w:color w:val="000000"/>
          <w:shd w:val="clear" w:color="auto" w:fill="FFFFFF"/>
        </w:rPr>
        <w:t xml:space="preserve">occurs (~30%) </w:t>
      </w:r>
      <w:r w:rsidR="00AB787A">
        <w:rPr>
          <w:rStyle w:val="normaltextrun"/>
          <w:color w:val="000000"/>
          <w:shd w:val="clear" w:color="auto" w:fill="FFFFFF"/>
        </w:rPr>
        <w:t xml:space="preserve">during </w:t>
      </w:r>
      <w:r>
        <w:rPr>
          <w:rStyle w:val="normaltextrun"/>
          <w:color w:val="000000"/>
          <w:shd w:val="clear" w:color="auto" w:fill="FFFFFF"/>
        </w:rPr>
        <w:t xml:space="preserve">warmer early summer </w:t>
      </w:r>
      <w:r w:rsidR="00AB787A">
        <w:rPr>
          <w:rStyle w:val="normaltextrun"/>
          <w:color w:val="000000"/>
          <w:shd w:val="clear" w:color="auto" w:fill="FFFFFF"/>
        </w:rPr>
        <w:t xml:space="preserve">when </w:t>
      </w:r>
      <w:r>
        <w:rPr>
          <w:rStyle w:val="normaltextrun"/>
          <w:color w:val="000000"/>
          <w:shd w:val="clear" w:color="auto" w:fill="FFFFFF"/>
        </w:rPr>
        <w:t>water levels</w:t>
      </w:r>
      <w:r w:rsidR="00AB787A">
        <w:rPr>
          <w:rStyle w:val="normaltextrun"/>
          <w:color w:val="000000"/>
          <w:shd w:val="clear" w:color="auto" w:fill="FFFFFF"/>
        </w:rPr>
        <w:t xml:space="preserve"> are rising</w:t>
      </w:r>
      <w:r>
        <w:rPr>
          <w:rStyle w:val="normaltextrun"/>
          <w:color w:val="000000"/>
          <w:shd w:val="clear" w:color="auto" w:fill="FFFFFF"/>
        </w:rPr>
        <w:t xml:space="preserve"> (</w:t>
      </w:r>
      <w:r>
        <w:rPr>
          <w:rStyle w:val="normaltextrun"/>
          <w:color w:val="000000"/>
          <w:shd w:val="clear" w:color="auto" w:fill="FFFFFF"/>
        </w:rPr>
        <w:fldChar w:fldCharType="begin"/>
      </w:r>
      <w:r>
        <w:rPr>
          <w:rStyle w:val="normaltextrun"/>
          <w:color w:val="000000"/>
          <w:shd w:val="clear" w:color="auto" w:fill="FFFFFF"/>
        </w:rPr>
        <w:instrText xml:space="preserve"> ADDIN ZOTERO_ITEM CSL_CITATION {"citationID":"4kjvJEGG","properties":{"formattedCitation":"(Barrus et al., 2023; Hanning, 1979)","plainCitation":"(Barrus et al., 2023; Hanning, 1979)","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id":"qDtGyITR/DRJO91o9","uris":["http://www.mendeley.com/documents/?uuid=36495018-42d8-4a15-8a16-ee3776eb7067"],"itemData":{"author":[{"dropping-particle":"","family":"Hanning","given":"Gary W.","non-dropping-particle":"","parse-names":false,"suffix":""}],"id":"JJTYFSp1/p6T8S0Z3","issued":{"date-parts":[["1979"]]},"publisher":"MS thesis: Florida State University: Tallahassee FL","title":"Aspects of Reproduction in Pomacea paludosa (mesogastropods: pilidae)","type":"thesis"}}],"schema":"https://github.com/citation-style-language/schema/raw/master/csl-citation.json"} </w:instrText>
      </w:r>
      <w:r>
        <w:rPr>
          <w:rStyle w:val="normaltextrun"/>
          <w:color w:val="000000"/>
          <w:shd w:val="clear" w:color="auto" w:fill="FFFFFF"/>
        </w:rPr>
        <w:fldChar w:fldCharType="separate"/>
      </w:r>
      <w:r w:rsidRPr="008074ED">
        <w:t>Barrus et al., 2023; Hanning, 1979)</w:t>
      </w:r>
      <w:r>
        <w:rPr>
          <w:rStyle w:val="normaltextrun"/>
          <w:color w:val="000000"/>
          <w:shd w:val="clear" w:color="auto" w:fill="FFFFFF"/>
        </w:rPr>
        <w:fldChar w:fldCharType="end"/>
      </w:r>
      <w:r>
        <w:rPr>
          <w:rStyle w:val="normaltextrun"/>
          <w:color w:val="000000"/>
          <w:shd w:val="clear" w:color="auto" w:fill="FFFFFF"/>
        </w:rPr>
        <w:t xml:space="preserve">. </w:t>
      </w:r>
    </w:p>
    <w:p w14:paraId="4F7562F6" w14:textId="0ED1AAE4" w:rsidR="0048065C" w:rsidRDefault="00866A71" w:rsidP="00EA3C28">
      <w:pPr>
        <w:pStyle w:val="NATESTYLE1CommonCollege"/>
        <w:spacing w:line="360" w:lineRule="auto"/>
        <w:ind w:firstLine="720"/>
        <w:jc w:val="both"/>
      </w:pPr>
      <w:r w:rsidRPr="00524172">
        <w:t xml:space="preserve">The </w:t>
      </w:r>
      <w:r w:rsidR="00714E48">
        <w:t xml:space="preserve">FAS </w:t>
      </w:r>
      <w:r w:rsidR="00851601" w:rsidRPr="00524172">
        <w:t>experiences</w:t>
      </w:r>
      <w:r w:rsidR="00944415" w:rsidRPr="00524172">
        <w:t xml:space="preserve"> a wide range of predators</w:t>
      </w:r>
      <w:r w:rsidR="00421661" w:rsidRPr="00524172">
        <w:t xml:space="preserve"> besides endangered kites</w:t>
      </w:r>
      <w:r w:rsidR="00944415" w:rsidRPr="00524172">
        <w:t>.</w:t>
      </w:r>
      <w:r w:rsidR="00004CAC">
        <w:t xml:space="preserve"> </w:t>
      </w:r>
      <w:r w:rsidR="00944415" w:rsidRPr="00524172">
        <w:t xml:space="preserve">At adult sizes, </w:t>
      </w:r>
      <w:r w:rsidR="002A7366">
        <w:t>t</w:t>
      </w:r>
      <w:r w:rsidRPr="00524172">
        <w:t xml:space="preserve">he </w:t>
      </w:r>
      <w:r w:rsidR="00714E48">
        <w:t>FAS</w:t>
      </w:r>
      <w:r w:rsidR="00944415" w:rsidRPr="00524172">
        <w:t xml:space="preserve"> </w:t>
      </w:r>
      <w:r w:rsidR="007C0AD9" w:rsidRPr="00524172">
        <w:t xml:space="preserve">are prey for </w:t>
      </w:r>
      <w:r w:rsidR="00944415" w:rsidRPr="00524172">
        <w:t>wildlife like alligators (</w:t>
      </w:r>
      <w:r w:rsidR="00944415" w:rsidRPr="00524172">
        <w:rPr>
          <w:i/>
          <w:iCs/>
        </w:rPr>
        <w:t xml:space="preserve">Alligator </w:t>
      </w:r>
      <w:proofErr w:type="spellStart"/>
      <w:r w:rsidR="00944415" w:rsidRPr="00524172">
        <w:rPr>
          <w:i/>
          <w:iCs/>
        </w:rPr>
        <w:t>mississippiensis</w:t>
      </w:r>
      <w:proofErr w:type="spellEnd"/>
      <w:r w:rsidR="00944415" w:rsidRPr="00524172">
        <w:t>)</w:t>
      </w:r>
      <w:r w:rsidR="00453CCB">
        <w:t>,</w:t>
      </w:r>
      <w:r w:rsidR="00944415" w:rsidRPr="00524172">
        <w:t xml:space="preserve"> limpkins (</w:t>
      </w:r>
      <w:r w:rsidR="00944415" w:rsidRPr="00524172">
        <w:rPr>
          <w:i/>
          <w:iCs/>
        </w:rPr>
        <w:t xml:space="preserve">Aramus </w:t>
      </w:r>
      <w:proofErr w:type="spellStart"/>
      <w:r w:rsidR="00944415" w:rsidRPr="00524172">
        <w:rPr>
          <w:i/>
          <w:iCs/>
        </w:rPr>
        <w:t>guarauna</w:t>
      </w:r>
      <w:proofErr w:type="spellEnd"/>
      <w:r w:rsidR="00944415" w:rsidRPr="00524172">
        <w:t>), and soft-shell turtles (</w:t>
      </w:r>
      <w:proofErr w:type="spellStart"/>
      <w:r w:rsidR="00944415" w:rsidRPr="00524172">
        <w:rPr>
          <w:i/>
          <w:iCs/>
        </w:rPr>
        <w:t>Trionyx</w:t>
      </w:r>
      <w:proofErr w:type="spellEnd"/>
      <w:r w:rsidR="00944415" w:rsidRPr="00524172">
        <w:rPr>
          <w:i/>
          <w:iCs/>
        </w:rPr>
        <w:t xml:space="preserve"> ferox</w:t>
      </w:r>
      <w:r w:rsidR="00453CCB">
        <w:rPr>
          <w:i/>
          <w:iCs/>
        </w:rPr>
        <w:t>;</w:t>
      </w:r>
      <w:r w:rsidR="00721287">
        <w:t xml:space="preserve"> </w:t>
      </w:r>
      <w:r w:rsidR="001C6E9D">
        <w:rPr>
          <w:i/>
          <w:iCs/>
        </w:rPr>
        <w:fldChar w:fldCharType="begin" w:fldLock="1"/>
      </w:r>
      <w:r w:rsidR="00546621">
        <w:rPr>
          <w:i/>
          <w:iCs/>
        </w:rPr>
        <w:instrText xml:space="preserve"> ADDIN ZOTERO_ITEM CSL_CITATION {"citationID":"54ibfVkn","properties":{"formattedCitation":"(Dalrymple, 1977; Snyder &amp; Snyder, 1971)","plainCitation":"(Dalrymple, 1977; Snyder &amp; Snyder, 1971)","dontUpdate":true,"noteIndex":0},"citationItems":[{"id":"qDtGyITR/5ekT01Mn","uris":["http://www.mendeley.com/documents/?uuid=6f1b866d-c852-4402-8335-00a325696f4a"],"itemData":{"author":[{"dropping-particle":"","family":"Dalrymple","given":"George H.","non-dropping-particle":"","parse-names":false,"suffix":""}],"container-title":"Journal of Herpetology","id":"ITEM-1","issue":"3","issued":{"date-parts":[["1977"]]},"page":"255-285","title":"Intraspecific Variation in the Cranial Feeding Mechanism of Turtles of the Genus Trionyx ( Reptilia , Testudines , Trionychidae )","type":"article-journal","volume":"11"}},{"id":"qDtGyITR/bkcGGUhp","uris":["http://www.mendeley.com/documents/?uuid=156a7cc0-ec3d-4893-a697-426dd1ccd219"],"itemData":{"author":[{"dropping-particle":"","family":"Snyder","given":"Noel F R","non-dropping-particle":"","parse-names":false,"suffix":""},{"dropping-particle":"","family":"Snyder","given":"Helen A","non-dropping-particle":"","parse-names":false,"suffix":""}],"container-title":"Behavior","id":"ITEM-2","issue":"3","issued":{"date-parts":[["1971"]]},"page":"175-215","title":"Defenses of the Florida Apple Snail Pomacea paludosa","type":"article-journal","volume":"40"}}],"schema":"https://github.com/citation-style-language/schema/raw/master/csl-citation.json"} </w:instrText>
      </w:r>
      <w:r w:rsidR="001C6E9D">
        <w:rPr>
          <w:i/>
          <w:iCs/>
        </w:rPr>
        <w:fldChar w:fldCharType="separate"/>
      </w:r>
      <w:r w:rsidR="00B41503" w:rsidRPr="00B41503">
        <w:t>Dalrymple, 1977; Snyder &amp; Snyder, 1971)</w:t>
      </w:r>
      <w:r w:rsidR="001C6E9D">
        <w:rPr>
          <w:i/>
          <w:iCs/>
        </w:rPr>
        <w:fldChar w:fldCharType="end"/>
      </w:r>
      <w:r w:rsidR="00944415" w:rsidRPr="00524172">
        <w:t>.</w:t>
      </w:r>
      <w:r w:rsidR="00004CAC">
        <w:t xml:space="preserve"> </w:t>
      </w:r>
      <w:r w:rsidR="00944415" w:rsidRPr="00524172">
        <w:t>At sizes</w:t>
      </w:r>
      <w:r w:rsidR="003016A5" w:rsidRPr="00524172">
        <w:t xml:space="preserve"> &lt; </w:t>
      </w:r>
      <w:r w:rsidR="00AB0947" w:rsidRPr="00524172">
        <w:t>22</w:t>
      </w:r>
      <w:r w:rsidR="003016A5" w:rsidRPr="00524172">
        <w:t xml:space="preserve"> mm</w:t>
      </w:r>
      <w:r w:rsidR="00F50AE8">
        <w:t xml:space="preserve"> SL,</w:t>
      </w:r>
      <w:r w:rsidR="007C0AD9" w:rsidRPr="00524172">
        <w:t xml:space="preserve"> </w:t>
      </w:r>
      <w:r w:rsidR="003154F2">
        <w:t xml:space="preserve">laboratory </w:t>
      </w:r>
      <w:r w:rsidR="00D40325">
        <w:t>observations show</w:t>
      </w:r>
      <w:r w:rsidR="007E0736">
        <w:t xml:space="preserve"> </w:t>
      </w:r>
      <w:r w:rsidR="0069781C">
        <w:t>FAS</w:t>
      </w:r>
      <w:r w:rsidR="00AB0947" w:rsidRPr="00524172">
        <w:t xml:space="preserve"> </w:t>
      </w:r>
      <w:r w:rsidR="00944415" w:rsidRPr="00524172">
        <w:t>are prey</w:t>
      </w:r>
      <w:r w:rsidR="008969B4">
        <w:t xml:space="preserve"> for</w:t>
      </w:r>
      <w:r w:rsidR="00944415" w:rsidRPr="00524172">
        <w:t xml:space="preserve"> crayfish</w:t>
      </w:r>
      <w:r w:rsidR="003C4706">
        <w:t xml:space="preserve"> </w:t>
      </w:r>
      <w:r w:rsidR="007766FB">
        <w:t>(</w:t>
      </w:r>
      <w:proofErr w:type="spellStart"/>
      <w:r w:rsidR="007766FB" w:rsidRPr="00D601BB">
        <w:rPr>
          <w:i/>
          <w:iCs/>
        </w:rPr>
        <w:t>Procambarus</w:t>
      </w:r>
      <w:proofErr w:type="spellEnd"/>
      <w:r w:rsidR="007766FB" w:rsidRPr="00D601BB">
        <w:rPr>
          <w:i/>
          <w:iCs/>
        </w:rPr>
        <w:t xml:space="preserve"> </w:t>
      </w:r>
      <w:proofErr w:type="spellStart"/>
      <w:r w:rsidR="007766FB" w:rsidRPr="00D601BB">
        <w:t>spp</w:t>
      </w:r>
      <w:proofErr w:type="spellEnd"/>
      <w:r w:rsidR="00165F40">
        <w:t>)</w:t>
      </w:r>
      <w:r w:rsidR="00D601BB">
        <w:t xml:space="preserve">; </w:t>
      </w:r>
      <w:r w:rsidR="00D95A86">
        <w:fldChar w:fldCharType="begin" w:fldLock="1"/>
      </w:r>
      <w:r w:rsidR="00546621">
        <w:instrText xml:space="preserve"> ADDIN ZOTERO_ITEM CSL_CITATION {"citationID":"M327yXO6","properties":{"formattedCitation":"(Davidson &amp; Dorn, 2018; Valentine-Darby et al., 2015)","plainCitation":"(Davidson &amp; Dorn, 2018; Valentine-Darby et al., 2015)","noteIndex":0},"citationItems":[{"id":"qDtGyITR/0iu8ICcV","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jA1NzBln/6VD1VlAs","issue":"4","issued":{"date-parts":[["2018"]]},"page":"1101-1111","title":"System productivity alters predator sorting of a size-structured mixed prey community","type":"article-journal","volume":"186"}},{"id":"qDtGyITR/19JQm85i","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B45C79" w:rsidRPr="00B45C79">
        <w:t>(Davidson &amp; Dorn, 2018; Valentine-Darby et al., 2015)</w:t>
      </w:r>
      <w:r w:rsidR="00D95A86">
        <w:fldChar w:fldCharType="end"/>
      </w:r>
      <w:r w:rsidR="00944415" w:rsidRPr="00524172">
        <w:t xml:space="preserve">, </w:t>
      </w:r>
      <w:r w:rsidR="00D40325">
        <w:t>r</w:t>
      </w:r>
      <w:r w:rsidR="00944415" w:rsidRPr="00524172">
        <w:t xml:space="preserve">edear </w:t>
      </w:r>
      <w:r w:rsidR="00834387">
        <w:t>s</w:t>
      </w:r>
      <w:r w:rsidR="00944415" w:rsidRPr="00524172">
        <w:t>unfish</w:t>
      </w:r>
      <w:r w:rsidR="00721287">
        <w:t xml:space="preserve"> </w:t>
      </w:r>
      <w:r w:rsidR="00D95A86">
        <w:rPr>
          <w:i/>
        </w:rPr>
        <w:fldChar w:fldCharType="begin" w:fldLock="1"/>
      </w:r>
      <w:r w:rsidR="00546621">
        <w:rPr>
          <w:i/>
        </w:rPr>
        <w:instrText xml:space="preserve"> ADDIN ZOTERO_ITEM CSL_CITATION {"citationID":"u30QX2SH","properties":{"formattedCitation":"(Valentine-Darby et al., 2015)","plainCitation":"(Valentine-Darby et al., 2015)","dontUpdate":true,"noteIndex":0},"citationItems":[{"id":"qDtGyITR/19JQm85i","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rPr>
        <w:fldChar w:fldCharType="separate"/>
      </w:r>
      <w:r w:rsidR="007954A5" w:rsidRPr="007954A5">
        <w:t>(</w:t>
      </w:r>
      <w:r w:rsidR="00634282" w:rsidRPr="00634282">
        <w:rPr>
          <w:i/>
          <w:iCs/>
        </w:rPr>
        <w:t>Lepomis microlophus</w:t>
      </w:r>
      <w:r w:rsidR="00634282">
        <w:t xml:space="preserve">; </w:t>
      </w:r>
      <w:r w:rsidR="007954A5" w:rsidRPr="007954A5">
        <w:t>Valentine-Darby et al., 2015)</w:t>
      </w:r>
      <w:r w:rsidR="00D95A86">
        <w:rPr>
          <w:i/>
        </w:rPr>
        <w:fldChar w:fldCharType="end"/>
      </w:r>
      <w:r w:rsidR="00944415" w:rsidRPr="00524172">
        <w:t xml:space="preserve">, </w:t>
      </w:r>
      <w:proofErr w:type="spellStart"/>
      <w:r w:rsidR="00834387">
        <w:t>m</w:t>
      </w:r>
      <w:r w:rsidR="00944415" w:rsidRPr="00524172">
        <w:t>ayan</w:t>
      </w:r>
      <w:proofErr w:type="spellEnd"/>
      <w:r w:rsidR="00944415" w:rsidRPr="00524172">
        <w:t xml:space="preserve"> </w:t>
      </w:r>
      <w:r w:rsidR="00834387">
        <w:t>c</w:t>
      </w:r>
      <w:r w:rsidR="00944415" w:rsidRPr="00524172">
        <w:t>ichlid</w:t>
      </w:r>
      <w:r w:rsidR="00634282">
        <w:t xml:space="preserve"> </w:t>
      </w:r>
      <w:r w:rsidR="00D95A86">
        <w:rPr>
          <w:i/>
          <w:iCs/>
        </w:rPr>
        <w:fldChar w:fldCharType="begin" w:fldLock="1"/>
      </w:r>
      <w:r w:rsidR="00546621">
        <w:rPr>
          <w:i/>
          <w:iCs/>
        </w:rPr>
        <w:instrText xml:space="preserve"> ADDIN ZOTERO_ITEM CSL_CITATION {"citationID":"WHZZs9mv","properties":{"formattedCitation":"(Valentine-Darby et al., 2015)","plainCitation":"(Valentine-Darby et al., 2015)","dontUpdate":true,"noteIndex":0},"citationItems":[{"id":"qDtGyITR/19JQm85i","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proofErr w:type="spellStart"/>
      <w:r w:rsidR="0057130E" w:rsidRPr="0057130E">
        <w:rPr>
          <w:i/>
          <w:iCs/>
        </w:rPr>
        <w:t>Mayahero</w:t>
      </w:r>
      <w:proofErr w:type="spellEnd"/>
      <w:r w:rsidR="0057130E" w:rsidRPr="0057130E">
        <w:rPr>
          <w:i/>
          <w:iCs/>
        </w:rPr>
        <w:t xml:space="preserve"> </w:t>
      </w:r>
      <w:proofErr w:type="spellStart"/>
      <w:r w:rsidR="0057130E" w:rsidRPr="0057130E">
        <w:rPr>
          <w:i/>
          <w:iCs/>
        </w:rPr>
        <w:t>uropthalmus</w:t>
      </w:r>
      <w:proofErr w:type="spellEnd"/>
      <w:r w:rsidR="0057130E">
        <w:t xml:space="preserve">; </w:t>
      </w:r>
      <w:r w:rsidR="007954A5" w:rsidRPr="007954A5">
        <w:t>Valentine-Darby et al., 2015)</w:t>
      </w:r>
      <w:r w:rsidR="00D95A86">
        <w:rPr>
          <w:i/>
          <w:iCs/>
        </w:rPr>
        <w:fldChar w:fldCharType="end"/>
      </w:r>
      <w:r w:rsidR="00944415" w:rsidRPr="00524172">
        <w:t>,</w:t>
      </w:r>
      <w:r w:rsidR="00F504BD" w:rsidRPr="00524172">
        <w:t xml:space="preserve"> </w:t>
      </w:r>
      <w:proofErr w:type="spellStart"/>
      <w:r w:rsidR="00834387">
        <w:t>a</w:t>
      </w:r>
      <w:r w:rsidR="00F504BD" w:rsidRPr="00524172">
        <w:t>frican</w:t>
      </w:r>
      <w:proofErr w:type="spellEnd"/>
      <w:r w:rsidR="00F504BD" w:rsidRPr="00524172">
        <w:t xml:space="preserve"> </w:t>
      </w:r>
      <w:r w:rsidR="00834387">
        <w:t>j</w:t>
      </w:r>
      <w:r w:rsidR="00F504BD" w:rsidRPr="00524172">
        <w:t>ewelfish</w:t>
      </w:r>
      <w:r w:rsidR="00721287">
        <w:t xml:space="preserve"> </w:t>
      </w:r>
      <w:r w:rsidR="00D95A86">
        <w:rPr>
          <w:i/>
          <w:iCs/>
        </w:rPr>
        <w:fldChar w:fldCharType="begin" w:fldLock="1"/>
      </w:r>
      <w:r w:rsidR="00546621">
        <w:rPr>
          <w:i/>
          <w:iCs/>
        </w:rPr>
        <w:instrText xml:space="preserve"> ADDIN ZOTERO_ITEM CSL_CITATION {"citationID":"Gzilzpba","properties":{"formattedCitation":"(Valentine-Darby et al., 2015)","plainCitation":"(Valentine-Darby et al., 2015)","dontUpdate":true,"noteIndex":0},"citationItems":[{"id":"qDtGyITR/19JQm85i","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proofErr w:type="spellStart"/>
      <w:r w:rsidR="0057130E" w:rsidRPr="0057130E">
        <w:rPr>
          <w:i/>
          <w:iCs/>
        </w:rPr>
        <w:t>Hemicromis</w:t>
      </w:r>
      <w:proofErr w:type="spellEnd"/>
      <w:r w:rsidR="0057130E" w:rsidRPr="0057130E">
        <w:rPr>
          <w:i/>
          <w:iCs/>
        </w:rPr>
        <w:t xml:space="preserve"> </w:t>
      </w:r>
      <w:proofErr w:type="spellStart"/>
      <w:r w:rsidR="0057130E" w:rsidRPr="0057130E">
        <w:rPr>
          <w:i/>
          <w:iCs/>
        </w:rPr>
        <w:t>bimaculatus</w:t>
      </w:r>
      <w:proofErr w:type="spellEnd"/>
      <w:r w:rsidR="0057130E">
        <w:t xml:space="preserve">; </w:t>
      </w:r>
      <w:r w:rsidR="007954A5" w:rsidRPr="007954A5">
        <w:t>Valentine-Darby et al., 2015)</w:t>
      </w:r>
      <w:r w:rsidR="00D95A86">
        <w:rPr>
          <w:i/>
          <w:iCs/>
        </w:rPr>
        <w:fldChar w:fldCharType="end"/>
      </w:r>
      <w:r w:rsidR="00F504BD" w:rsidRPr="00524172">
        <w:t xml:space="preserve"> </w:t>
      </w:r>
      <w:r w:rsidR="00D067F1" w:rsidRPr="00524172">
        <w:t>(</w:t>
      </w:r>
      <w:proofErr w:type="spellStart"/>
      <w:r w:rsidR="00D067F1" w:rsidRPr="00524172">
        <w:rPr>
          <w:i/>
          <w:iCs/>
        </w:rPr>
        <w:t>Hemicromis</w:t>
      </w:r>
      <w:proofErr w:type="spellEnd"/>
      <w:r w:rsidR="00D067F1" w:rsidRPr="00524172">
        <w:rPr>
          <w:i/>
          <w:iCs/>
        </w:rPr>
        <w:t xml:space="preserve"> </w:t>
      </w:r>
      <w:proofErr w:type="spellStart"/>
      <w:r w:rsidR="00D067F1" w:rsidRPr="00524172">
        <w:rPr>
          <w:i/>
          <w:iCs/>
        </w:rPr>
        <w:t>bimaculatus</w:t>
      </w:r>
      <w:proofErr w:type="spellEnd"/>
      <w:r w:rsidR="00D067F1" w:rsidRPr="00524172">
        <w:t>)</w:t>
      </w:r>
      <w:r w:rsidR="00F504BD" w:rsidRPr="00524172">
        <w:t>,</w:t>
      </w:r>
      <w:r w:rsidR="00944415" w:rsidRPr="00524172">
        <w:t xml:space="preserve"> </w:t>
      </w:r>
      <w:proofErr w:type="spellStart"/>
      <w:r w:rsidR="00834387">
        <w:t>s</w:t>
      </w:r>
      <w:r w:rsidR="00944415" w:rsidRPr="00524172">
        <w:t>eminole</w:t>
      </w:r>
      <w:proofErr w:type="spellEnd"/>
      <w:r w:rsidR="00944415" w:rsidRPr="00524172">
        <w:t xml:space="preserve"> </w:t>
      </w:r>
      <w:r w:rsidR="00834387">
        <w:t>k</w:t>
      </w:r>
      <w:r w:rsidR="00944415" w:rsidRPr="00524172">
        <w:t>illifish</w:t>
      </w:r>
      <w:r w:rsidR="0057130E">
        <w:t xml:space="preserve"> </w:t>
      </w:r>
      <w:r w:rsidR="00D95A86">
        <w:rPr>
          <w:i/>
          <w:iCs/>
        </w:rPr>
        <w:fldChar w:fldCharType="begin" w:fldLock="1"/>
      </w:r>
      <w:r w:rsidR="00546621">
        <w:rPr>
          <w:i/>
          <w:iCs/>
        </w:rPr>
        <w:instrText xml:space="preserve"> ADDIN ZOTERO_ITEM CSL_CITATION {"citationID":"TorTqED7","properties":{"formattedCitation":"(Valentine-Darby et al., 2015)","plainCitation":"(Valentine-Darby et al., 2015)","dontUpdate":true,"noteIndex":0},"citationItems":[{"id":"qDtGyITR/19JQm85i","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r w:rsidR="0057130E" w:rsidRPr="0057130E">
        <w:rPr>
          <w:i/>
          <w:iCs/>
        </w:rPr>
        <w:t>Fundulus seminolis</w:t>
      </w:r>
      <w:r w:rsidR="0057130E">
        <w:t xml:space="preserve">; </w:t>
      </w:r>
      <w:r w:rsidR="007954A5" w:rsidRPr="007954A5">
        <w:t>Valentine-Darby et al., 2015)</w:t>
      </w:r>
      <w:r w:rsidR="00D95A86">
        <w:rPr>
          <w:i/>
          <w:iCs/>
        </w:rPr>
        <w:fldChar w:fldCharType="end"/>
      </w:r>
      <w:r w:rsidR="005865FB">
        <w:t xml:space="preserve">, </w:t>
      </w:r>
      <w:r w:rsidR="00834387">
        <w:t>g</w:t>
      </w:r>
      <w:r w:rsidR="00944415" w:rsidRPr="00524172">
        <w:t xml:space="preserve">reater </w:t>
      </w:r>
      <w:r w:rsidR="00834387">
        <w:t>s</w:t>
      </w:r>
      <w:r w:rsidR="00944415" w:rsidRPr="00524172">
        <w:t>iren</w:t>
      </w:r>
      <w:r w:rsidR="005865FB">
        <w:t xml:space="preserve"> </w:t>
      </w:r>
      <w:r w:rsidR="00D95A86">
        <w:fldChar w:fldCharType="begin" w:fldLock="1"/>
      </w:r>
      <w:r w:rsidR="00546621">
        <w:instrText xml:space="preserve"> ADDIN ZOTERO_ITEM CSL_CITATION {"citationID":"1vdTn4O4","properties":{"formattedCitation":"(Valentine-Darby et al., 2015)","plainCitation":"(Valentine-Darby et al., 2015)","dontUpdate":true,"noteIndex":0},"citationItems":[{"id":"qDtGyITR/19JQm85i","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7954A5" w:rsidRPr="007954A5">
        <w:t>(</w:t>
      </w:r>
      <w:r w:rsidR="005865FB" w:rsidRPr="005865FB">
        <w:rPr>
          <w:i/>
          <w:iCs/>
        </w:rPr>
        <w:t>Siren lacertina</w:t>
      </w:r>
      <w:r w:rsidR="005865FB">
        <w:t xml:space="preserve">, </w:t>
      </w:r>
      <w:r w:rsidR="007954A5" w:rsidRPr="007954A5">
        <w:t>Valentine-Darby et al., 2015)</w:t>
      </w:r>
      <w:r w:rsidR="00D95A86">
        <w:fldChar w:fldCharType="end"/>
      </w:r>
      <w:r w:rsidR="00944415" w:rsidRPr="00524172">
        <w:t xml:space="preserve">, and </w:t>
      </w:r>
      <w:r w:rsidR="00834387">
        <w:t>t</w:t>
      </w:r>
      <w:r w:rsidR="00944415" w:rsidRPr="00524172">
        <w:t>urtles</w:t>
      </w:r>
      <w:r w:rsidR="005865FB">
        <w:t xml:space="preserve"> </w:t>
      </w:r>
      <w:r w:rsidR="00D95A86">
        <w:fldChar w:fldCharType="begin" w:fldLock="1"/>
      </w:r>
      <w:r w:rsidR="00546621">
        <w:instrText xml:space="preserve"> ADDIN ZOTERO_ITEM CSL_CITATION {"citationID":"T5or34wX","properties":{"formattedCitation":"(Valentine-Darby et al., 2015)","plainCitation":"(Valentine-Darby et al., 2015)","dontUpdate":true,"noteIndex":0},"citationItems":[{"id":"qDtGyITR/19JQm85i","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7954A5" w:rsidRPr="007954A5">
        <w:t>(</w:t>
      </w:r>
      <w:r w:rsidR="005865FB" w:rsidRPr="00524172">
        <w:rPr>
          <w:i/>
          <w:iCs/>
          <w:noProof/>
          <w:shd w:val="clear" w:color="auto" w:fill="FFFFFF"/>
        </w:rPr>
        <w:t>Kinosternon bauri</w:t>
      </w:r>
      <w:r w:rsidR="005865FB" w:rsidRPr="00524172">
        <w:rPr>
          <w:noProof/>
        </w:rPr>
        <w:t xml:space="preserve"> &amp; </w:t>
      </w:r>
      <w:r w:rsidR="005865FB" w:rsidRPr="00524172">
        <w:rPr>
          <w:i/>
          <w:iCs/>
          <w:noProof/>
          <w:shd w:val="clear" w:color="auto" w:fill="FFFFFF"/>
        </w:rPr>
        <w:t>Sternotherus odoratus</w:t>
      </w:r>
      <w:r w:rsidR="005865FB">
        <w:rPr>
          <w:i/>
          <w:iCs/>
          <w:noProof/>
          <w:shd w:val="clear" w:color="auto" w:fill="FFFFFF"/>
        </w:rPr>
        <w:t>;</w:t>
      </w:r>
      <w:r w:rsidR="005865FB" w:rsidRPr="007954A5">
        <w:t xml:space="preserve"> </w:t>
      </w:r>
      <w:r w:rsidR="007954A5" w:rsidRPr="007954A5">
        <w:t>Valentine-Darby et al., 2015)</w:t>
      </w:r>
      <w:r w:rsidR="00D95A86">
        <w:fldChar w:fldCharType="end"/>
      </w:r>
      <w:r w:rsidR="00944415" w:rsidRPr="00524172">
        <w:t>.</w:t>
      </w:r>
      <w:r w:rsidR="00973149" w:rsidRPr="00524172">
        <w:t xml:space="preserve"> </w:t>
      </w:r>
      <w:r w:rsidR="00DD45A7">
        <w:t>Another known gastropod predator, g</w:t>
      </w:r>
      <w:r w:rsidR="00973149" w:rsidRPr="00524172">
        <w:t>iant water bugs (</w:t>
      </w:r>
      <w:proofErr w:type="spellStart"/>
      <w:r w:rsidR="00973149" w:rsidRPr="00524172">
        <w:t>Belostomatidae</w:t>
      </w:r>
      <w:proofErr w:type="spellEnd"/>
      <w:r w:rsidR="00973149" w:rsidRPr="00524172">
        <w:t>)</w:t>
      </w:r>
      <w:r w:rsidR="00DD45A7">
        <w:t>,</w:t>
      </w:r>
      <w:r w:rsidR="00AB0947" w:rsidRPr="00524172">
        <w:t xml:space="preserve"> </w:t>
      </w:r>
      <w:r w:rsidR="00F42392">
        <w:t>m</w:t>
      </w:r>
      <w:r w:rsidR="00F42392" w:rsidRPr="00524172">
        <w:t xml:space="preserve">ay </w:t>
      </w:r>
      <w:r w:rsidR="001D1A72">
        <w:t xml:space="preserve">also depredate juvenile FAS </w:t>
      </w:r>
      <w:r w:rsidR="00973149" w:rsidRPr="00524172">
        <w:t>but have not been investigated</w:t>
      </w:r>
      <w:r w:rsidR="005865FB">
        <w:t xml:space="preserve"> </w:t>
      </w:r>
      <w:r w:rsidR="001A7550" w:rsidRPr="00524172">
        <w:fldChar w:fldCharType="begin" w:fldLock="1"/>
      </w:r>
      <w:r w:rsidR="00546621">
        <w:instrText xml:space="preserve"> ADDIN ZOTERO_ITEM CSL_CITATION {"citationID":"F4IvHqiy","properties":{"formattedCitation":"(Kesler &amp; Munns, 1989)","plainCitation":"(Kesler &amp; Munns, 1989)","noteIndex":0},"citationItems":[{"id":"qDtGyITR/AI8SCJwn","uris":["http://www.mendeley.com/documents/?uuid=603a43cc-c049-4d0a-a15d-5c7faa6b7b97"],"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schema":"https://github.com/citation-style-language/schema/raw/master/csl-citation.json"} </w:instrText>
      </w:r>
      <w:r w:rsidR="001A7550" w:rsidRPr="00524172">
        <w:fldChar w:fldCharType="separate"/>
      </w:r>
      <w:r w:rsidR="00B41503" w:rsidRPr="00B41503">
        <w:t>(Kesler &amp; Munns, 1989)</w:t>
      </w:r>
      <w:r w:rsidR="001A7550" w:rsidRPr="00524172">
        <w:fldChar w:fldCharType="end"/>
      </w:r>
      <w:r w:rsidR="00973149" w:rsidRPr="00524172">
        <w:t>.</w:t>
      </w:r>
      <w:r w:rsidR="00944415" w:rsidRPr="00524172">
        <w:t xml:space="preserve"> </w:t>
      </w:r>
      <w:r w:rsidR="00A74B17">
        <w:t xml:space="preserve">The </w:t>
      </w:r>
      <w:r w:rsidR="00944415" w:rsidRPr="00524172">
        <w:t>effect of juvenile-stage predators on population growth has not been investigated.</w:t>
      </w:r>
      <w:r w:rsidR="00004CAC">
        <w:t xml:space="preserve"> </w:t>
      </w:r>
      <w:bookmarkStart w:id="1" w:name="_Hlk98946915"/>
      <w:bookmarkStart w:id="2" w:name="_Toc92806946"/>
      <w:bookmarkEnd w:id="0"/>
    </w:p>
    <w:p w14:paraId="2A833600" w14:textId="24F33012" w:rsidR="006C3755" w:rsidRDefault="0048065C" w:rsidP="00EA3C28">
      <w:pPr>
        <w:pStyle w:val="NATESTYLE1CommonCollege"/>
        <w:spacing w:line="360" w:lineRule="auto"/>
        <w:ind w:firstLine="720"/>
        <w:jc w:val="both"/>
      </w:pPr>
      <w:r>
        <w:rPr>
          <w:rStyle w:val="CommentReference"/>
          <w:sz w:val="24"/>
          <w:szCs w:val="24"/>
        </w:rPr>
        <w:lastRenderedPageBreak/>
        <w:t xml:space="preserve">Our work was </w:t>
      </w:r>
      <w:r w:rsidR="008F4491">
        <w:rPr>
          <w:rStyle w:val="CommentReference"/>
          <w:sz w:val="24"/>
          <w:szCs w:val="24"/>
        </w:rPr>
        <w:t xml:space="preserve">conducted </w:t>
      </w:r>
      <w:r>
        <w:rPr>
          <w:rStyle w:val="CommentReference"/>
          <w:sz w:val="24"/>
          <w:szCs w:val="24"/>
        </w:rPr>
        <w:t xml:space="preserve">in the Loxahatchee Impoundment Landscape Assessment (LILA) </w:t>
      </w:r>
      <w:r w:rsidR="008F4491">
        <w:rPr>
          <w:rStyle w:val="CommentReference"/>
          <w:sz w:val="24"/>
          <w:szCs w:val="24"/>
        </w:rPr>
        <w:t>wetlands</w:t>
      </w:r>
      <w:r w:rsidR="00B8131F">
        <w:rPr>
          <w:rStyle w:val="CommentReference"/>
          <w:sz w:val="24"/>
          <w:szCs w:val="24"/>
        </w:rPr>
        <w:t xml:space="preserve"> </w:t>
      </w:r>
      <w:r>
        <w:rPr>
          <w:rStyle w:val="CommentReference"/>
          <w:sz w:val="24"/>
          <w:szCs w:val="24"/>
        </w:rPr>
        <w:t xml:space="preserve">and two sites in the western portion of </w:t>
      </w:r>
      <w:r w:rsidR="00B8131F">
        <w:rPr>
          <w:rStyle w:val="CommentReference"/>
          <w:sz w:val="24"/>
          <w:szCs w:val="24"/>
        </w:rPr>
        <w:t>W</w:t>
      </w:r>
      <w:r>
        <w:rPr>
          <w:rStyle w:val="CommentReference"/>
          <w:sz w:val="24"/>
          <w:szCs w:val="24"/>
        </w:rPr>
        <w:t xml:space="preserve">ater </w:t>
      </w:r>
      <w:r w:rsidR="00B8131F">
        <w:rPr>
          <w:rStyle w:val="CommentReference"/>
          <w:sz w:val="24"/>
          <w:szCs w:val="24"/>
        </w:rPr>
        <w:t>C</w:t>
      </w:r>
      <w:r>
        <w:rPr>
          <w:rStyle w:val="CommentReference"/>
          <w:sz w:val="24"/>
          <w:szCs w:val="24"/>
        </w:rPr>
        <w:t xml:space="preserve">onservation </w:t>
      </w:r>
      <w:r w:rsidR="00B8131F">
        <w:rPr>
          <w:rStyle w:val="CommentReference"/>
          <w:sz w:val="24"/>
          <w:szCs w:val="24"/>
        </w:rPr>
        <w:t>A</w:t>
      </w:r>
      <w:r>
        <w:rPr>
          <w:rStyle w:val="CommentReference"/>
          <w:sz w:val="24"/>
          <w:szCs w:val="24"/>
        </w:rPr>
        <w:t>rea 3A (WCA3A</w:t>
      </w:r>
      <w:r w:rsidR="00F64011">
        <w:rPr>
          <w:rStyle w:val="CommentReference"/>
          <w:sz w:val="24"/>
          <w:szCs w:val="24"/>
        </w:rPr>
        <w:t>; Figure 1</w:t>
      </w:r>
      <w:r>
        <w:rPr>
          <w:rStyle w:val="CommentReference"/>
          <w:sz w:val="24"/>
          <w:szCs w:val="24"/>
        </w:rPr>
        <w:t>)</w:t>
      </w:r>
      <w:r w:rsidR="00540574">
        <w:rPr>
          <w:rStyle w:val="CommentReference"/>
          <w:sz w:val="24"/>
          <w:szCs w:val="24"/>
        </w:rPr>
        <w:t xml:space="preserve"> i</w:t>
      </w:r>
      <w:r w:rsidR="003D7D76">
        <w:rPr>
          <w:rStyle w:val="CommentReference"/>
          <w:sz w:val="24"/>
          <w:szCs w:val="24"/>
        </w:rPr>
        <w:t>n Florida</w:t>
      </w:r>
      <w:r w:rsidR="00B8131F">
        <w:rPr>
          <w:rStyle w:val="CommentReference"/>
          <w:sz w:val="24"/>
          <w:szCs w:val="24"/>
        </w:rPr>
        <w:t>,</w:t>
      </w:r>
      <w:r w:rsidR="003D7D76">
        <w:rPr>
          <w:rStyle w:val="CommentReference"/>
          <w:sz w:val="24"/>
          <w:szCs w:val="24"/>
        </w:rPr>
        <w:t xml:space="preserve"> USA</w:t>
      </w:r>
      <w:r>
        <w:rPr>
          <w:rStyle w:val="CommentReference"/>
          <w:sz w:val="24"/>
          <w:szCs w:val="24"/>
        </w:rPr>
        <w:t xml:space="preserve">. LILA consists of four 8 ha experimental wetlands </w:t>
      </w:r>
      <w:r w:rsidR="00B8131F">
        <w:rPr>
          <w:rStyle w:val="CommentReference"/>
          <w:sz w:val="24"/>
          <w:szCs w:val="24"/>
        </w:rPr>
        <w:t xml:space="preserve">(macrocosms </w:t>
      </w:r>
      <w:r>
        <w:rPr>
          <w:rStyle w:val="CommentReference"/>
          <w:sz w:val="24"/>
          <w:szCs w:val="24"/>
        </w:rPr>
        <w:t>M1-M4</w:t>
      </w:r>
      <w:r w:rsidR="00B8131F">
        <w:rPr>
          <w:rStyle w:val="CommentReference"/>
          <w:sz w:val="24"/>
          <w:szCs w:val="24"/>
        </w:rPr>
        <w:t>)</w:t>
      </w:r>
      <w:r>
        <w:rPr>
          <w:rStyle w:val="CommentReference"/>
          <w:sz w:val="24"/>
          <w:szCs w:val="24"/>
        </w:rPr>
        <w:t>, that mimic the ridge and slough landscape of the Everglades</w:t>
      </w:r>
      <w:r w:rsidR="00E41663">
        <w:rPr>
          <w:rStyle w:val="CommentReference"/>
          <w:sz w:val="24"/>
          <w:szCs w:val="24"/>
        </w:rPr>
        <w:t xml:space="preserve"> (Figure 1B)</w:t>
      </w:r>
      <w:r>
        <w:rPr>
          <w:rStyle w:val="CommentReference"/>
          <w:sz w:val="24"/>
          <w:szCs w:val="24"/>
        </w:rPr>
        <w:t xml:space="preserve">. The water levels in LILA are controlled by pumps and culverts </w:t>
      </w:r>
      <w:r w:rsidR="00F35420">
        <w:rPr>
          <w:rStyle w:val="CommentReference"/>
          <w:sz w:val="24"/>
          <w:szCs w:val="24"/>
        </w:rPr>
        <w:t>to perform</w:t>
      </w:r>
      <w:r>
        <w:rPr>
          <w:rStyle w:val="CommentReference"/>
          <w:sz w:val="24"/>
          <w:szCs w:val="24"/>
        </w:rPr>
        <w:t xml:space="preserve"> landscape</w:t>
      </w:r>
      <w:r w:rsidR="00B8131F">
        <w:rPr>
          <w:rStyle w:val="CommentReference"/>
          <w:sz w:val="24"/>
          <w:szCs w:val="24"/>
        </w:rPr>
        <w:t>-</w:t>
      </w:r>
      <w:r>
        <w:rPr>
          <w:rStyle w:val="CommentReference"/>
          <w:sz w:val="24"/>
          <w:szCs w:val="24"/>
        </w:rPr>
        <w:t>scale hydrologic experiments. Wetlands M1 &amp; M3 were managed for an unconstrained hydrologic treatment</w:t>
      </w:r>
      <w:r w:rsidR="00B8131F">
        <w:rPr>
          <w:rStyle w:val="CommentReference"/>
          <w:sz w:val="24"/>
          <w:szCs w:val="24"/>
        </w:rPr>
        <w:t xml:space="preserve"> </w:t>
      </w:r>
      <w:r>
        <w:rPr>
          <w:rStyle w:val="CommentReference"/>
          <w:sz w:val="24"/>
          <w:szCs w:val="24"/>
        </w:rPr>
        <w:t xml:space="preserve">while M2 &amp; M4 were managed for a constrained </w:t>
      </w:r>
      <w:r w:rsidR="009047FF">
        <w:rPr>
          <w:rStyle w:val="CommentReference"/>
          <w:sz w:val="24"/>
          <w:szCs w:val="24"/>
        </w:rPr>
        <w:t>hydrologic treatment</w:t>
      </w:r>
      <w:r w:rsidR="000E5052">
        <w:rPr>
          <w:rStyle w:val="CommentReference"/>
          <w:sz w:val="24"/>
          <w:szCs w:val="24"/>
        </w:rPr>
        <w:t xml:space="preserve">. </w:t>
      </w:r>
      <w:r>
        <w:rPr>
          <w:rStyle w:val="CommentReference"/>
          <w:sz w:val="24"/>
          <w:szCs w:val="24"/>
        </w:rPr>
        <w:t xml:space="preserve">The unconstrained wetlands are generally deeper than constrained wetlands </w:t>
      </w:r>
      <w:r w:rsidR="006D502F">
        <w:rPr>
          <w:rStyle w:val="CommentReference"/>
          <w:sz w:val="24"/>
          <w:szCs w:val="24"/>
        </w:rPr>
        <w:t xml:space="preserve">and depths rise faster in the wet season </w:t>
      </w:r>
      <w:r>
        <w:rPr>
          <w:rStyle w:val="CommentReference"/>
          <w:sz w:val="24"/>
          <w:szCs w:val="24"/>
        </w:rPr>
        <w:t>although wetlands reach the same low water level</w:t>
      </w:r>
      <w:r w:rsidR="006D6E27">
        <w:rPr>
          <w:rStyle w:val="CommentReference"/>
          <w:sz w:val="24"/>
          <w:szCs w:val="24"/>
        </w:rPr>
        <w:t>s</w:t>
      </w:r>
      <w:r w:rsidR="00727360">
        <w:rPr>
          <w:rStyle w:val="CommentReference"/>
          <w:sz w:val="24"/>
          <w:szCs w:val="24"/>
        </w:rPr>
        <w:t xml:space="preserve"> in the dry season</w:t>
      </w:r>
      <w:r>
        <w:rPr>
          <w:rStyle w:val="CommentReference"/>
          <w:sz w:val="24"/>
          <w:szCs w:val="24"/>
        </w:rPr>
        <w:t xml:space="preserve">. </w:t>
      </w:r>
      <w:r w:rsidR="006D502F">
        <w:rPr>
          <w:rStyle w:val="CommentReference"/>
          <w:sz w:val="24"/>
          <w:szCs w:val="24"/>
        </w:rPr>
        <w:t>S</w:t>
      </w:r>
      <w:r w:rsidR="00E0601B">
        <w:rPr>
          <w:rStyle w:val="CommentReference"/>
          <w:sz w:val="24"/>
          <w:szCs w:val="24"/>
        </w:rPr>
        <w:t>hallower</w:t>
      </w:r>
      <w:r w:rsidR="00E76A28">
        <w:rPr>
          <w:rStyle w:val="CommentReference"/>
          <w:sz w:val="24"/>
          <w:szCs w:val="24"/>
        </w:rPr>
        <w:t xml:space="preserve"> water levels are </w:t>
      </w:r>
      <w:r w:rsidR="00CF120B">
        <w:rPr>
          <w:rStyle w:val="CommentReference"/>
          <w:sz w:val="24"/>
          <w:szCs w:val="24"/>
        </w:rPr>
        <w:t xml:space="preserve">generally favorable for </w:t>
      </w:r>
      <w:r w:rsidR="00714E48">
        <w:rPr>
          <w:rStyle w:val="CommentReference"/>
          <w:sz w:val="24"/>
          <w:szCs w:val="24"/>
        </w:rPr>
        <w:t>FAS</w:t>
      </w:r>
      <w:r w:rsidR="00CF120B">
        <w:rPr>
          <w:rStyle w:val="CommentReference"/>
          <w:sz w:val="24"/>
          <w:szCs w:val="24"/>
        </w:rPr>
        <w:t xml:space="preserve"> reproduction </w:t>
      </w:r>
      <w:r w:rsidR="00942462">
        <w:rPr>
          <w:rStyle w:val="CommentReference"/>
          <w:sz w:val="24"/>
          <w:szCs w:val="24"/>
        </w:rPr>
        <w:fldChar w:fldCharType="begin"/>
      </w:r>
      <w:r w:rsidR="008074ED">
        <w:rPr>
          <w:rStyle w:val="CommentReference"/>
          <w:sz w:val="24"/>
          <w:szCs w:val="24"/>
        </w:rPr>
        <w:instrText xml:space="preserve"> ADDIN ZOTERO_ITEM CSL_CITATION {"citationID":"GgNSudmt","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942462">
        <w:rPr>
          <w:rStyle w:val="CommentReference"/>
          <w:sz w:val="24"/>
          <w:szCs w:val="24"/>
        </w:rPr>
        <w:fldChar w:fldCharType="separate"/>
      </w:r>
      <w:r w:rsidR="008074ED" w:rsidRPr="008074ED">
        <w:t>(Barrus et al., 2023)</w:t>
      </w:r>
      <w:r w:rsidR="00942462">
        <w:rPr>
          <w:rStyle w:val="CommentReference"/>
          <w:sz w:val="24"/>
          <w:szCs w:val="24"/>
        </w:rPr>
        <w:fldChar w:fldCharType="end"/>
      </w:r>
      <w:r w:rsidR="00F92B48">
        <w:rPr>
          <w:rStyle w:val="CommentReference"/>
          <w:sz w:val="24"/>
          <w:szCs w:val="24"/>
        </w:rPr>
        <w:t xml:space="preserve">, we refer </w:t>
      </w:r>
      <w:r w:rsidR="008969B4">
        <w:rPr>
          <w:rStyle w:val="CommentReference"/>
          <w:sz w:val="24"/>
          <w:szCs w:val="24"/>
        </w:rPr>
        <w:t xml:space="preserve">to </w:t>
      </w:r>
      <w:r w:rsidR="00F92B48">
        <w:rPr>
          <w:rStyle w:val="CommentReference"/>
          <w:sz w:val="24"/>
          <w:szCs w:val="24"/>
        </w:rPr>
        <w:t xml:space="preserve">the deeper unconstrained hydrologic treatment as </w:t>
      </w:r>
      <w:r w:rsidR="009633BA">
        <w:rPr>
          <w:rStyle w:val="CommentReference"/>
          <w:sz w:val="24"/>
          <w:szCs w:val="24"/>
        </w:rPr>
        <w:t xml:space="preserve">“poor reproduction” </w:t>
      </w:r>
      <w:r w:rsidR="00F526B2">
        <w:rPr>
          <w:rStyle w:val="CommentReference"/>
          <w:sz w:val="24"/>
          <w:szCs w:val="24"/>
        </w:rPr>
        <w:t xml:space="preserve">and the shallower constrained hydrologic as the </w:t>
      </w:r>
      <w:r w:rsidR="009633BA">
        <w:rPr>
          <w:rStyle w:val="CommentReference"/>
          <w:sz w:val="24"/>
          <w:szCs w:val="24"/>
        </w:rPr>
        <w:t xml:space="preserve">“good reproduction” </w:t>
      </w:r>
      <w:r w:rsidR="006D502F">
        <w:rPr>
          <w:rStyle w:val="CommentReference"/>
          <w:sz w:val="24"/>
          <w:szCs w:val="24"/>
        </w:rPr>
        <w:t>hydrologic treatment</w:t>
      </w:r>
      <w:r w:rsidR="00F526B2">
        <w:rPr>
          <w:rStyle w:val="CommentReference"/>
          <w:sz w:val="24"/>
          <w:szCs w:val="24"/>
        </w:rPr>
        <w:t>.</w:t>
      </w:r>
      <w:r w:rsidR="000A2A8E">
        <w:rPr>
          <w:rStyle w:val="CommentReference"/>
          <w:sz w:val="24"/>
          <w:szCs w:val="24"/>
        </w:rPr>
        <w:t xml:space="preserve"> </w:t>
      </w:r>
      <w:r w:rsidR="006D502F">
        <w:rPr>
          <w:rStyle w:val="CommentReference"/>
          <w:sz w:val="24"/>
          <w:szCs w:val="24"/>
        </w:rPr>
        <w:t>Th</w:t>
      </w:r>
      <w:r w:rsidR="008969B4">
        <w:rPr>
          <w:rStyle w:val="CommentReference"/>
          <w:sz w:val="24"/>
          <w:szCs w:val="24"/>
        </w:rPr>
        <w:t xml:space="preserve">e </w:t>
      </w:r>
      <w:r w:rsidR="006D502F">
        <w:rPr>
          <w:rStyle w:val="CommentReference"/>
          <w:sz w:val="24"/>
          <w:szCs w:val="24"/>
        </w:rPr>
        <w:t xml:space="preserve">depth flux in LILA </w:t>
      </w:r>
      <w:r w:rsidR="00970C24" w:rsidRPr="00C5007F">
        <w:rPr>
          <w:rStyle w:val="CommentReference"/>
          <w:sz w:val="24"/>
          <w:szCs w:val="24"/>
        </w:rPr>
        <w:t xml:space="preserve">are realistic conditions experienced within the </w:t>
      </w:r>
      <w:r w:rsidR="006D502F">
        <w:rPr>
          <w:rStyle w:val="CommentReference"/>
          <w:sz w:val="24"/>
          <w:szCs w:val="24"/>
        </w:rPr>
        <w:t>natural Everglades</w:t>
      </w:r>
      <w:r w:rsidR="00970C24" w:rsidRPr="00C5007F">
        <w:rPr>
          <w:rStyle w:val="CommentReference"/>
          <w:sz w:val="24"/>
          <w:szCs w:val="24"/>
        </w:rPr>
        <w:t xml:space="preserve"> landscape</w:t>
      </w:r>
      <w:r w:rsidR="00CE2E06">
        <w:rPr>
          <w:rStyle w:val="CommentReference"/>
          <w:sz w:val="24"/>
          <w:szCs w:val="24"/>
        </w:rPr>
        <w:t xml:space="preserve"> but their net effects on population growth are less clear than their impacts on reproduction</w:t>
      </w:r>
      <w:r w:rsidR="00970C24" w:rsidRPr="00C5007F">
        <w:rPr>
          <w:rStyle w:val="CommentReference"/>
          <w:sz w:val="24"/>
          <w:szCs w:val="24"/>
        </w:rPr>
        <w:t>.</w:t>
      </w:r>
      <w:r w:rsidR="00970C24">
        <w:rPr>
          <w:rStyle w:val="CommentReference"/>
          <w:sz w:val="24"/>
          <w:szCs w:val="24"/>
        </w:rPr>
        <w:t xml:space="preserve"> </w:t>
      </w:r>
      <w:r w:rsidR="00F526B2">
        <w:rPr>
          <w:rStyle w:val="CommentReference"/>
          <w:sz w:val="24"/>
          <w:szCs w:val="24"/>
        </w:rPr>
        <w:t xml:space="preserve">In addition to our work in LILA, we did work </w:t>
      </w:r>
      <w:r w:rsidR="00481FD7">
        <w:rPr>
          <w:rStyle w:val="CommentReference"/>
          <w:sz w:val="24"/>
          <w:szCs w:val="24"/>
        </w:rPr>
        <w:t>at two sites (WCA</w:t>
      </w:r>
      <w:r w:rsidR="00CE2E06">
        <w:rPr>
          <w:rStyle w:val="CommentReference"/>
          <w:sz w:val="24"/>
          <w:szCs w:val="24"/>
        </w:rPr>
        <w:t>3A long-term monitoring sites 2 and 3; Ruetz et al. 2005)</w:t>
      </w:r>
      <w:r w:rsidR="00481FD7">
        <w:rPr>
          <w:rStyle w:val="CommentReference"/>
          <w:sz w:val="24"/>
          <w:szCs w:val="24"/>
        </w:rPr>
        <w:t xml:space="preserve"> near</w:t>
      </w:r>
      <w:r w:rsidR="00F526B2">
        <w:rPr>
          <w:rStyle w:val="CommentReference"/>
          <w:sz w:val="24"/>
          <w:szCs w:val="24"/>
        </w:rPr>
        <w:t xml:space="preserve"> the western boundary of WCA3A near </w:t>
      </w:r>
      <w:r w:rsidR="00481FD7">
        <w:rPr>
          <w:rStyle w:val="CommentReference"/>
          <w:sz w:val="24"/>
          <w:szCs w:val="24"/>
        </w:rPr>
        <w:t>Big Cypress National Park</w:t>
      </w:r>
      <w:r w:rsidR="00F56F0D">
        <w:rPr>
          <w:rStyle w:val="CommentReference"/>
          <w:sz w:val="24"/>
          <w:szCs w:val="24"/>
        </w:rPr>
        <w:t xml:space="preserve"> (Figure 1)</w:t>
      </w:r>
      <w:r w:rsidR="00481FD7">
        <w:rPr>
          <w:rStyle w:val="CommentReference"/>
          <w:sz w:val="24"/>
          <w:szCs w:val="24"/>
        </w:rPr>
        <w:t>.</w:t>
      </w:r>
      <w:r w:rsidR="00303D09">
        <w:rPr>
          <w:rStyle w:val="CommentReference"/>
          <w:sz w:val="24"/>
          <w:szCs w:val="24"/>
        </w:rPr>
        <w:t xml:space="preserve"> </w:t>
      </w:r>
      <w:r w:rsidR="00481FD7">
        <w:rPr>
          <w:rStyle w:val="CommentReference"/>
          <w:sz w:val="24"/>
          <w:szCs w:val="24"/>
        </w:rPr>
        <w:t>These sites were chosen because they were near location</w:t>
      </w:r>
      <w:r w:rsidR="00E97B57">
        <w:rPr>
          <w:rStyle w:val="CommentReference"/>
          <w:sz w:val="24"/>
          <w:szCs w:val="24"/>
        </w:rPr>
        <w:t>s</w:t>
      </w:r>
      <w:r w:rsidR="00481FD7">
        <w:rPr>
          <w:rStyle w:val="CommentReference"/>
          <w:sz w:val="24"/>
          <w:szCs w:val="24"/>
        </w:rPr>
        <w:t xml:space="preserve"> of </w:t>
      </w:r>
      <w:r w:rsidR="003F563C">
        <w:rPr>
          <w:rStyle w:val="CommentReference"/>
          <w:sz w:val="24"/>
          <w:szCs w:val="24"/>
        </w:rPr>
        <w:t xml:space="preserve">historical </w:t>
      </w:r>
      <w:r w:rsidR="00481FD7">
        <w:rPr>
          <w:rStyle w:val="CommentReference"/>
          <w:sz w:val="24"/>
          <w:szCs w:val="24"/>
        </w:rPr>
        <w:t>Snail Kite nesting</w:t>
      </w:r>
      <w:r w:rsidR="00E928AE">
        <w:rPr>
          <w:rStyle w:val="CommentReference"/>
          <w:sz w:val="24"/>
          <w:szCs w:val="24"/>
        </w:rPr>
        <w:t xml:space="preserve"> </w:t>
      </w:r>
      <w:r w:rsidR="00671072">
        <w:rPr>
          <w:rStyle w:val="CommentReference"/>
          <w:sz w:val="24"/>
          <w:szCs w:val="24"/>
        </w:rPr>
        <w:fldChar w:fldCharType="begin"/>
      </w:r>
      <w:r w:rsidR="00671072">
        <w:rPr>
          <w:rStyle w:val="CommentReference"/>
          <w:sz w:val="24"/>
          <w:szCs w:val="24"/>
        </w:rPr>
        <w:instrText xml:space="preserve"> ADDIN ZOTERO_ITEM CSL_CITATION {"citationID":"wtlfBrH2","properties":{"formattedCitation":"(Cattau et al., 2016)","plainCitation":"(Cattau et al., 2016)","noteIndex":0},"citationItems":[{"id":21,"uris":["http://zotero.org/users/9972654/items/5ITZNIS4"],"itemData":{"id":21,"type":"article-journal","abstract":"Identifying impacts of non-­native species on native populations is central to conservation and ecology. While effects of non-n­ ative predators on native prey populations have recently received much attention, impacts of introduced prey on native predator populations are less understood. Non-n­ative prey can influence predator behavior and demography through direct and indirect pathways, yet quantitative assessments of the relative impacts of multiple, potentially counteracting, effects on native predator population growth remain scarce. Using ≈20 years of range-w­ ide monitoring data, we tested for effects of a recently introduced, rapidly spreading non-­native prey species (Pomacea maculata) on the behavior and demography of the endangered Snail Kite (Rostrhamus sociabilis). ­Previous studies found that food-h­ andling difficulties caused by the large size of P. maculata (relative to the native P. paludosa) can lead to energetic deficiencies in juvenile kites, suggesting the potential for evolutionary traps to occur. However, high densities of P. maculata populations could facilitate kites by providing supplemental food resources. Contrary to prior hypotheses, we found that juvenile apparent survival increased ≈50% in wetlands invaded by non-n­ative snails. Breeding rates and number of young fledged/successful nests were also positively associated with non-­native snail presence, suggesting direct trophic benefits to kites. We found no direct effects of the invasive snail on adult survival or daily nest survival rates. Kite movements and breeding distribution closely tracked the spread of non-­native snail populations. Since 2005, kites have been heavily concentrated in northern regions where non-­native snails have established. This geographic shift has had hidden costs, as use of northern regions is associated with lower adult survival. Despite negative impacts to this key vital rate, matrix population modeling indicated that the multifarious effects of the non-n­ ative snail invasion on kites culminated in increased population growth rates, likely lowering short-t­erm extinction risks. Results suggest that considering only particular components of behavior or demography may be inadequate to infer the population-­ dynamic importance of non-­native prey on native predators, including their role in creating potential evolutionary traps. Our findings provide information pertinent to Everglades restoration, highlighting potential management trade-o­ ffs for non-n­ ative species that may aid imperiled species recovery yet disrupt other native communities.","container-title":"Ecological Applications","DOI":"10.1890/15-1020.1","ISSN":"1051-0761, 1939-5582","issue":"7","journalAbbreviation":"Ecol Appl","language":"en","page":"1952-1968","source":"DOI.org (Crossref)","title":"Counteracting effects of a non‐native prey on the demography of a native predator culminate in positive population growth","volume":"26","author":[{"family":"Cattau","given":"Christopher E."},{"family":"Fletcher","given":"Robert J."},{"family":"Reichert","given":"Brian E."},{"family":"Kitchens","given":"Wiley M."}],"issued":{"date-parts":[["2016",10]]}}}],"schema":"https://github.com/citation-style-language/schema/raw/master/csl-citation.json"} </w:instrText>
      </w:r>
      <w:r w:rsidR="00671072">
        <w:rPr>
          <w:rStyle w:val="CommentReference"/>
          <w:sz w:val="24"/>
          <w:szCs w:val="24"/>
        </w:rPr>
        <w:fldChar w:fldCharType="separate"/>
      </w:r>
      <w:r w:rsidR="00671072" w:rsidRPr="00671072">
        <w:t>(Cattau et al., 2016)</w:t>
      </w:r>
      <w:r w:rsidR="00671072">
        <w:rPr>
          <w:rStyle w:val="CommentReference"/>
          <w:sz w:val="24"/>
          <w:szCs w:val="24"/>
        </w:rPr>
        <w:fldChar w:fldCharType="end"/>
      </w:r>
      <w:r w:rsidR="00481FD7">
        <w:rPr>
          <w:rStyle w:val="CommentReference"/>
          <w:sz w:val="24"/>
          <w:szCs w:val="24"/>
        </w:rPr>
        <w:t xml:space="preserve">. </w:t>
      </w:r>
    </w:p>
    <w:p w14:paraId="7BE25B5D" w14:textId="77777777" w:rsidR="00BD6949" w:rsidRDefault="00BD6949" w:rsidP="00EA3C28">
      <w:pPr>
        <w:pStyle w:val="Heading2"/>
        <w:spacing w:before="0" w:line="360" w:lineRule="auto"/>
        <w:jc w:val="both"/>
      </w:pPr>
      <w:r w:rsidRPr="00524172">
        <w:t>Zero</w:t>
      </w:r>
      <w:r>
        <w:t>-</w:t>
      </w:r>
      <w:r w:rsidRPr="00524172">
        <w:t>Population Growth Isocline</w:t>
      </w:r>
    </w:p>
    <w:p w14:paraId="295FAE1C" w14:textId="540CDF10" w:rsidR="00CC6D01" w:rsidRDefault="0058592F" w:rsidP="00EA3C28">
      <w:pPr>
        <w:spacing w:line="360" w:lineRule="auto"/>
        <w:jc w:val="both"/>
        <w:rPr>
          <w:rStyle w:val="CommentReference"/>
          <w:sz w:val="24"/>
          <w:szCs w:val="24"/>
        </w:rPr>
      </w:pPr>
      <w:r>
        <w:tab/>
      </w:r>
      <w:r w:rsidRPr="008458E2">
        <w:rPr>
          <w:rFonts w:cs="Times New Roman"/>
          <w:szCs w:val="24"/>
        </w:rPr>
        <w:t>We</w:t>
      </w:r>
      <w:r w:rsidR="00FC650C" w:rsidRPr="008458E2">
        <w:rPr>
          <w:rFonts w:cs="Times New Roman"/>
          <w:szCs w:val="24"/>
        </w:rPr>
        <w:t xml:space="preserve"> used a </w:t>
      </w:r>
      <w:r w:rsidRPr="008458E2">
        <w:rPr>
          <w:rFonts w:cs="Times New Roman"/>
          <w:szCs w:val="24"/>
        </w:rPr>
        <w:t>published</w:t>
      </w:r>
      <w:r w:rsidR="000F6878" w:rsidRPr="008458E2">
        <w:rPr>
          <w:rFonts w:cs="Times New Roman"/>
          <w:szCs w:val="24"/>
        </w:rPr>
        <w:t xml:space="preserve"> stage-structured population model</w:t>
      </w:r>
      <w:r w:rsidR="00D249A3">
        <w:rPr>
          <w:rFonts w:cs="Times New Roman"/>
          <w:szCs w:val="24"/>
        </w:rPr>
        <w:t xml:space="preserve"> </w:t>
      </w:r>
      <w:r w:rsidR="00D249A3">
        <w:rPr>
          <w:rFonts w:cs="Times New Roman"/>
          <w:szCs w:val="24"/>
        </w:rPr>
        <w:fldChar w:fldCharType="begin"/>
      </w:r>
      <w:r w:rsidR="00546621">
        <w:rPr>
          <w:rFonts w:cs="Times New Roman"/>
          <w:szCs w:val="24"/>
        </w:rPr>
        <w:instrText xml:space="preserve"> ADDIN ZOTERO_ITEM CSL_CITATION {"citationID":"VVXLKFDj","properties":{"formattedCitation":"(Darby et al., 2015)","plainCitation":"(Darby et al., 2015)","noteIndex":0},"citationItems":[{"id":"qDtGyITR/vv7biQ6G","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W369gbw0/uR6ZpGQm","issue":"8","issued":{"date-parts":[["2015"]]},"page":"1497-1510","title":"Modeling apple snail population dynamics on the Everglades landscape","type":"article-journal","volume":"30"}}],"schema":"https://github.com/citation-style-language/schema/raw/master/csl-citation.json"} </w:instrText>
      </w:r>
      <w:r w:rsidR="00D249A3">
        <w:rPr>
          <w:rFonts w:cs="Times New Roman"/>
          <w:szCs w:val="24"/>
        </w:rPr>
        <w:fldChar w:fldCharType="separate"/>
      </w:r>
      <w:r w:rsidR="00D249A3" w:rsidRPr="00D249A3">
        <w:rPr>
          <w:rFonts w:cs="Times New Roman"/>
        </w:rPr>
        <w:t>(Darby et al., 2015)</w:t>
      </w:r>
      <w:r w:rsidR="00D249A3">
        <w:rPr>
          <w:rFonts w:cs="Times New Roman"/>
          <w:szCs w:val="24"/>
        </w:rPr>
        <w:fldChar w:fldCharType="end"/>
      </w:r>
      <w:r w:rsidR="00FC650C" w:rsidRPr="008458E2">
        <w:rPr>
          <w:rFonts w:cs="Times New Roman"/>
          <w:szCs w:val="24"/>
        </w:rPr>
        <w:t xml:space="preserve"> to </w:t>
      </w:r>
      <w:r w:rsidR="00AF6B94" w:rsidRPr="008458E2">
        <w:rPr>
          <w:rFonts w:cs="Times New Roman"/>
          <w:szCs w:val="24"/>
        </w:rPr>
        <w:t>create zero</w:t>
      </w:r>
      <w:r w:rsidR="00946CB9">
        <w:rPr>
          <w:rFonts w:cs="Times New Roman"/>
          <w:szCs w:val="24"/>
        </w:rPr>
        <w:t>-</w:t>
      </w:r>
      <w:r w:rsidR="00AF6B94" w:rsidRPr="008458E2">
        <w:rPr>
          <w:rFonts w:cs="Times New Roman"/>
          <w:szCs w:val="24"/>
        </w:rPr>
        <w:t>population growth isocline</w:t>
      </w:r>
      <w:r w:rsidR="00962718">
        <w:rPr>
          <w:rFonts w:cs="Times New Roman"/>
          <w:szCs w:val="24"/>
        </w:rPr>
        <w:t>s</w:t>
      </w:r>
      <w:r w:rsidR="00AF6B94" w:rsidRPr="008458E2">
        <w:rPr>
          <w:rFonts w:cs="Times New Roman"/>
          <w:szCs w:val="24"/>
        </w:rPr>
        <w:t xml:space="preserve"> </w:t>
      </w:r>
      <w:r w:rsidR="00FC650C" w:rsidRPr="008458E2">
        <w:rPr>
          <w:rFonts w:cs="Times New Roman"/>
          <w:szCs w:val="24"/>
        </w:rPr>
        <w:t>f</w:t>
      </w:r>
      <w:r w:rsidR="00962718">
        <w:rPr>
          <w:rFonts w:cs="Times New Roman"/>
          <w:szCs w:val="24"/>
        </w:rPr>
        <w:t>rom</w:t>
      </w:r>
      <w:r w:rsidR="00FC650C" w:rsidRPr="008458E2">
        <w:rPr>
          <w:rFonts w:cs="Times New Roman"/>
          <w:szCs w:val="24"/>
        </w:rPr>
        <w:t xml:space="preserve"> combinatorial reassessments </w:t>
      </w:r>
      <w:r w:rsidR="00AF6B94" w:rsidRPr="008458E2">
        <w:rPr>
          <w:rFonts w:cs="Times New Roman"/>
          <w:szCs w:val="24"/>
        </w:rPr>
        <w:t xml:space="preserve">of two parameters, </w:t>
      </w:r>
      <w:r w:rsidR="002836F8">
        <w:rPr>
          <w:rFonts w:cs="Times New Roman"/>
          <w:szCs w:val="24"/>
        </w:rPr>
        <w:t>growth</w:t>
      </w:r>
      <w:r w:rsidR="00FC650C" w:rsidRPr="008458E2">
        <w:rPr>
          <w:rFonts w:cs="Times New Roman"/>
          <w:szCs w:val="24"/>
        </w:rPr>
        <w:t xml:space="preserve"> </w:t>
      </w:r>
      <w:r w:rsidR="00AF6B94" w:rsidRPr="008458E2">
        <w:rPr>
          <w:rFonts w:cs="Times New Roman"/>
          <w:szCs w:val="24"/>
        </w:rPr>
        <w:t xml:space="preserve">and </w:t>
      </w:r>
      <w:r w:rsidR="005312C6">
        <w:rPr>
          <w:rFonts w:cs="Times New Roman"/>
          <w:szCs w:val="24"/>
        </w:rPr>
        <w:t xml:space="preserve">survival </w:t>
      </w:r>
      <w:r w:rsidR="001C47A9" w:rsidRPr="008458E2">
        <w:rPr>
          <w:rFonts w:cs="Times New Roman"/>
          <w:szCs w:val="24"/>
        </w:rPr>
        <w:t>(</w:t>
      </w:r>
      <w:r w:rsidR="005219B2">
        <w:rPr>
          <w:rFonts w:cs="Times New Roman"/>
          <w:szCs w:val="24"/>
        </w:rPr>
        <w:t xml:space="preserve">FAS </w:t>
      </w:r>
      <w:r w:rsidR="001C47A9" w:rsidRPr="008458E2">
        <w:rPr>
          <w:rFonts w:cs="Times New Roman"/>
          <w:szCs w:val="24"/>
        </w:rPr>
        <w:t>&lt; 10 mm SL)</w:t>
      </w:r>
      <w:r w:rsidR="00841791">
        <w:rPr>
          <w:rFonts w:cs="Times New Roman"/>
          <w:szCs w:val="24"/>
        </w:rPr>
        <w:t xml:space="preserve"> under different hydrologic condition</w:t>
      </w:r>
      <w:r w:rsidR="005E361E">
        <w:rPr>
          <w:rFonts w:cs="Times New Roman"/>
          <w:szCs w:val="24"/>
        </w:rPr>
        <w:t>s</w:t>
      </w:r>
      <w:r w:rsidR="00841791">
        <w:rPr>
          <w:rFonts w:cs="Times New Roman"/>
          <w:szCs w:val="24"/>
        </w:rPr>
        <w:t xml:space="preserve"> important for reproduction </w:t>
      </w:r>
      <w:r w:rsidR="00841791" w:rsidRPr="0037105D">
        <w:rPr>
          <w:rFonts w:cs="Times New Roman"/>
          <w:szCs w:val="24"/>
        </w:rPr>
        <w:t>(</w:t>
      </w:r>
      <w:r w:rsidR="0037105D">
        <w:rPr>
          <w:rFonts w:cs="Times New Roman"/>
          <w:szCs w:val="24"/>
        </w:rPr>
        <w:t>Table S1</w:t>
      </w:r>
      <w:r w:rsidR="003B7D38">
        <w:rPr>
          <w:rFonts w:cs="Times New Roman"/>
          <w:szCs w:val="24"/>
        </w:rPr>
        <w:t>; Figure 2</w:t>
      </w:r>
      <w:r w:rsidR="00841791">
        <w:rPr>
          <w:rFonts w:cs="Times New Roman"/>
          <w:szCs w:val="24"/>
        </w:rPr>
        <w:t>)</w:t>
      </w:r>
      <w:r w:rsidR="001C47A9" w:rsidRPr="008458E2">
        <w:rPr>
          <w:rFonts w:cs="Times New Roman"/>
          <w:szCs w:val="24"/>
        </w:rPr>
        <w:t>.</w:t>
      </w:r>
      <w:r w:rsidR="003E5D6C">
        <w:rPr>
          <w:rFonts w:cs="Times New Roman"/>
          <w:szCs w:val="24"/>
        </w:rPr>
        <w:t xml:space="preserve"> The isocline</w:t>
      </w:r>
      <w:r w:rsidR="00CF7719">
        <w:rPr>
          <w:rFonts w:cs="Times New Roman"/>
          <w:szCs w:val="24"/>
        </w:rPr>
        <w:t>s</w:t>
      </w:r>
      <w:r w:rsidR="003E5D6C">
        <w:rPr>
          <w:rFonts w:cs="Times New Roman"/>
          <w:szCs w:val="24"/>
        </w:rPr>
        <w:t xml:space="preserve"> </w:t>
      </w:r>
      <w:r w:rsidR="00E56494">
        <w:rPr>
          <w:rFonts w:cs="Times New Roman"/>
          <w:szCs w:val="24"/>
        </w:rPr>
        <w:t xml:space="preserve">graphically represent </w:t>
      </w:r>
      <w:r w:rsidR="00EB02AC">
        <w:rPr>
          <w:rFonts w:cs="Times New Roman"/>
          <w:szCs w:val="24"/>
        </w:rPr>
        <w:t>if the population</w:t>
      </w:r>
      <w:r w:rsidR="00E56494">
        <w:rPr>
          <w:rFonts w:cs="Times New Roman"/>
          <w:szCs w:val="24"/>
        </w:rPr>
        <w:t xml:space="preserve"> growing, declining, or at replacement under many juvenile </w:t>
      </w:r>
      <w:r w:rsidR="002A6D85">
        <w:rPr>
          <w:rFonts w:cs="Times New Roman"/>
          <w:szCs w:val="24"/>
        </w:rPr>
        <w:t>growth</w:t>
      </w:r>
      <w:r w:rsidR="00E56494">
        <w:rPr>
          <w:rFonts w:cs="Times New Roman"/>
          <w:szCs w:val="24"/>
        </w:rPr>
        <w:t xml:space="preserve"> and survival rates</w:t>
      </w:r>
      <w:r w:rsidR="00571A97">
        <w:rPr>
          <w:rFonts w:cs="Times New Roman"/>
          <w:szCs w:val="24"/>
        </w:rPr>
        <w:t xml:space="preserve"> given </w:t>
      </w:r>
      <w:r w:rsidR="000F53B9">
        <w:rPr>
          <w:rFonts w:cs="Times New Roman"/>
          <w:szCs w:val="24"/>
        </w:rPr>
        <w:t>the two</w:t>
      </w:r>
      <w:r w:rsidR="00571A97">
        <w:rPr>
          <w:rFonts w:cs="Times New Roman"/>
          <w:szCs w:val="24"/>
        </w:rPr>
        <w:t xml:space="preserve"> hydrologic </w:t>
      </w:r>
      <w:r w:rsidR="00946CB9">
        <w:rPr>
          <w:rFonts w:cs="Times New Roman"/>
          <w:szCs w:val="24"/>
        </w:rPr>
        <w:t>treatments</w:t>
      </w:r>
      <w:r w:rsidR="000F53B9">
        <w:rPr>
          <w:rFonts w:cs="Times New Roman"/>
          <w:szCs w:val="24"/>
        </w:rPr>
        <w:t xml:space="preserve"> in LILA</w:t>
      </w:r>
      <w:r w:rsidR="00B97458">
        <w:rPr>
          <w:rFonts w:cs="Times New Roman"/>
          <w:szCs w:val="24"/>
        </w:rPr>
        <w:t xml:space="preserve"> that affect reproduction</w:t>
      </w:r>
      <w:r w:rsidR="00571A97">
        <w:rPr>
          <w:rFonts w:cs="Times New Roman"/>
          <w:szCs w:val="24"/>
        </w:rPr>
        <w:t xml:space="preserve"> (</w:t>
      </w:r>
      <w:r w:rsidR="009656FE">
        <w:rPr>
          <w:rFonts w:cs="Times New Roman"/>
          <w:szCs w:val="24"/>
        </w:rPr>
        <w:t>Figure 2</w:t>
      </w:r>
      <w:r w:rsidR="00571A97">
        <w:rPr>
          <w:rFonts w:cs="Times New Roman"/>
          <w:szCs w:val="24"/>
        </w:rPr>
        <w:t>).</w:t>
      </w:r>
      <w:r w:rsidR="00C5007F" w:rsidRPr="00C5007F">
        <w:rPr>
          <w:rStyle w:val="CommentReference"/>
          <w:sz w:val="24"/>
          <w:szCs w:val="24"/>
        </w:rPr>
        <w:t xml:space="preserve"> </w:t>
      </w:r>
      <w:r w:rsidR="00B21787">
        <w:rPr>
          <w:rStyle w:val="CommentReference"/>
          <w:sz w:val="24"/>
          <w:szCs w:val="24"/>
        </w:rPr>
        <w:t xml:space="preserve">The model was coded in R </w:t>
      </w:r>
      <w:r w:rsidR="002836F8">
        <w:rPr>
          <w:rStyle w:val="CommentReference"/>
          <w:sz w:val="24"/>
          <w:szCs w:val="24"/>
        </w:rPr>
        <w:t xml:space="preserve">using the original parameters although a few parameters were changed to reflect recent changes in understanding of FAS life history </w:t>
      </w:r>
      <w:r w:rsidR="00B21787">
        <w:rPr>
          <w:rStyle w:val="CommentReference"/>
          <w:sz w:val="24"/>
          <w:szCs w:val="24"/>
        </w:rPr>
        <w:t>(</w:t>
      </w:r>
      <w:r w:rsidR="007E0CE5">
        <w:rPr>
          <w:rStyle w:val="CommentReference"/>
          <w:sz w:val="24"/>
          <w:szCs w:val="24"/>
        </w:rPr>
        <w:t>Table S1</w:t>
      </w:r>
      <w:r w:rsidR="00B21787">
        <w:rPr>
          <w:rStyle w:val="CommentReference"/>
          <w:sz w:val="24"/>
          <w:szCs w:val="24"/>
        </w:rPr>
        <w:t>, Darby et al. 2015)</w:t>
      </w:r>
      <w:r w:rsidR="00D1587C">
        <w:rPr>
          <w:rStyle w:val="CommentReference"/>
          <w:sz w:val="24"/>
          <w:szCs w:val="24"/>
        </w:rPr>
        <w:t xml:space="preserve">. </w:t>
      </w:r>
    </w:p>
    <w:p w14:paraId="71424DB3" w14:textId="77777777" w:rsidR="00350196" w:rsidRPr="004B69A1" w:rsidRDefault="00350196" w:rsidP="00EA3C28">
      <w:pPr>
        <w:spacing w:line="360" w:lineRule="auto"/>
        <w:jc w:val="both"/>
        <w:rPr>
          <w:rStyle w:val="CommentReference"/>
          <w:i/>
          <w:iCs/>
          <w:sz w:val="24"/>
          <w:szCs w:val="24"/>
        </w:rPr>
      </w:pPr>
      <w:r w:rsidRPr="004B69A1">
        <w:rPr>
          <w:rStyle w:val="CommentReference"/>
          <w:i/>
          <w:iCs/>
          <w:sz w:val="24"/>
          <w:szCs w:val="24"/>
        </w:rPr>
        <w:t>Replication Statemen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350196" w:rsidRPr="00620AAB" w14:paraId="0DD50B9B" w14:textId="77777777" w:rsidTr="00F82735">
        <w:tc>
          <w:tcPr>
            <w:tcW w:w="3116" w:type="dxa"/>
            <w:tcBorders>
              <w:top w:val="single" w:sz="4" w:space="0" w:color="auto"/>
              <w:bottom w:val="single" w:sz="4" w:space="0" w:color="auto"/>
            </w:tcBorders>
            <w:vAlign w:val="center"/>
          </w:tcPr>
          <w:p w14:paraId="17ABBAD9" w14:textId="77777777" w:rsidR="00350196" w:rsidRPr="00620AAB" w:rsidRDefault="00350196" w:rsidP="00EA3C28">
            <w:pPr>
              <w:spacing w:line="360" w:lineRule="auto"/>
              <w:jc w:val="both"/>
              <w:rPr>
                <w:rFonts w:cs="Times New Roman"/>
                <w:b/>
                <w:bCs/>
                <w:szCs w:val="24"/>
              </w:rPr>
            </w:pPr>
            <w:r w:rsidRPr="00620AAB">
              <w:rPr>
                <w:rFonts w:cs="Times New Roman"/>
                <w:b/>
                <w:bCs/>
                <w:szCs w:val="24"/>
              </w:rPr>
              <w:t>Scale of inference</w:t>
            </w:r>
          </w:p>
        </w:tc>
        <w:tc>
          <w:tcPr>
            <w:tcW w:w="3117" w:type="dxa"/>
            <w:tcBorders>
              <w:top w:val="single" w:sz="4" w:space="0" w:color="auto"/>
              <w:bottom w:val="single" w:sz="4" w:space="0" w:color="auto"/>
            </w:tcBorders>
            <w:vAlign w:val="center"/>
          </w:tcPr>
          <w:p w14:paraId="322BE32F" w14:textId="77777777" w:rsidR="00350196" w:rsidRPr="00620AAB" w:rsidRDefault="00350196" w:rsidP="00EA3C28">
            <w:pPr>
              <w:spacing w:line="360" w:lineRule="auto"/>
              <w:jc w:val="both"/>
              <w:rPr>
                <w:rFonts w:cs="Times New Roman"/>
                <w:b/>
                <w:bCs/>
                <w:szCs w:val="24"/>
              </w:rPr>
            </w:pPr>
            <w:r w:rsidRPr="00620AAB">
              <w:rPr>
                <w:rFonts w:cs="Times New Roman"/>
                <w:b/>
                <w:bCs/>
                <w:szCs w:val="24"/>
              </w:rPr>
              <w:t>Scale at which the factor of interest is applied</w:t>
            </w:r>
          </w:p>
        </w:tc>
        <w:tc>
          <w:tcPr>
            <w:tcW w:w="3117" w:type="dxa"/>
            <w:tcBorders>
              <w:top w:val="single" w:sz="4" w:space="0" w:color="auto"/>
              <w:bottom w:val="single" w:sz="4" w:space="0" w:color="auto"/>
            </w:tcBorders>
            <w:vAlign w:val="center"/>
          </w:tcPr>
          <w:p w14:paraId="58B75F6F" w14:textId="77777777" w:rsidR="00350196" w:rsidRPr="00620AAB" w:rsidRDefault="00350196" w:rsidP="00EA3C28">
            <w:pPr>
              <w:spacing w:line="360" w:lineRule="auto"/>
              <w:jc w:val="both"/>
              <w:rPr>
                <w:rFonts w:cs="Times New Roman"/>
                <w:b/>
                <w:bCs/>
                <w:szCs w:val="24"/>
              </w:rPr>
            </w:pPr>
            <w:r w:rsidRPr="00620AAB">
              <w:rPr>
                <w:rFonts w:cs="Times New Roman"/>
                <w:b/>
                <w:bCs/>
                <w:szCs w:val="24"/>
              </w:rPr>
              <w:t>Number of replicates at the appropriate scale</w:t>
            </w:r>
          </w:p>
        </w:tc>
      </w:tr>
      <w:tr w:rsidR="00350196" w14:paraId="546E2D3D" w14:textId="77777777" w:rsidTr="00F82735">
        <w:tc>
          <w:tcPr>
            <w:tcW w:w="3116" w:type="dxa"/>
            <w:tcBorders>
              <w:top w:val="single" w:sz="4" w:space="0" w:color="auto"/>
            </w:tcBorders>
            <w:vAlign w:val="center"/>
          </w:tcPr>
          <w:p w14:paraId="412AEA76" w14:textId="77777777" w:rsidR="00350196" w:rsidRPr="00D225DC" w:rsidRDefault="00350196" w:rsidP="00EA3C28">
            <w:pPr>
              <w:spacing w:line="360" w:lineRule="auto"/>
              <w:jc w:val="both"/>
              <w:rPr>
                <w:rFonts w:cs="Times New Roman"/>
                <w:szCs w:val="24"/>
              </w:rPr>
            </w:pPr>
            <w:r>
              <w:rPr>
                <w:rFonts w:cs="Times New Roman"/>
                <w:szCs w:val="24"/>
              </w:rPr>
              <w:t>Population</w:t>
            </w:r>
          </w:p>
        </w:tc>
        <w:tc>
          <w:tcPr>
            <w:tcW w:w="3117" w:type="dxa"/>
            <w:tcBorders>
              <w:top w:val="single" w:sz="4" w:space="0" w:color="auto"/>
            </w:tcBorders>
            <w:vAlign w:val="center"/>
          </w:tcPr>
          <w:p w14:paraId="267190B4" w14:textId="77777777" w:rsidR="00350196" w:rsidRPr="004B69A1" w:rsidRDefault="00350196" w:rsidP="00EA3C28">
            <w:pPr>
              <w:spacing w:line="360" w:lineRule="auto"/>
              <w:jc w:val="both"/>
              <w:rPr>
                <w:rFonts w:cs="Times New Roman"/>
                <w:szCs w:val="24"/>
              </w:rPr>
            </w:pPr>
            <w:r>
              <w:rPr>
                <w:rFonts w:cs="Times New Roman"/>
                <w:szCs w:val="24"/>
              </w:rPr>
              <w:t>Population</w:t>
            </w:r>
          </w:p>
        </w:tc>
        <w:tc>
          <w:tcPr>
            <w:tcW w:w="3117" w:type="dxa"/>
            <w:tcBorders>
              <w:top w:val="single" w:sz="4" w:space="0" w:color="auto"/>
            </w:tcBorders>
            <w:vAlign w:val="center"/>
          </w:tcPr>
          <w:p w14:paraId="6DC90914" w14:textId="77777777" w:rsidR="00350196" w:rsidRPr="004B69A1" w:rsidRDefault="00350196" w:rsidP="00EA3C28">
            <w:pPr>
              <w:spacing w:line="360" w:lineRule="auto"/>
              <w:jc w:val="both"/>
              <w:rPr>
                <w:rFonts w:cs="Times New Roman"/>
                <w:szCs w:val="24"/>
              </w:rPr>
            </w:pPr>
            <w:r w:rsidRPr="004B69A1">
              <w:rPr>
                <w:rFonts w:cs="Times New Roman"/>
                <w:szCs w:val="24"/>
              </w:rPr>
              <w:t>3-</w:t>
            </w:r>
            <w:r>
              <w:rPr>
                <w:rFonts w:cs="Times New Roman"/>
                <w:szCs w:val="24"/>
              </w:rPr>
              <w:t>4</w:t>
            </w:r>
          </w:p>
        </w:tc>
      </w:tr>
    </w:tbl>
    <w:bookmarkEnd w:id="1"/>
    <w:bookmarkEnd w:id="2"/>
    <w:p w14:paraId="1103D7A4" w14:textId="37299EE3" w:rsidR="00695B5F" w:rsidRPr="00695B5F" w:rsidRDefault="001E648E" w:rsidP="00EA3C28">
      <w:pPr>
        <w:pStyle w:val="Heading2"/>
        <w:spacing w:before="0" w:line="360" w:lineRule="auto"/>
        <w:jc w:val="both"/>
      </w:pPr>
      <w:r>
        <w:lastRenderedPageBreak/>
        <w:t>Survival Rates</w:t>
      </w:r>
    </w:p>
    <w:p w14:paraId="7F2B903D" w14:textId="548AA8F8" w:rsidR="00695B5F" w:rsidRPr="00524172" w:rsidRDefault="00BA7AC5" w:rsidP="00EA3C28">
      <w:pPr>
        <w:pStyle w:val="NATESTYLE1CommonCollege"/>
        <w:spacing w:line="360" w:lineRule="auto"/>
        <w:ind w:firstLine="720"/>
        <w:jc w:val="both"/>
      </w:pPr>
      <w:r>
        <w:t>We conducted tethering experiments to 1) test for</w:t>
      </w:r>
      <w:r w:rsidR="004472A5" w:rsidRPr="00524172">
        <w:t xml:space="preserve"> size-dependent survival</w:t>
      </w:r>
      <w:r w:rsidR="00362BEF">
        <w:t>,</w:t>
      </w:r>
      <w:r w:rsidR="004472A5" w:rsidRPr="00524172">
        <w:t xml:space="preserve"> </w:t>
      </w:r>
      <w:r w:rsidR="00362BEF">
        <w:t xml:space="preserve">2) </w:t>
      </w:r>
      <w:r w:rsidR="004472A5" w:rsidRPr="00524172">
        <w:t>test for differences in survival between seasons</w:t>
      </w:r>
      <w:r w:rsidR="00362BEF">
        <w:t xml:space="preserve">, and </w:t>
      </w:r>
      <w:r w:rsidR="00E61D53">
        <w:t>3</w:t>
      </w:r>
      <w:r w:rsidR="00362BEF">
        <w:t>)</w:t>
      </w:r>
      <w:r w:rsidR="0066334F">
        <w:t xml:space="preserve"> </w:t>
      </w:r>
      <w:r w:rsidR="00F31F82">
        <w:t xml:space="preserve">measure </w:t>
      </w:r>
      <w:r w:rsidR="00746992">
        <w:t>survival</w:t>
      </w:r>
      <w:r w:rsidR="00A65D62">
        <w:t xml:space="preserve"> of snails &lt; 10 mm SL</w:t>
      </w:r>
      <w:r w:rsidR="00F31F82">
        <w:t xml:space="preserve"> </w:t>
      </w:r>
      <w:r w:rsidR="0066334F">
        <w:t xml:space="preserve">in LILA and </w:t>
      </w:r>
      <w:r w:rsidR="003F563C">
        <w:t>in WCA3A</w:t>
      </w:r>
      <w:r w:rsidR="0066334F">
        <w:t xml:space="preserve"> </w:t>
      </w:r>
      <w:r w:rsidR="00C8632E">
        <w:t xml:space="preserve">each season </w:t>
      </w:r>
      <w:r w:rsidR="00856563">
        <w:t>to relate to the zero-population growth isocline</w:t>
      </w:r>
      <w:r w:rsidR="004472A5" w:rsidRPr="00524172">
        <w:t>.</w:t>
      </w:r>
      <w:r w:rsidR="00981992">
        <w:t xml:space="preserve"> </w:t>
      </w:r>
      <w:r w:rsidR="00A23104">
        <w:t xml:space="preserve">We </w:t>
      </w:r>
      <w:r w:rsidR="00A42946">
        <w:t>tested</w:t>
      </w:r>
      <w:r w:rsidR="00A23104">
        <w:t xml:space="preserve"> size-</w:t>
      </w:r>
      <w:r w:rsidR="00F75B34">
        <w:t xml:space="preserve"> and season-dependent</w:t>
      </w:r>
      <w:r w:rsidR="00A23104">
        <w:t xml:space="preserve"> survival in </w:t>
      </w:r>
      <w:r w:rsidR="006730AE">
        <w:t xml:space="preserve">two wetlands in </w:t>
      </w:r>
      <w:r w:rsidR="00A23104">
        <w:t xml:space="preserve">LILA by tethering snails across </w:t>
      </w:r>
      <w:r w:rsidR="004B39BA">
        <w:t>hatchling</w:t>
      </w:r>
      <w:r w:rsidR="00A23104">
        <w:t xml:space="preserve"> to </w:t>
      </w:r>
      <w:r w:rsidR="00913794">
        <w:t>adult</w:t>
      </w:r>
      <w:r w:rsidR="00A23104">
        <w:t xml:space="preserve"> sizes (3-</w:t>
      </w:r>
      <w:r w:rsidR="00913794">
        <w:t>3</w:t>
      </w:r>
      <w:r w:rsidR="00494926">
        <w:t>0</w:t>
      </w:r>
      <w:r w:rsidR="00A23104">
        <w:t xml:space="preserve"> mm SL)</w:t>
      </w:r>
      <w:r w:rsidR="00DB0033">
        <w:t xml:space="preserve"> each season</w:t>
      </w:r>
      <w:r w:rsidR="00A46813">
        <w:t xml:space="preserve"> and measuring 24 h survival</w:t>
      </w:r>
      <w:r w:rsidR="00DB0033">
        <w:t>.</w:t>
      </w:r>
      <w:r w:rsidR="001C25A2">
        <w:t xml:space="preserve"> </w:t>
      </w:r>
      <w:r w:rsidR="00D72190">
        <w:t>In</w:t>
      </w:r>
      <w:r w:rsidR="002B1297">
        <w:t xml:space="preserve"> </w:t>
      </w:r>
      <w:r w:rsidR="00A515EC">
        <w:t>WCA3A,</w:t>
      </w:r>
      <w:r w:rsidR="002B1297">
        <w:t xml:space="preserve"> we only</w:t>
      </w:r>
      <w:r w:rsidR="00673001">
        <w:t xml:space="preserve"> tethered juvenile snails (3-10 mm</w:t>
      </w:r>
      <w:r w:rsidR="003A56A6">
        <w:t xml:space="preserve"> </w:t>
      </w:r>
      <w:r w:rsidR="00673001">
        <w:t>SL).</w:t>
      </w:r>
      <w:r w:rsidR="002B1297">
        <w:t xml:space="preserve"> </w:t>
      </w:r>
      <w:r w:rsidR="00FE78C5">
        <w:t xml:space="preserve">Each tethering experiment was conducted by placing </w:t>
      </w:r>
      <w:r w:rsidR="00F40E01">
        <w:t>snail</w:t>
      </w:r>
      <w:r w:rsidR="003F563C">
        <w:t>s</w:t>
      </w:r>
      <w:r w:rsidR="00F40E01">
        <w:t xml:space="preserve"> </w:t>
      </w:r>
      <w:r w:rsidR="00A46813">
        <w:t xml:space="preserve">on </w:t>
      </w:r>
      <w:r w:rsidR="00FE78C5">
        <w:t xml:space="preserve">two </w:t>
      </w:r>
      <w:r w:rsidR="00F40E01">
        <w:t>transects</w:t>
      </w:r>
      <w:r w:rsidR="00A46813">
        <w:t xml:space="preserve"> in the sloughs</w:t>
      </w:r>
      <w:r w:rsidR="00220520">
        <w:t xml:space="preserve"> (Figure </w:t>
      </w:r>
      <w:r w:rsidR="00422D3F">
        <w:t>3</w:t>
      </w:r>
      <w:r w:rsidR="00220520">
        <w:t>)</w:t>
      </w:r>
      <w:r w:rsidR="00F40E01">
        <w:t xml:space="preserve">. </w:t>
      </w:r>
      <w:r w:rsidR="00F40E01" w:rsidRPr="00524172">
        <w:t xml:space="preserve">The transects </w:t>
      </w:r>
      <w:r w:rsidR="00E10EEC">
        <w:t>attempted</w:t>
      </w:r>
      <w:r w:rsidR="00A46813">
        <w:t xml:space="preserve"> to capture potential spatial variation in survival and were </w:t>
      </w:r>
      <w:r w:rsidR="009E3E1D">
        <w:t>arranged</w:t>
      </w:r>
      <w:r w:rsidR="00F40E01" w:rsidRPr="00524172">
        <w:t xml:space="preserve"> “near” </w:t>
      </w:r>
      <w:r w:rsidR="006714C4">
        <w:t>or</w:t>
      </w:r>
      <w:r w:rsidR="00F40E01" w:rsidRPr="00524172">
        <w:t xml:space="preserve"> “far” </w:t>
      </w:r>
      <w:r w:rsidR="006714C4">
        <w:t xml:space="preserve">from the ridge edge </w:t>
      </w:r>
      <w:r w:rsidR="009E3E1D">
        <w:t>(</w:t>
      </w:r>
      <w:r w:rsidR="004C0F05">
        <w:t xml:space="preserve">~5m and </w:t>
      </w:r>
      <w:r w:rsidR="00F40E01" w:rsidRPr="00524172">
        <w:t>15</w:t>
      </w:r>
      <w:r w:rsidR="009E3E1D">
        <w:t>-</w:t>
      </w:r>
      <w:r w:rsidR="00F40E01" w:rsidRPr="00524172">
        <w:t>20m</w:t>
      </w:r>
      <w:r w:rsidR="004C0F05">
        <w:t>, respectivel</w:t>
      </w:r>
      <w:r w:rsidR="00E10EEC">
        <w:t>y</w:t>
      </w:r>
      <w:r w:rsidR="004C0F05">
        <w:t>)</w:t>
      </w:r>
      <w:r w:rsidR="00F40E01" w:rsidRPr="00524172">
        <w:t>.</w:t>
      </w:r>
      <w:r w:rsidR="00F40E01">
        <w:t xml:space="preserve"> </w:t>
      </w:r>
      <w:r w:rsidR="00853A18">
        <w:t>Across transects, t</w:t>
      </w:r>
      <w:r w:rsidR="00F40E01" w:rsidRPr="00524172">
        <w:t xml:space="preserve">ethered snails were placed </w:t>
      </w:r>
      <w:r w:rsidR="009E3E1D">
        <w:t>≥2</w:t>
      </w:r>
      <w:r w:rsidR="00F40E01" w:rsidRPr="00524172">
        <w:t xml:space="preserve"> m apart to increase spatial representation and independence</w:t>
      </w:r>
      <w:r w:rsidR="002D1C9B">
        <w:t xml:space="preserve"> (Figure </w:t>
      </w:r>
      <w:r w:rsidR="00422D3F">
        <w:t>3</w:t>
      </w:r>
      <w:r w:rsidR="002D1C9B">
        <w:t>)</w:t>
      </w:r>
      <w:r w:rsidR="00F40E01" w:rsidRPr="00524172">
        <w:t xml:space="preserve">. </w:t>
      </w:r>
      <w:r w:rsidR="00AA47A2">
        <w:t>We</w:t>
      </w:r>
      <w:r w:rsidR="001F76CD">
        <w:t xml:space="preserve"> include</w:t>
      </w:r>
      <w:r w:rsidR="00AA47A2">
        <w:t>d</w:t>
      </w:r>
      <w:r w:rsidR="001F76CD">
        <w:t xml:space="preserve"> </w:t>
      </w:r>
      <w:r w:rsidR="00915E36">
        <w:t>5</w:t>
      </w:r>
      <w:r w:rsidR="009357FC">
        <w:t>-</w:t>
      </w:r>
      <w:r w:rsidR="00136BFE">
        <w:t>10</w:t>
      </w:r>
      <w:r w:rsidR="009357FC">
        <w:t xml:space="preserve"> </w:t>
      </w:r>
      <w:r w:rsidR="001F76CD">
        <w:t xml:space="preserve">replicates of </w:t>
      </w:r>
      <w:r w:rsidR="009357FC">
        <w:t>3-mm size increments</w:t>
      </w:r>
      <w:r w:rsidR="004472A5" w:rsidRPr="00524172">
        <w:t xml:space="preserve"> (i.e., 3-6mm, 6-9mm, 9-12mm,12-15mm, 15-18mm, 18-21mm, and &gt;21mm SL)</w:t>
      </w:r>
      <w:r w:rsidR="00915E36">
        <w:t xml:space="preserve"> on each transect</w:t>
      </w:r>
      <w:r w:rsidR="00136BFE">
        <w:t xml:space="preserve"> in LILA and </w:t>
      </w:r>
      <w:r w:rsidR="007440EC">
        <w:t>10-</w:t>
      </w:r>
      <w:r w:rsidR="00136BFE">
        <w:t xml:space="preserve">15 replicates </w:t>
      </w:r>
      <w:r w:rsidR="000928D1">
        <w:t>of</w:t>
      </w:r>
      <w:r w:rsidR="00136BFE">
        <w:t xml:space="preserve"> each 3-mm size increment</w:t>
      </w:r>
      <w:r w:rsidR="00621389">
        <w:t xml:space="preserve"> (i.e., 3-6mm, 6-9 mm, &gt;</w:t>
      </w:r>
      <w:r w:rsidR="00C818AB">
        <w:t>9</w:t>
      </w:r>
      <w:r w:rsidR="00621389">
        <w:t xml:space="preserve"> mm)</w:t>
      </w:r>
      <w:r w:rsidR="00136BFE">
        <w:t xml:space="preserve"> </w:t>
      </w:r>
      <w:r w:rsidR="00621389">
        <w:t xml:space="preserve">in </w:t>
      </w:r>
      <w:r w:rsidR="00AA47A2">
        <w:t>WCA3A</w:t>
      </w:r>
      <w:r w:rsidR="00621389">
        <w:t xml:space="preserve">. </w:t>
      </w:r>
      <w:r w:rsidR="00A24E82" w:rsidRPr="00524172">
        <w:t xml:space="preserve">Snails were tethered by gluing 20 cm of either 2.4 </w:t>
      </w:r>
      <w:proofErr w:type="spellStart"/>
      <w:r w:rsidR="00A24E82" w:rsidRPr="00524172">
        <w:t>lb</w:t>
      </w:r>
      <w:proofErr w:type="spellEnd"/>
      <w:r w:rsidR="00A24E82" w:rsidRPr="00524172">
        <w:t xml:space="preserve"> (</w:t>
      </w:r>
      <w:r w:rsidR="008D1870">
        <w:t xml:space="preserve">FAS </w:t>
      </w:r>
      <w:r w:rsidR="00652A8B">
        <w:t>≤6mm SL</w:t>
      </w:r>
      <w:r w:rsidR="00A24E82" w:rsidRPr="00524172">
        <w:t xml:space="preserve">) or 4 </w:t>
      </w:r>
      <w:proofErr w:type="spellStart"/>
      <w:r w:rsidR="00A24E82" w:rsidRPr="00524172">
        <w:t>lb</w:t>
      </w:r>
      <w:proofErr w:type="spellEnd"/>
      <w:r w:rsidR="00A24E82" w:rsidRPr="00524172">
        <w:t xml:space="preserve"> </w:t>
      </w:r>
      <w:r w:rsidR="007E7C81" w:rsidRPr="00524172">
        <w:t>(</w:t>
      </w:r>
      <w:r w:rsidR="007E7C81">
        <w:t>FAS ≤6mm SL</w:t>
      </w:r>
      <w:r w:rsidR="007E7C81" w:rsidRPr="00524172">
        <w:t>)</w:t>
      </w:r>
      <w:r w:rsidR="00A24E82" w:rsidRPr="00524172">
        <w:t xml:space="preserve"> monofilament line to the </w:t>
      </w:r>
      <w:r w:rsidR="007E7C81">
        <w:t xml:space="preserve">shell </w:t>
      </w:r>
      <w:r w:rsidR="00A24E82" w:rsidRPr="00524172">
        <w:t>apex</w:t>
      </w:r>
      <w:r w:rsidR="00A14DCE">
        <w:t>. T</w:t>
      </w:r>
      <w:r w:rsidR="009A61C3">
        <w:t>ethers</w:t>
      </w:r>
      <w:r w:rsidR="00A14DCE">
        <w:t xml:space="preserve"> were </w:t>
      </w:r>
      <w:r w:rsidR="00A24E82" w:rsidRPr="00524172">
        <w:t>attached to PVC poles pushed into the wetland soils</w:t>
      </w:r>
      <w:r w:rsidR="00EB374D">
        <w:t xml:space="preserve"> (Figure </w:t>
      </w:r>
      <w:r w:rsidR="00422D3F">
        <w:t>3</w:t>
      </w:r>
      <w:r w:rsidR="00EB374D">
        <w:t>)</w:t>
      </w:r>
      <w:r w:rsidR="00A24E82" w:rsidRPr="00524172">
        <w:t>.</w:t>
      </w:r>
      <w:r w:rsidR="00EB374D">
        <w:t xml:space="preserve"> </w:t>
      </w:r>
      <w:r w:rsidR="00EB374D" w:rsidRPr="00A569D0">
        <w:t>To obtain snails for tetherin</w:t>
      </w:r>
      <w:r w:rsidR="00A569D0" w:rsidRPr="00A569D0">
        <w:t>g</w:t>
      </w:r>
      <w:r w:rsidR="00EB374D" w:rsidRPr="00A569D0">
        <w:t xml:space="preserve">, </w:t>
      </w:r>
      <w:r w:rsidR="00EF1584">
        <w:t>FAS</w:t>
      </w:r>
      <w:r w:rsidR="00BC0427" w:rsidRPr="00A569D0">
        <w:t xml:space="preserve"> egg masses were collected from </w:t>
      </w:r>
      <w:r w:rsidR="00EF1584">
        <w:t xml:space="preserve">adjacent </w:t>
      </w:r>
      <w:r w:rsidR="00244C6C" w:rsidRPr="00A569D0">
        <w:t>canals hatched</w:t>
      </w:r>
      <w:r w:rsidR="00BC0427" w:rsidRPr="00A569D0">
        <w:t>, and snails were reared in aquaria</w:t>
      </w:r>
      <w:r w:rsidR="00EB374D">
        <w:t xml:space="preserve"> or outdoor mesocosm</w:t>
      </w:r>
      <w:r w:rsidR="00A569D0">
        <w:t>s</w:t>
      </w:r>
      <w:r w:rsidR="00EB374D">
        <w:t xml:space="preserve"> to the desired length</w:t>
      </w:r>
      <w:r w:rsidR="00EF1584">
        <w:t>s</w:t>
      </w:r>
      <w:r w:rsidR="00EB374D">
        <w:t>.</w:t>
      </w:r>
      <w:r w:rsidR="00BC0427">
        <w:t xml:space="preserve"> </w:t>
      </w:r>
    </w:p>
    <w:p w14:paraId="4AADCBD3" w14:textId="34E471D1" w:rsidR="00695B5F" w:rsidRPr="00524172" w:rsidRDefault="0043671E" w:rsidP="00EA3C28">
      <w:pPr>
        <w:pStyle w:val="NATESTYLE1CommonCollege"/>
        <w:spacing w:line="360" w:lineRule="auto"/>
        <w:ind w:firstLine="720"/>
        <w:jc w:val="both"/>
      </w:pPr>
      <w:r>
        <w:t>Tethering experiments were run</w:t>
      </w:r>
      <w:r w:rsidR="004472A5" w:rsidRPr="00524172">
        <w:t xml:space="preserve"> for </w:t>
      </w:r>
      <w:r w:rsidR="00ED7B26">
        <w:t>two</w:t>
      </w:r>
      <w:r w:rsidR="000F6951">
        <w:t xml:space="preserve">-three days and </w:t>
      </w:r>
      <w:r w:rsidR="004472A5" w:rsidRPr="00524172">
        <w:t>snail status was checked daily.</w:t>
      </w:r>
      <w:r w:rsidR="000F6951">
        <w:t xml:space="preserve"> </w:t>
      </w:r>
      <w:r w:rsidR="00A74E22">
        <w:t>W</w:t>
      </w:r>
      <w:r w:rsidR="00006A76">
        <w:t>e</w:t>
      </w:r>
      <w:r w:rsidR="00A74E22">
        <w:t xml:space="preserve"> check</w:t>
      </w:r>
      <w:r w:rsidR="00006A76">
        <w:t>ed</w:t>
      </w:r>
      <w:r w:rsidR="00A74E22">
        <w:t xml:space="preserve"> snail status</w:t>
      </w:r>
      <w:r w:rsidR="00006A76">
        <w:t xml:space="preserve"> </w:t>
      </w:r>
      <w:r w:rsidR="00006A76" w:rsidRPr="00524172">
        <w:t>by prodding the operculum to incite movement</w:t>
      </w:r>
      <w:r w:rsidR="00A74E22">
        <w:t>,</w:t>
      </w:r>
      <w:r w:rsidR="00004CAC">
        <w:t xml:space="preserve"> </w:t>
      </w:r>
      <w:r w:rsidR="00006A76">
        <w:t xml:space="preserve">and we scored </w:t>
      </w:r>
      <w:r w:rsidR="00A74E22">
        <w:t xml:space="preserve">the status </w:t>
      </w:r>
      <w:r w:rsidR="0017773B">
        <w:t xml:space="preserve">by </w:t>
      </w:r>
      <w:r w:rsidR="004472A5" w:rsidRPr="00524172">
        <w:t>five categories: (1) “missing” if the snail was removed from the tether, (2) “crushed</w:t>
      </w:r>
      <w:r w:rsidR="00A44440">
        <w:t>/peeled</w:t>
      </w:r>
      <w:r w:rsidR="004472A5" w:rsidRPr="00524172">
        <w:t xml:space="preserve">” if the tether had shell fragments remaining on the tether, (3) “empty” if the soma from the shell had been removed, (4) “dead” if snails did not respond when prodded and (5) “alive” if snails responded when prodded. Using the snail </w:t>
      </w:r>
      <w:r w:rsidR="00790DC8">
        <w:t>status measures</w:t>
      </w:r>
      <w:r w:rsidR="004472A5" w:rsidRPr="00524172">
        <w:t>, snails that were “alive” were counted as surviv</w:t>
      </w:r>
      <w:r w:rsidR="00650FAB">
        <w:t xml:space="preserve">als, </w:t>
      </w:r>
      <w:r w:rsidR="004472A5" w:rsidRPr="00524172">
        <w:t xml:space="preserve">while </w:t>
      </w:r>
      <w:r w:rsidR="00DD0D8C" w:rsidRPr="00524172">
        <w:t>snails</w:t>
      </w:r>
      <w:r w:rsidR="004472A5" w:rsidRPr="00524172">
        <w:t xml:space="preserve"> that were deemed “missing”, “crushed”,</w:t>
      </w:r>
      <w:r w:rsidR="00421FBE" w:rsidRPr="00524172">
        <w:t xml:space="preserve"> “dead”,</w:t>
      </w:r>
      <w:r w:rsidR="004472A5" w:rsidRPr="00524172">
        <w:t xml:space="preserve"> or “empty” were counted as mortalities.</w:t>
      </w:r>
      <w:r w:rsidR="00004CAC">
        <w:t xml:space="preserve"> </w:t>
      </w:r>
      <w:r w:rsidR="004472A5" w:rsidRPr="00524172">
        <w:t>Surviving snails were placed back onto PVC poles and mortalities were replaced with tethered snail</w:t>
      </w:r>
      <w:r w:rsidR="000C2C0F">
        <w:t>s</w:t>
      </w:r>
      <w:r w:rsidR="004472A5" w:rsidRPr="00524172">
        <w:t xml:space="preserve"> of the same size. To generalize measured survival to a larger area than the initial location</w:t>
      </w:r>
      <w:r w:rsidR="00A8066B">
        <w:t>s</w:t>
      </w:r>
      <w:r w:rsidR="004472A5" w:rsidRPr="00524172">
        <w:t xml:space="preserve">, tethers were moved two meters in a randomly chosen cardinal direction to increase </w:t>
      </w:r>
      <w:r w:rsidR="006C3C06" w:rsidRPr="00524172">
        <w:t>independence</w:t>
      </w:r>
      <w:r w:rsidR="004472A5" w:rsidRPr="00524172">
        <w:t xml:space="preserve"> between nights. The fate of each snail-day combination was considered an independent measure of daily survival</w:t>
      </w:r>
      <w:r w:rsidR="00421FBE" w:rsidRPr="00524172">
        <w:t>.</w:t>
      </w:r>
      <w:r w:rsidR="008528AD">
        <w:t xml:space="preserve"> </w:t>
      </w:r>
      <w:r w:rsidR="000D0D38">
        <w:t xml:space="preserve">We ran the </w:t>
      </w:r>
      <w:r w:rsidR="0079085F">
        <w:t>tethering experiment</w:t>
      </w:r>
      <w:r w:rsidR="007A687B">
        <w:t>s</w:t>
      </w:r>
      <w:r w:rsidR="0079085F">
        <w:t xml:space="preserve"> </w:t>
      </w:r>
      <w:r w:rsidR="007A687B">
        <w:t>to achieve ~ 30 observations of mortality</w:t>
      </w:r>
      <w:r w:rsidR="008528AD">
        <w:t xml:space="preserve"> </w:t>
      </w:r>
      <w:r w:rsidR="00E007C6">
        <w:t xml:space="preserve">per size </w:t>
      </w:r>
      <w:r w:rsidR="004C39A3">
        <w:t>class</w:t>
      </w:r>
      <w:r w:rsidR="008528AD">
        <w:t>.</w:t>
      </w:r>
      <w:r w:rsidR="00004CAC">
        <w:t xml:space="preserve"> </w:t>
      </w:r>
      <w:r w:rsidR="004472A5" w:rsidRPr="00524172">
        <w:t xml:space="preserve">To ensure that snails could not escape tethers, tethered </w:t>
      </w:r>
      <w:r w:rsidR="004472A5" w:rsidRPr="00524172">
        <w:lastRenderedPageBreak/>
        <w:t>snails within each size class were caged in</w:t>
      </w:r>
      <w:r w:rsidR="00E007C6">
        <w:t xml:space="preserve"> LILA</w:t>
      </w:r>
      <w:r w:rsidR="008939DD">
        <w:t xml:space="preserve"> for 72 hours</w:t>
      </w:r>
      <w:r w:rsidR="00E007C6">
        <w:t xml:space="preserve"> </w:t>
      </w:r>
      <w:r w:rsidR="004472A5" w:rsidRPr="00524172">
        <w:t>to exclude predators</w:t>
      </w:r>
      <w:r w:rsidR="008939DD">
        <w:t xml:space="preserve">.  </w:t>
      </w:r>
      <w:r w:rsidR="004472A5" w:rsidRPr="00524172">
        <w:t xml:space="preserve">No snails escaped or died on tethers </w:t>
      </w:r>
      <w:r w:rsidR="00A220DE" w:rsidRPr="00524172">
        <w:t xml:space="preserve">during 72 hours </w:t>
      </w:r>
      <w:r w:rsidR="004472A5" w:rsidRPr="00524172">
        <w:t xml:space="preserve">in the cages. </w:t>
      </w:r>
    </w:p>
    <w:p w14:paraId="0D861AA2" w14:textId="0115FC6A" w:rsidR="001E648E" w:rsidRPr="00524172" w:rsidRDefault="003F68F9" w:rsidP="00EA3C28">
      <w:pPr>
        <w:pStyle w:val="NATESTYLE1CommonCollege"/>
        <w:spacing w:line="360" w:lineRule="auto"/>
        <w:ind w:firstLine="720"/>
        <w:jc w:val="both"/>
      </w:pPr>
      <w:r>
        <w:t xml:space="preserve">We </w:t>
      </w:r>
      <w:r w:rsidR="00944BBA">
        <w:t>analyzed the</w:t>
      </w:r>
      <w:r w:rsidR="007B4E70">
        <w:t xml:space="preserve"> tethering data</w:t>
      </w:r>
      <w:r w:rsidR="00B06F2C">
        <w:t>set</w:t>
      </w:r>
      <w:r w:rsidR="007B4E70">
        <w:t xml:space="preserve"> from</w:t>
      </w:r>
      <w:r w:rsidR="00944BBA">
        <w:t xml:space="preserve"> </w:t>
      </w:r>
      <w:r w:rsidR="002744D8">
        <w:t xml:space="preserve">LILA </w:t>
      </w:r>
      <w:r w:rsidR="007B4E70">
        <w:t>that</w:t>
      </w:r>
      <w:r w:rsidR="00720FFC">
        <w:t xml:space="preserve"> </w:t>
      </w:r>
      <w:r w:rsidR="00741B7D">
        <w:t>tethered</w:t>
      </w:r>
      <w:r w:rsidR="00720FFC">
        <w:t xml:space="preserve"> </w:t>
      </w:r>
      <w:r w:rsidR="00B50620">
        <w:t xml:space="preserve">the </w:t>
      </w:r>
      <w:r w:rsidR="008F36C0">
        <w:t>full-size</w:t>
      </w:r>
      <w:r w:rsidR="00B50620">
        <w:t xml:space="preserve"> ra</w:t>
      </w:r>
      <w:r w:rsidR="00720FFC">
        <w:t>n</w:t>
      </w:r>
      <w:r w:rsidR="00B50620">
        <w:t>ge</w:t>
      </w:r>
      <w:r w:rsidR="0069437F">
        <w:t xml:space="preserve"> of snails</w:t>
      </w:r>
      <w:r w:rsidR="00B50620">
        <w:t xml:space="preserve"> using</w:t>
      </w:r>
      <w:r>
        <w:t xml:space="preserve"> l</w:t>
      </w:r>
      <w:r w:rsidR="004472A5" w:rsidRPr="00524172">
        <w:t xml:space="preserve">ogistic regression to </w:t>
      </w:r>
      <w:r w:rsidR="00B50620">
        <w:t>test</w:t>
      </w:r>
      <w:r w:rsidR="004472A5" w:rsidRPr="00524172">
        <w:t xml:space="preserve"> </w:t>
      </w:r>
      <w:r>
        <w:t>for size and season dependence</w:t>
      </w:r>
      <w:r w:rsidR="00B50620">
        <w:t xml:space="preserve"> </w:t>
      </w:r>
      <w:r>
        <w:t xml:space="preserve">of </w:t>
      </w:r>
      <w:r w:rsidR="004472A5" w:rsidRPr="00524172">
        <w:t>daily survival</w:t>
      </w:r>
      <w:r w:rsidR="005A2BA8">
        <w:t xml:space="preserve">. </w:t>
      </w:r>
      <w:r w:rsidR="0083031D">
        <w:t>We</w:t>
      </w:r>
      <w:r w:rsidR="004472A5" w:rsidRPr="00524172">
        <w:t xml:space="preserve"> modeled survival using length (SL mm), transect (“near” or “far”), wetland (“M2” or “M4”), and season (“wet” or “dry”) as covariates.</w:t>
      </w:r>
      <w:r w:rsidR="00004CAC">
        <w:t xml:space="preserve"> </w:t>
      </w:r>
      <w:r w:rsidR="00D276B0">
        <w:t>We</w:t>
      </w:r>
      <w:r w:rsidR="004472A5" w:rsidRPr="00524172">
        <w:t xml:space="preserve"> created a list of logistic models that included all possible combinations of these covariates and their two-way interactions</w:t>
      </w:r>
      <w:r w:rsidR="00E32810">
        <w:t xml:space="preserve"> (Table S2)</w:t>
      </w:r>
      <w:r w:rsidR="004472A5" w:rsidRPr="00524172">
        <w:t>.</w:t>
      </w:r>
      <w:r w:rsidR="00004CAC">
        <w:t xml:space="preserve"> </w:t>
      </w:r>
      <w:r w:rsidR="004472A5" w:rsidRPr="00524172">
        <w:t>Higher order interactions were excluded.</w:t>
      </w:r>
      <w:r w:rsidR="00004CAC">
        <w:t xml:space="preserve"> </w:t>
      </w:r>
      <w:r w:rsidR="004472A5" w:rsidRPr="00524172">
        <w:t>The resulting m</w:t>
      </w:r>
      <w:r w:rsidR="004472A5" w:rsidRPr="00524172">
        <w:rPr>
          <w:shd w:val="clear" w:color="auto" w:fill="FFFFFF"/>
        </w:rPr>
        <w:t>odels were compared using AIC scores, the structure of models with ΔAIC &lt; 4 were examined, and the most supported model (lowest AIC) was selected for interpretation and evaluation</w:t>
      </w:r>
      <w:r w:rsidR="00EF2F59">
        <w:rPr>
          <w:shd w:val="clear" w:color="auto" w:fill="FFFFFF"/>
        </w:rPr>
        <w:t xml:space="preserve"> </w:t>
      </w:r>
      <w:r w:rsidR="004472A5" w:rsidRPr="00524172">
        <w:rPr>
          <w:shd w:val="clear" w:color="auto" w:fill="FFFFFF"/>
        </w:rPr>
        <w:fldChar w:fldCharType="begin" w:fldLock="1"/>
      </w:r>
      <w:r w:rsidR="00546621">
        <w:rPr>
          <w:shd w:val="clear" w:color="auto" w:fill="FFFFFF"/>
        </w:rPr>
        <w:instrText xml:space="preserve"> ADDIN ZOTERO_ITEM CSL_CITATION {"citationID":"jMPaxLE2","properties":{"formattedCitation":"(Anderson, 2008)","plainCitation":"(Anderson, 2008)","noteIndex":0},"citationItems":[{"id":"qDtGyITR/pTzhdTf5","uris":["http://www.mendeley.com/documents/?uuid=6dc16ebe-eb21-47ee-849e-fb82ee31e27e"],"itemData":{"DOI":"10.1007/978-0-387-74075-1","ISBN":"9780387740737","author":[{"dropping-particle":"","family":"Anderson","given":"David R.","non-dropping-particle":"","parse-names":false,"suffix":""}],"id":"ITEM-1","issued":{"date-parts":[["2008"]]},"publisher":"Springer, NY","title":"Model based inference in the life sciences: A primer on evidence","type":"book"}}],"schema":"https://github.com/citation-style-language/schema/raw/master/csl-citation.json"} </w:instrText>
      </w:r>
      <w:r w:rsidR="004472A5" w:rsidRPr="00524172">
        <w:rPr>
          <w:shd w:val="clear" w:color="auto" w:fill="FFFFFF"/>
        </w:rPr>
        <w:fldChar w:fldCharType="separate"/>
      </w:r>
      <w:r w:rsidR="00B41503" w:rsidRPr="00B41503">
        <w:t>(Anderson, 2008)</w:t>
      </w:r>
      <w:r w:rsidR="004472A5" w:rsidRPr="00524172">
        <w:rPr>
          <w:shd w:val="clear" w:color="auto" w:fill="FFFFFF"/>
        </w:rPr>
        <w:fldChar w:fldCharType="end"/>
      </w:r>
      <w:r w:rsidR="004472A5" w:rsidRPr="00524172">
        <w:rPr>
          <w:shd w:val="clear" w:color="auto" w:fill="FFFFFF"/>
        </w:rPr>
        <w:t>.</w:t>
      </w:r>
      <w:r w:rsidR="00004CAC">
        <w:rPr>
          <w:shd w:val="clear" w:color="auto" w:fill="FFFFFF"/>
        </w:rPr>
        <w:t xml:space="preserve"> </w:t>
      </w:r>
      <w:r w:rsidR="004472A5" w:rsidRPr="00524172">
        <w:t>Logistic regression was fitted using the “</w:t>
      </w:r>
      <w:proofErr w:type="spellStart"/>
      <w:r w:rsidR="004472A5" w:rsidRPr="00524172">
        <w:t>glm</w:t>
      </w:r>
      <w:proofErr w:type="spellEnd"/>
      <w:r w:rsidR="004472A5" w:rsidRPr="00524172">
        <w:t xml:space="preserve">” function in R v4.0.3 </w:t>
      </w:r>
      <w:r w:rsidR="004472A5" w:rsidRPr="00524172">
        <w:fldChar w:fldCharType="begin" w:fldLock="1"/>
      </w:r>
      <w:r w:rsidR="00546621">
        <w:instrText xml:space="preserve"> ADDIN ZOTERO_ITEM CSL_CITATION {"citationID":"ptOe3UCC","properties":{"formattedCitation":"(R Core Team, 2019)","plainCitation":"(R Core Team, 2019)","noteIndex":0},"citationItems":[{"id":"qDtGyITR/ItzUaE3d","uris":["http://www.mendeley.com/documents/?uuid=e846c30e-7734-44bf-a829-df2b15f65d67"],"itemData":{"abstract":"(2019). R: A language and environment for statistical computing. R Foundation for Statistical Computing, . URL https://www.R-project.org/.","author":[{"dropping-particle":"","family":"R Core Team","given":"","non-dropping-particle":"","parse-names":false,"suffix":""}],"id":"ITEM-1","issue":"URL https://www.R-project.org/","issued":{"date-parts":[["2019"]]},"title":"R: A language and environment for statistical computing. R Foundation for Statistical Computing","type":"article-journal"}}],"schema":"https://github.com/citation-style-language/schema/raw/master/csl-citation.json"} </w:instrText>
      </w:r>
      <w:r w:rsidR="004472A5" w:rsidRPr="00524172">
        <w:fldChar w:fldCharType="separate"/>
      </w:r>
      <w:r w:rsidR="00B41503" w:rsidRPr="00B41503">
        <w:t>(R Core Team, 2019)</w:t>
      </w:r>
      <w:r w:rsidR="004472A5" w:rsidRPr="00524172">
        <w:fldChar w:fldCharType="end"/>
      </w:r>
      <w:r w:rsidR="004472A5" w:rsidRPr="00524172">
        <w:t xml:space="preserve">. </w:t>
      </w:r>
    </w:p>
    <w:p w14:paraId="580847CC" w14:textId="451A9C71" w:rsidR="00695B5F" w:rsidRPr="00695B5F" w:rsidRDefault="004472A5" w:rsidP="00EA3C28">
      <w:pPr>
        <w:pStyle w:val="Heading2"/>
        <w:spacing w:before="0" w:line="360" w:lineRule="auto"/>
        <w:jc w:val="both"/>
      </w:pPr>
      <w:r w:rsidRPr="00524172">
        <w:t>Relative composition of predation from tethering remains and abundances</w:t>
      </w:r>
    </w:p>
    <w:p w14:paraId="583D1A17" w14:textId="18814EC9" w:rsidR="00607BB5" w:rsidRDefault="008650BB" w:rsidP="00EA3C28">
      <w:pPr>
        <w:pStyle w:val="NATESTYLE1CommonCollege"/>
        <w:spacing w:line="360" w:lineRule="auto"/>
        <w:jc w:val="both"/>
      </w:pPr>
      <w:r>
        <w:t>For the full tethering experiment in LILA, we</w:t>
      </w:r>
      <w:r w:rsidR="00B2758B">
        <w:t xml:space="preserve"> </w:t>
      </w:r>
      <w:r w:rsidR="004255FE">
        <w:t>determine the relative strength of predation by each juvenile predator</w:t>
      </w:r>
      <w:r w:rsidR="00EA0922">
        <w:t xml:space="preserve"> between </w:t>
      </w:r>
      <w:r w:rsidR="005A2963">
        <w:t>seasons</w:t>
      </w:r>
      <w:r>
        <w:t xml:space="preserve"> by</w:t>
      </w:r>
      <w:r w:rsidR="00EA0922">
        <w:t xml:space="preserve"> </w:t>
      </w:r>
      <w:r w:rsidR="00292939">
        <w:t>explor</w:t>
      </w:r>
      <w:r>
        <w:t>ing</w:t>
      </w:r>
      <w:r w:rsidR="009D06E8">
        <w:t xml:space="preserve"> three different aspects of predation. 1) We </w:t>
      </w:r>
      <w:r w:rsidR="00292939">
        <w:t>looked at the differences in the</w:t>
      </w:r>
      <w:r w:rsidR="00527771">
        <w:t xml:space="preserve"> counts of the</w:t>
      </w:r>
      <w:r w:rsidR="00292939">
        <w:t xml:space="preserve"> three art</w:t>
      </w:r>
      <w:r w:rsidR="00780591">
        <w:t>e</w:t>
      </w:r>
      <w:r w:rsidR="00292939">
        <w:t>fact</w:t>
      </w:r>
      <w:r w:rsidR="00527771">
        <w:t>s related to predators (crushed/peeled, empty</w:t>
      </w:r>
      <w:r w:rsidR="0089348E">
        <w:t>,</w:t>
      </w:r>
      <w:r w:rsidR="00527771">
        <w:t xml:space="preserve"> missing)</w:t>
      </w:r>
      <w:r w:rsidR="00292939">
        <w:t xml:space="preserve"> across seasons.</w:t>
      </w:r>
      <w:r w:rsidR="00607BB5" w:rsidRPr="00607BB5">
        <w:t xml:space="preserve"> </w:t>
      </w:r>
      <w:r w:rsidR="00607BB5">
        <w:t>C</w:t>
      </w:r>
      <w:r w:rsidR="00607BB5" w:rsidRPr="00524172">
        <w:t>rayfish use their mandibles to crush or peel the snail shell to remove the soma</w:t>
      </w:r>
      <w:r w:rsidR="00607BB5">
        <w:t xml:space="preserve"> </w:t>
      </w:r>
      <w:r w:rsidR="00607BB5" w:rsidRPr="00524172">
        <w:rPr>
          <w:i/>
          <w:iCs/>
        </w:rPr>
        <w:fldChar w:fldCharType="begin" w:fldLock="1"/>
      </w:r>
      <w:r w:rsidR="00607BB5">
        <w:rPr>
          <w:i/>
          <w:iCs/>
        </w:rPr>
        <w:instrText xml:space="preserve"> ADDIN ZOTERO_ITEM CSL_CITATION {"citationID":"89MhWrzD","properties":{"formattedCitation":"(Davidson &amp; Dorn, 2018)","plainCitation":"(Davidson &amp; Dorn, 2018)","noteIndex":0},"citationItems":[{"id":"qDtGyITR/0iu8ICcV","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ITEM-2","issue":"4","issued":{"date-parts":[["2018"]]},"page":"1101-1111","title":"System productivity alters predator sorting of a size-structured mixed prey community","type":"article-journal","volume":"186"}}],"schema":"https://github.com/citation-style-language/schema/raw/master/csl-citation.json"} </w:instrText>
      </w:r>
      <w:r w:rsidR="00607BB5" w:rsidRPr="00524172">
        <w:rPr>
          <w:i/>
          <w:iCs/>
        </w:rPr>
        <w:fldChar w:fldCharType="separate"/>
      </w:r>
      <w:r w:rsidR="00607BB5" w:rsidRPr="00B45C79">
        <w:t>(Davidson &amp; Dorn, 2018)</w:t>
      </w:r>
      <w:r w:rsidR="00607BB5" w:rsidRPr="00524172">
        <w:rPr>
          <w:i/>
          <w:iCs/>
        </w:rPr>
        <w:fldChar w:fldCharType="end"/>
      </w:r>
      <w:r w:rsidR="00607BB5" w:rsidRPr="00524172">
        <w:t>.</w:t>
      </w:r>
      <w:r w:rsidR="00607BB5">
        <w:t xml:space="preserve"> </w:t>
      </w:r>
      <w:r w:rsidR="00607BB5" w:rsidRPr="00524172">
        <w:t>In contrast, giant water bugs</w:t>
      </w:r>
      <w:r w:rsidR="00607BB5">
        <w:t xml:space="preserve"> </w:t>
      </w:r>
      <w:r w:rsidR="00607BB5" w:rsidRPr="00524172">
        <w:t>pierce the snail operculum then suck out and remove snail soma without damaging the shell</w:t>
      </w:r>
      <w:r w:rsidR="00607BB5">
        <w:t xml:space="preserve"> </w:t>
      </w:r>
      <w:r w:rsidR="00607BB5" w:rsidRPr="00524172">
        <w:fldChar w:fldCharType="begin" w:fldLock="1"/>
      </w:r>
      <w:r w:rsidR="00607BB5">
        <w:instrText xml:space="preserve"> ADDIN ZOTERO_ITEM CSL_CITATION {"citationID":"xvrQxHQl","properties":{"formattedCitation":"(Kesler &amp; Munns, 1989)","plainCitation":"(Kesler &amp; Munns, 1989)","noteIndex":0},"citationItems":[{"id":"qDtGyITR/AI8SCJwn","uris":["http://www.mendeley.com/documents/?uuid=603a43cc-c049-4d0a-a15d-5c7faa6b7b97"],"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schema":"https://github.com/citation-style-language/schema/raw/master/csl-citation.json"} </w:instrText>
      </w:r>
      <w:r w:rsidR="00607BB5" w:rsidRPr="00524172">
        <w:fldChar w:fldCharType="separate"/>
      </w:r>
      <w:r w:rsidR="00607BB5" w:rsidRPr="00B41503">
        <w:t>(Kesler &amp; Munns, 1989)</w:t>
      </w:r>
      <w:r w:rsidR="00607BB5" w:rsidRPr="00524172">
        <w:fldChar w:fldCharType="end"/>
      </w:r>
      <w:r w:rsidR="00607BB5" w:rsidRPr="00524172">
        <w:t xml:space="preserve">. </w:t>
      </w:r>
      <w:r w:rsidR="00607BB5">
        <w:t>We</w:t>
      </w:r>
      <w:r w:rsidR="00607BB5" w:rsidRPr="00524172">
        <w:t xml:space="preserve"> confirmed the art</w:t>
      </w:r>
      <w:r w:rsidR="00607BB5">
        <w:t>e</w:t>
      </w:r>
      <w:r w:rsidR="00607BB5" w:rsidRPr="00524172">
        <w:t xml:space="preserve">factual differences by placing tethered snails in </w:t>
      </w:r>
      <w:proofErr w:type="gramStart"/>
      <w:r w:rsidR="00607BB5" w:rsidRPr="00524172">
        <w:t>aquarium</w:t>
      </w:r>
      <w:proofErr w:type="gramEnd"/>
      <w:r w:rsidR="00607BB5" w:rsidRPr="00524172">
        <w:t xml:space="preserve"> in the presence of predators</w:t>
      </w:r>
      <w:r w:rsidR="00607BB5">
        <w:t>.</w:t>
      </w:r>
    </w:p>
    <w:p w14:paraId="0F51FF69" w14:textId="0BE24B99" w:rsidR="00695B5F" w:rsidRPr="00524172" w:rsidRDefault="00292939" w:rsidP="00EA3C28">
      <w:pPr>
        <w:pStyle w:val="NATESTYLE1CommonCollege"/>
        <w:spacing w:line="360" w:lineRule="auto"/>
        <w:jc w:val="both"/>
      </w:pPr>
      <w:r>
        <w:t xml:space="preserve"> </w:t>
      </w:r>
      <w:r w:rsidR="00531D58">
        <w:t xml:space="preserve">2) We looked at </w:t>
      </w:r>
      <w:r w:rsidR="008259A0">
        <w:t>seasonal</w:t>
      </w:r>
      <w:r w:rsidR="00531D58">
        <w:t xml:space="preserve"> changes in abundance</w:t>
      </w:r>
      <w:r w:rsidR="00142A39">
        <w:t xml:space="preserve"> of the three pr</w:t>
      </w:r>
      <w:r w:rsidR="004B69A1">
        <w:t>-</w:t>
      </w:r>
      <w:proofErr w:type="spellStart"/>
      <w:r w:rsidR="00142A39">
        <w:t>edators</w:t>
      </w:r>
      <w:proofErr w:type="spellEnd"/>
      <w:r w:rsidR="00142A39">
        <w:t xml:space="preserve"> (i.e.</w:t>
      </w:r>
      <w:r w:rsidR="00D90083">
        <w:t>, g</w:t>
      </w:r>
      <w:r w:rsidR="00142A39">
        <w:t xml:space="preserve">iant </w:t>
      </w:r>
      <w:r w:rsidR="00D90083">
        <w:t>w</w:t>
      </w:r>
      <w:r w:rsidR="00142A39">
        <w:t xml:space="preserve">ater </w:t>
      </w:r>
      <w:r w:rsidR="00D90083">
        <w:t>b</w:t>
      </w:r>
      <w:r w:rsidR="00142A39">
        <w:t xml:space="preserve">ugs, </w:t>
      </w:r>
      <w:r w:rsidR="00D90083">
        <w:t>c</w:t>
      </w:r>
      <w:r w:rsidR="00142A39">
        <w:t xml:space="preserve">rayfish, and </w:t>
      </w:r>
      <w:r w:rsidR="00D90083">
        <w:t>g</w:t>
      </w:r>
      <w:r w:rsidR="00142A39">
        <w:t xml:space="preserve">reater </w:t>
      </w:r>
      <w:r w:rsidR="00D90083">
        <w:t>s</w:t>
      </w:r>
      <w:r w:rsidR="00142A39">
        <w:t>irens) that were most likely responsible for the art</w:t>
      </w:r>
      <w:r w:rsidR="00780591">
        <w:t>e</w:t>
      </w:r>
      <w:r w:rsidR="00142A39">
        <w:t xml:space="preserve">facts. </w:t>
      </w:r>
      <w:r w:rsidR="002F2A77">
        <w:t xml:space="preserve">Predator abundance data was </w:t>
      </w:r>
      <w:r w:rsidR="00437CFF">
        <w:t>taken from</w:t>
      </w:r>
      <w:r w:rsidR="00437CFF" w:rsidRPr="00524172">
        <w:t xml:space="preserve"> </w:t>
      </w:r>
      <w:r w:rsidR="00437CFF">
        <w:t>small and large animals sampling</w:t>
      </w:r>
      <w:r w:rsidR="00437CFF" w:rsidRPr="00524172">
        <w:t xml:space="preserve"> in the dry and wet season of 2021 using throw traps and trap nets (i.e., fyke and hoop nets) under a protocol similar to </w:t>
      </w:r>
      <w:r w:rsidR="00437CFF" w:rsidRPr="00524172">
        <w:fldChar w:fldCharType="begin" w:fldLock="1"/>
      </w:r>
      <w:r w:rsidR="00546621">
        <w:instrText xml:space="preserve"> ADDIN ZOTERO_ITEM CSL_CITATION {"citationID":"qwMtyVc8","properties":{"formattedCitation":"(Dorn &amp; Cook, 2015)","plainCitation":"(Dorn &amp; Cook, 2015)","dontUpdate":true,"noteIndex":0},"citationItems":[{"id":"qDtGyITR/QrrNc7Gh","uris":["http://www.mendeley.com/documents/?uuid=4af75148-5c2f-4271-85ea-86840248e880"],"itemData":{"DOI":"10.1890/14-1505.1","ISSN":"00129658","PMID":"27070017","abstract":"Effects of predators on prey populations can be especially strong in aquatic ecosystems, but disturbances may mediate the strength of predator limitation and even allow outbreaks of some prey populations. In a two-year study we investigated the numerical responses of crayfish (Procambarus fallax) and small fishes (Poeciliidae and Fundulidae) to a brief hydrological disturbance in replicated freshwater wetlands with an experimental drying and large predatory fish reduction. The experiment and an in situ predation assay tested the component of the consumer stress model positing that disturbances release prey from predator limitation. In the disturbed wetlands, abundances of large predatory fish were seasonally reduced, similar to dynamics in the Everglades (southern Florida). Densities of small fish were unaffected by the disturbance, but crayfish densities, which were similar across all wetlands before drying, increased almost threefold in the year after the disturbance. Upon re-flooding, juvenile crayfish survival was inversely related to the abundance of large fish across wetlands, but we found no evidence for enhanced algal food quality. At a larger landscape scale (500 km2 of the Everglades), crayfish densities over eight years were positively correlated with the severity of local dry disturbances (up to 99 days dry) during the preceding dry season. In contrast, densities of small-bodied fishes in the same wetlands were seasonally depressed by dry disturbances. The results from our experimental wetland drought and the observations of crayfish densities in the Everglades represent a large-scale example of prey population release following a hydrological disturbance in a freshwater ecosystem. The conditions producing crayfish pulses in the Everglades appear consistent with the mechanics of the consumer stress model, and we suggest crayfish pulses may influence the number of nesting wading birds in the Everglades.","author":[{"dropping-particle":"","family":"Dorn","given":"Nathan J.","non-dropping-particle":"","parse-names":false,"suffix":""},{"dropping-particle":"","family":"Cook","given":"Mark I.","non-dropping-particle":"","parse-names":false,"suffix":""}],"container-title":"Ecology","id":"ITEM-1","issue":"11","issued":{"date-parts":[["2015"]]},"page":"2984-2993","title":"Hydrological disturbance diminishes predator control in wetlands","type":"article-journal","volume":"96"}}],"schema":"https://github.com/citation-style-language/schema/raw/master/csl-citation.json"} </w:instrText>
      </w:r>
      <w:r w:rsidR="00437CFF" w:rsidRPr="00524172">
        <w:fldChar w:fldCharType="separate"/>
      </w:r>
      <w:r w:rsidR="00437CFF" w:rsidRPr="00B41503">
        <w:t xml:space="preserve">Dorn &amp; Cook, </w:t>
      </w:r>
      <w:r w:rsidR="00437CFF">
        <w:t>(</w:t>
      </w:r>
      <w:r w:rsidR="00437CFF" w:rsidRPr="00B41503">
        <w:t>2015)</w:t>
      </w:r>
      <w:r w:rsidR="00437CFF" w:rsidRPr="00524172">
        <w:fldChar w:fldCharType="end"/>
      </w:r>
      <w:r w:rsidR="00C7311C">
        <w:t xml:space="preserve"> (see </w:t>
      </w:r>
      <w:r w:rsidR="00C7311C" w:rsidRPr="00B41503">
        <w:t>Sommer, 2021</w:t>
      </w:r>
      <w:r w:rsidR="00330A2F">
        <w:t xml:space="preserve"> </w:t>
      </w:r>
      <w:r w:rsidR="00330A2F" w:rsidRPr="000C3C4E">
        <w:t>and SI</w:t>
      </w:r>
      <w:r w:rsidR="000472D5">
        <w:t>)</w:t>
      </w:r>
      <w:r w:rsidR="00437CFF" w:rsidRPr="00524172">
        <w:t>.</w:t>
      </w:r>
      <w:r w:rsidR="002F2A77">
        <w:t xml:space="preserve"> 3) We divided the counts of the art</w:t>
      </w:r>
      <w:r w:rsidR="00780591">
        <w:t>e</w:t>
      </w:r>
      <w:r w:rsidR="002F2A77">
        <w:t>facts by the abundance of the different predators to measure per-capita predation rates.</w:t>
      </w:r>
      <w:r w:rsidR="00437CFF">
        <w:t xml:space="preserve"> </w:t>
      </w:r>
    </w:p>
    <w:p w14:paraId="33ABD9E2" w14:textId="6AFE85BA" w:rsidR="00695B5F" w:rsidRPr="00C6515F" w:rsidRDefault="00A55C86" w:rsidP="00EA3C28">
      <w:pPr>
        <w:pStyle w:val="Heading2"/>
        <w:spacing w:before="0" w:line="360" w:lineRule="auto"/>
        <w:jc w:val="both"/>
      </w:pPr>
      <w:r>
        <w:t>Prey Growth</w:t>
      </w:r>
    </w:p>
    <w:p w14:paraId="6E62FA89" w14:textId="1D801494" w:rsidR="00772361" w:rsidRDefault="00BE6524" w:rsidP="00EA3C28">
      <w:pPr>
        <w:pStyle w:val="NATESTYLE1CommonCollege"/>
        <w:spacing w:line="360" w:lineRule="auto"/>
        <w:jc w:val="both"/>
      </w:pPr>
      <w:r>
        <w:t>We</w:t>
      </w:r>
      <w:r w:rsidR="004472A5" w:rsidRPr="00524172">
        <w:t xml:space="preserve"> measured </w:t>
      </w:r>
      <w:r w:rsidR="00037210">
        <w:t xml:space="preserve">the </w:t>
      </w:r>
      <w:r w:rsidR="002836F8">
        <w:t>growth</w:t>
      </w:r>
      <w:r w:rsidR="00037210">
        <w:t xml:space="preserve"> parameter (</w:t>
      </w:r>
      <w:proofErr w:type="spellStart"/>
      <w:r w:rsidR="00037210">
        <w:t>k</w:t>
      </w:r>
      <w:r w:rsidR="00037210" w:rsidRPr="00037210">
        <w:rPr>
          <w:vertAlign w:val="subscript"/>
        </w:rPr>
        <w:t>growth</w:t>
      </w:r>
      <w:proofErr w:type="spellEnd"/>
      <w:r w:rsidR="00037210">
        <w:t xml:space="preserve">) </w:t>
      </w:r>
      <w:r w:rsidR="00394A0D">
        <w:t xml:space="preserve">in LILA and in the </w:t>
      </w:r>
      <w:r w:rsidR="00D13789">
        <w:t>reference</w:t>
      </w:r>
      <w:r w:rsidR="00394A0D">
        <w:t xml:space="preserve"> sites</w:t>
      </w:r>
      <w:r w:rsidR="00037210">
        <w:t xml:space="preserve"> to relate to the zero-population growth isocline. </w:t>
      </w:r>
      <w:r w:rsidR="000574D4">
        <w:t xml:space="preserve">Prior to </w:t>
      </w:r>
      <w:proofErr w:type="spellStart"/>
      <w:r w:rsidR="000574D4">
        <w:t>k</w:t>
      </w:r>
      <w:r w:rsidR="000574D4" w:rsidRPr="000574D4">
        <w:rPr>
          <w:vertAlign w:val="subscript"/>
        </w:rPr>
        <w:t>growth</w:t>
      </w:r>
      <w:proofErr w:type="spellEnd"/>
      <w:r w:rsidR="000574D4" w:rsidRPr="000574D4">
        <w:rPr>
          <w:vertAlign w:val="subscript"/>
        </w:rPr>
        <w:t xml:space="preserve"> </w:t>
      </w:r>
      <w:r w:rsidR="000574D4">
        <w:t xml:space="preserve">calculation, </w:t>
      </w:r>
      <w:r w:rsidR="00724133">
        <w:t xml:space="preserve">we measured </w:t>
      </w:r>
      <w:r w:rsidR="002836F8">
        <w:t>growth</w:t>
      </w:r>
      <w:r w:rsidR="00724133">
        <w:t xml:space="preserve"> using </w:t>
      </w:r>
      <w:r w:rsidR="00394A0D" w:rsidRPr="00394A0D">
        <w:rPr>
          <w:i/>
          <w:iCs/>
        </w:rPr>
        <w:t>in</w:t>
      </w:r>
      <w:r w:rsidR="009F460B">
        <w:rPr>
          <w:i/>
          <w:iCs/>
        </w:rPr>
        <w:t>-</w:t>
      </w:r>
      <w:r w:rsidR="00394A0D" w:rsidRPr="00394A0D">
        <w:rPr>
          <w:i/>
          <w:iCs/>
        </w:rPr>
        <w:t>situ</w:t>
      </w:r>
      <w:r w:rsidR="00394A0D">
        <w:t xml:space="preserve"> cages and a</w:t>
      </w:r>
      <w:r w:rsidR="009B4EAE">
        <w:t xml:space="preserve"> </w:t>
      </w:r>
      <w:r w:rsidR="0043000A">
        <w:t>regression that predict</w:t>
      </w:r>
      <w:r w:rsidR="002446A8">
        <w:t>ed</w:t>
      </w:r>
      <w:r w:rsidR="0043000A">
        <w:t xml:space="preserve"> </w:t>
      </w:r>
      <w:r w:rsidR="002836F8">
        <w:t>growth</w:t>
      </w:r>
      <w:r w:rsidR="00106038">
        <w:t xml:space="preserve"> using</w:t>
      </w:r>
      <w:r w:rsidR="0043000A">
        <w:t xml:space="preserve"> total phosphorus levels</w:t>
      </w:r>
      <w:r w:rsidR="002446A8">
        <w:t xml:space="preserve"> </w:t>
      </w:r>
      <w:r w:rsidR="00106038">
        <w:t xml:space="preserve">of </w:t>
      </w:r>
      <w:r w:rsidR="0089348E">
        <w:t>periphyton</w:t>
      </w:r>
      <w:r w:rsidR="00615B21">
        <w:t xml:space="preserve"> mats (i.e., </w:t>
      </w:r>
      <w:r w:rsidR="00106038">
        <w:t xml:space="preserve">composite samples of </w:t>
      </w:r>
      <w:r w:rsidR="00D13789">
        <w:t xml:space="preserve">floating </w:t>
      </w:r>
      <w:r w:rsidR="002446A8">
        <w:t>calcareous mats of algae</w:t>
      </w:r>
      <w:r w:rsidR="00781D14">
        <w:t>, aquatic macrophytes,</w:t>
      </w:r>
      <w:r w:rsidR="002446A8">
        <w:t xml:space="preserve"> and other microbes</w:t>
      </w:r>
      <w:r w:rsidR="00106038">
        <w:t>;</w:t>
      </w:r>
      <w:r w:rsidR="00E306F6">
        <w:t xml:space="preserve"> </w:t>
      </w:r>
      <w:r w:rsidR="00106038">
        <w:fldChar w:fldCharType="begin"/>
      </w:r>
      <w:r w:rsidR="00546621">
        <w:instrText xml:space="preserve"> ADDIN ZOTERO_ITEM CSL_CITATION {"citationID":"42c3M5FL","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106038">
        <w:fldChar w:fldCharType="separate"/>
      </w:r>
      <w:r w:rsidR="008074ED" w:rsidRPr="008074ED">
        <w:t>Barrus et al., 2023)</w:t>
      </w:r>
      <w:r w:rsidR="00106038">
        <w:fldChar w:fldCharType="end"/>
      </w:r>
      <w:r w:rsidR="00724133">
        <w:t>.</w:t>
      </w:r>
      <w:r w:rsidR="0008316F">
        <w:t xml:space="preserve"> </w:t>
      </w:r>
      <w:r w:rsidR="00DF4F40">
        <w:t xml:space="preserve">For all </w:t>
      </w:r>
      <w:r w:rsidR="0008316F">
        <w:t>cages</w:t>
      </w:r>
      <w:r w:rsidR="00DF4F40">
        <w:t>,</w:t>
      </w:r>
      <w:r w:rsidR="0043000A">
        <w:t xml:space="preserve"> </w:t>
      </w:r>
      <w:r w:rsidR="00DF4F40">
        <w:t>a</w:t>
      </w:r>
      <w:r w:rsidR="00DF4F40" w:rsidRPr="00524172">
        <w:t xml:space="preserve">lgae was allowed to accumulate on the surfaces of the cages </w:t>
      </w:r>
      <w:r w:rsidR="00DF4F40" w:rsidRPr="00524172">
        <w:lastRenderedPageBreak/>
        <w:t>two weeks prior to the experiment</w:t>
      </w:r>
      <w:r w:rsidR="00F60792">
        <w:t>, and t</w:t>
      </w:r>
      <w:r w:rsidR="00F60792" w:rsidRPr="00524172">
        <w:t xml:space="preserve">wo liters of periphyton mat </w:t>
      </w:r>
      <w:r w:rsidR="000A38A2">
        <w:t>was</w:t>
      </w:r>
      <w:r w:rsidR="00F60792" w:rsidRPr="00524172">
        <w:t xml:space="preserve"> placed inside the cages as a food source for </w:t>
      </w:r>
      <w:r w:rsidR="006B339C">
        <w:t>hatchling</w:t>
      </w:r>
      <w:r w:rsidR="00F60792" w:rsidRPr="00524172">
        <w:t xml:space="preserve"> snails</w:t>
      </w:r>
      <w:r w:rsidR="00F60792">
        <w:t xml:space="preserve"> </w:t>
      </w:r>
      <w:r w:rsidR="00F60792">
        <w:fldChar w:fldCharType="begin" w:fldLock="1"/>
      </w:r>
      <w:r w:rsidR="00546621">
        <w:instrText xml:space="preserve"> ADDIN ZOTERO_ITEM CSL_CITATION {"citationID":"wZxETk1v","properties":{"formattedCitation":"(Barrus et al., 2023; Drumheller et al., 2022)","plainCitation":"(Barrus et al., 2023; Drumheller et al., 2022)","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id":"qDtGyITR/elOgObMS","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schema":"https://github.com/citation-style-language/schema/raw/master/csl-citation.json"} </w:instrText>
      </w:r>
      <w:r w:rsidR="00F60792">
        <w:fldChar w:fldCharType="separate"/>
      </w:r>
      <w:r w:rsidR="008074ED" w:rsidRPr="008074ED">
        <w:t>(Barrus et al., 2023; Drumheller et al., 2022)</w:t>
      </w:r>
      <w:r w:rsidR="00F60792">
        <w:fldChar w:fldCharType="end"/>
      </w:r>
      <w:r w:rsidR="00DF4F40" w:rsidRPr="00524172">
        <w:t>.</w:t>
      </w:r>
      <w:r w:rsidR="00DF4F40">
        <w:t xml:space="preserve"> </w:t>
      </w:r>
      <w:r w:rsidR="002B0C93" w:rsidRPr="00524172">
        <w:t xml:space="preserve">Periphyton was examined prior to placement to remove other snails and predatory invertebrates. </w:t>
      </w:r>
      <w:r w:rsidR="00B73C02" w:rsidRPr="00524172">
        <w:t>Four juvenile snails were individually marked with differing colors of nail polish and placed in cages</w:t>
      </w:r>
      <w:r w:rsidR="003472AD">
        <w:t xml:space="preserve"> to grow</w:t>
      </w:r>
      <w:r w:rsidR="00E663F2">
        <w:t xml:space="preserve"> for</w:t>
      </w:r>
      <w:r w:rsidR="003472AD">
        <w:t xml:space="preserve"> four to five weeks. </w:t>
      </w:r>
      <w:r w:rsidR="00850CDA">
        <w:t>We</w:t>
      </w:r>
      <w:r w:rsidR="00361D39">
        <w:t xml:space="preserve"> placed</w:t>
      </w:r>
      <w:r w:rsidR="00850CDA">
        <w:t xml:space="preserve"> 8 cages in LILA</w:t>
      </w:r>
      <w:r w:rsidR="00533903">
        <w:t xml:space="preserve"> during both seasons</w:t>
      </w:r>
      <w:r w:rsidR="00850CDA">
        <w:t xml:space="preserve"> and</w:t>
      </w:r>
      <w:r w:rsidR="00361D39">
        <w:t xml:space="preserve"> </w:t>
      </w:r>
      <w:r w:rsidR="00F9467A">
        <w:t>3 cages in WCA3A</w:t>
      </w:r>
      <w:r w:rsidR="00A55C86">
        <w:t xml:space="preserve"> site</w:t>
      </w:r>
      <w:r w:rsidR="00732EA3">
        <w:t xml:space="preserve"> 2</w:t>
      </w:r>
      <w:r w:rsidR="00A55C86">
        <w:t xml:space="preserve"> </w:t>
      </w:r>
      <w:r w:rsidR="00732EA3">
        <w:t xml:space="preserve">in the </w:t>
      </w:r>
      <w:r w:rsidR="00A55C86">
        <w:t>dry season</w:t>
      </w:r>
      <w:r w:rsidR="006672C2">
        <w:t>.</w:t>
      </w:r>
      <w:r w:rsidR="002D7E24">
        <w:t xml:space="preserve"> For the wet season</w:t>
      </w:r>
      <w:r w:rsidR="00732EA3">
        <w:t xml:space="preserve"> growth estimates</w:t>
      </w:r>
      <w:r w:rsidR="000D73F1">
        <w:t xml:space="preserve"> in the </w:t>
      </w:r>
      <w:r w:rsidR="004D42BA">
        <w:t>WCA3A</w:t>
      </w:r>
      <w:r w:rsidR="002D7E24">
        <w:t xml:space="preserve">, we </w:t>
      </w:r>
      <w:r w:rsidR="00B83A78">
        <w:t>measured</w:t>
      </w:r>
      <w:r w:rsidR="002D7E24">
        <w:t xml:space="preserve"> total phosphorus </w:t>
      </w:r>
      <w:r w:rsidR="005337FD">
        <w:t xml:space="preserve">of </w:t>
      </w:r>
      <w:proofErr w:type="spellStart"/>
      <w:r w:rsidR="00B83A78">
        <w:t>metaphytic</w:t>
      </w:r>
      <w:proofErr w:type="spellEnd"/>
      <w:r w:rsidR="00B83A78">
        <w:t xml:space="preserve"> </w:t>
      </w:r>
      <w:r w:rsidR="005337FD">
        <w:t>mat</w:t>
      </w:r>
      <w:r w:rsidR="00B83A78">
        <w:t>s</w:t>
      </w:r>
      <w:r w:rsidR="002D7E24">
        <w:t xml:space="preserve"> </w:t>
      </w:r>
      <w:r w:rsidR="001E188D">
        <w:t xml:space="preserve">to </w:t>
      </w:r>
      <w:r w:rsidR="004D42BA">
        <w:t>predict</w:t>
      </w:r>
      <w:r w:rsidR="001E188D">
        <w:t xml:space="preserve"> </w:t>
      </w:r>
      <w:r w:rsidR="00732EA3">
        <w:t xml:space="preserve">FAS </w:t>
      </w:r>
      <w:r w:rsidR="00A55C86">
        <w:t>gr</w:t>
      </w:r>
      <w:r w:rsidR="00732EA3">
        <w:t>owth</w:t>
      </w:r>
      <w:r w:rsidR="00A55C86">
        <w:t xml:space="preserve"> </w:t>
      </w:r>
      <w:r w:rsidR="001E188D">
        <w:t xml:space="preserve">of </w:t>
      </w:r>
      <w:r w:rsidR="004D42BA">
        <w:t xml:space="preserve">using </w:t>
      </w:r>
      <w:r w:rsidR="002614D9">
        <w:t>regression</w:t>
      </w:r>
      <w:r w:rsidR="0068359A">
        <w:t xml:space="preserve">s </w:t>
      </w:r>
      <w:r w:rsidR="001F4D08">
        <w:t>(</w:t>
      </w:r>
      <w:r w:rsidR="008074ED">
        <w:fldChar w:fldCharType="begin"/>
      </w:r>
      <w:r w:rsidR="00546621">
        <w:instrText xml:space="preserve"> ADDIN ZOTERO_ITEM CSL_CITATION {"citationID":"NBNbgFf1","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8074ED">
        <w:fldChar w:fldCharType="separate"/>
      </w:r>
      <w:r w:rsidR="008074ED" w:rsidRPr="008074ED">
        <w:t>Barrus et al., 2023)</w:t>
      </w:r>
      <w:r w:rsidR="008074ED">
        <w:fldChar w:fldCharType="end"/>
      </w:r>
      <w:r w:rsidR="001E188D">
        <w:t>.</w:t>
      </w:r>
      <w:r w:rsidR="000E0597">
        <w:t xml:space="preserve"> We were only able to obtain </w:t>
      </w:r>
      <w:r w:rsidR="00BB6C22">
        <w:t>dry</w:t>
      </w:r>
      <w:r w:rsidR="000E0597">
        <w:t xml:space="preserve"> season</w:t>
      </w:r>
      <w:r w:rsidR="00732EA3">
        <w:t xml:space="preserve"> growth rates</w:t>
      </w:r>
      <w:r w:rsidR="000E0597">
        <w:t xml:space="preserve"> for site</w:t>
      </w:r>
      <w:r w:rsidR="00BB6C22">
        <w:t xml:space="preserve"> 2</w:t>
      </w:r>
      <w:r w:rsidR="00732EA3">
        <w:t xml:space="preserve"> in WCA3A</w:t>
      </w:r>
      <w:r w:rsidR="006019FD">
        <w:t xml:space="preserve"> </w:t>
      </w:r>
      <w:r w:rsidR="000E0597">
        <w:t>because low dry season water depths made</w:t>
      </w:r>
      <w:r w:rsidR="00F369D5">
        <w:t xml:space="preserve"> use of cage experiments impossible.</w:t>
      </w:r>
    </w:p>
    <w:p w14:paraId="5AB15C28" w14:textId="5C835988" w:rsidR="00F840A9" w:rsidRDefault="0090726F" w:rsidP="00EA3C28">
      <w:pPr>
        <w:pStyle w:val="NATESTYLE1CommonCollege"/>
        <w:spacing w:line="360" w:lineRule="auto"/>
        <w:ind w:firstLine="720"/>
        <w:jc w:val="both"/>
      </w:pPr>
      <w:r>
        <w:t>The</w:t>
      </w:r>
      <w:r w:rsidR="00772361">
        <w:t xml:space="preserve"> population model</w:t>
      </w:r>
      <w:r w:rsidR="0094791D">
        <w:t xml:space="preserve"> </w:t>
      </w:r>
      <w:r w:rsidR="00772361">
        <w:t xml:space="preserve">used </w:t>
      </w:r>
      <w:r w:rsidR="00F840A9">
        <w:t>the following equation</w:t>
      </w:r>
      <w:r w:rsidR="00E3449E">
        <w:t xml:space="preserve"> to model </w:t>
      </w:r>
      <w:r w:rsidR="00F369D5">
        <w:t xml:space="preserve">growth </w:t>
      </w:r>
      <w:r w:rsidR="00E3449E">
        <w:t xml:space="preserve">of </w:t>
      </w:r>
      <w:r w:rsidR="00F369D5">
        <w:t>FAS</w:t>
      </w:r>
      <w:r w:rsidR="00E3449E">
        <w:t>.</w:t>
      </w:r>
    </w:p>
    <w:p w14:paraId="6129445E" w14:textId="77777777" w:rsidR="00F840A9" w:rsidRPr="0095359E" w:rsidRDefault="00CC1206" w:rsidP="00EA3C28">
      <w:pPr>
        <w:pStyle w:val="NATESTYLE1CommonCollege"/>
        <w:spacing w:line="360" w:lineRule="auto"/>
        <w:jc w:val="both"/>
        <w:rPr>
          <w:rFonts w:eastAsiaTheme="minorEastAsia"/>
        </w:rPr>
      </w:pPr>
      <m:oMathPara>
        <m:oMath>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k</m:t>
                      </m:r>
                    </m:e>
                    <m:sub>
                      <m:r>
                        <w:rPr>
                          <w:rFonts w:ascii="Cambria Math" w:hAnsi="Cambria Math"/>
                        </w:rPr>
                        <m:t>growt</m:t>
                      </m:r>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i</m:t>
                      </m:r>
                    </m:sub>
                  </m:sSub>
                </m:sup>
              </m:sSup>
            </m:num>
            <m:den>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k</m:t>
                      </m:r>
                    </m:e>
                    <m:sub>
                      <m:r>
                        <w:rPr>
                          <w:rFonts w:ascii="Cambria Math" w:hAnsi="Cambria Math"/>
                        </w:rPr>
                        <m:t>growt</m:t>
                      </m:r>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i</m:t>
                      </m:r>
                    </m:sub>
                  </m:sSub>
                </m:sup>
              </m:sSup>
              <m:r>
                <w:rPr>
                  <w:rFonts w:ascii="Cambria Math" w:hAnsi="Cambria Math"/>
                </w:rPr>
                <m:t>-</m:t>
              </m:r>
              <m:r>
                <w:rPr>
                  <w:rFonts w:ascii="Cambria Math" w:hAnsi="Cambria Math"/>
                </w:rPr>
                <m:t>1)</m:t>
              </m:r>
            </m:den>
          </m:f>
        </m:oMath>
      </m:oMathPara>
    </w:p>
    <w:p w14:paraId="0730C230" w14:textId="0114664F" w:rsidR="00F840A9" w:rsidRDefault="00F840A9" w:rsidP="00EA3C28">
      <w:pPr>
        <w:pStyle w:val="NATESTYLE1CommonCollege"/>
        <w:spacing w:line="360" w:lineRule="auto"/>
        <w:jc w:val="both"/>
        <w:rPr>
          <w:rFonts w:eastAsiaTheme="minorEastAsia"/>
        </w:rPr>
      </w:pPr>
      <w:r>
        <w:rPr>
          <w:rFonts w:eastAsiaTheme="minorEastAsia"/>
        </w:rPr>
        <w:t xml:space="preserve">where </w:t>
      </w:r>
      <w:r w:rsidR="00960D87">
        <w:rPr>
          <w:rFonts w:eastAsiaTheme="minorEastAsia"/>
        </w:rPr>
        <w:t xml:space="preserve">time </w:t>
      </w:r>
      <w:r>
        <w:rPr>
          <w:rFonts w:eastAsiaTheme="minorEastAsia"/>
        </w:rPr>
        <w:t xml:space="preserve">is </w:t>
      </w:r>
      <w:r w:rsidR="00960D87">
        <w:rPr>
          <w:rFonts w:eastAsiaTheme="minorEastAsia"/>
        </w:rPr>
        <w:t xml:space="preserve">the duration of </w:t>
      </w:r>
      <w:r w:rsidR="002836F8">
        <w:rPr>
          <w:rFonts w:eastAsiaTheme="minorEastAsia"/>
        </w:rPr>
        <w:t>growth</w:t>
      </w:r>
      <w:r>
        <w:rPr>
          <w:rFonts w:eastAsiaTheme="minorEastAsia"/>
        </w:rPr>
        <w:t xml:space="preserve">, and </w:t>
      </w:r>
      <w:proofErr w:type="spellStart"/>
      <w:r>
        <w:rPr>
          <w:rFonts w:eastAsiaTheme="minorEastAsia"/>
        </w:rPr>
        <w:t>Size</w:t>
      </w:r>
      <w:r w:rsidR="0050646A">
        <w:rPr>
          <w:rFonts w:eastAsiaTheme="minorEastAsia"/>
          <w:vertAlign w:val="subscript"/>
        </w:rPr>
        <w:t>initial</w:t>
      </w:r>
      <w:proofErr w:type="spellEnd"/>
      <w:r>
        <w:rPr>
          <w:rFonts w:eastAsiaTheme="minorEastAsia"/>
        </w:rPr>
        <w:t xml:space="preserve"> is the </w:t>
      </w:r>
      <w:r w:rsidR="006762D3">
        <w:rPr>
          <w:rFonts w:eastAsiaTheme="minorEastAsia"/>
        </w:rPr>
        <w:t xml:space="preserve">initial </w:t>
      </w:r>
      <w:r w:rsidR="0043626A">
        <w:rPr>
          <w:rFonts w:eastAsiaTheme="minorEastAsia"/>
        </w:rPr>
        <w:t xml:space="preserve">length </w:t>
      </w:r>
      <w:r w:rsidR="006762D3">
        <w:rPr>
          <w:rFonts w:eastAsiaTheme="minorEastAsia"/>
        </w:rPr>
        <w:t>of the snail</w:t>
      </w:r>
      <w:r>
        <w:rPr>
          <w:rFonts w:eastAsiaTheme="minorEastAsia"/>
        </w:rPr>
        <w:t xml:space="preserve">, </w:t>
      </w:r>
      <w:proofErr w:type="spellStart"/>
      <w:r>
        <w:rPr>
          <w:rFonts w:eastAsiaTheme="minorEastAsia"/>
        </w:rPr>
        <w:t>Size</w:t>
      </w:r>
      <w:r w:rsidRPr="00CB524C">
        <w:rPr>
          <w:rFonts w:eastAsiaTheme="minorEastAsia"/>
          <w:vertAlign w:val="subscript"/>
        </w:rPr>
        <w:t>max</w:t>
      </w:r>
      <w:proofErr w:type="spellEnd"/>
      <w:r>
        <w:rPr>
          <w:rFonts w:eastAsiaTheme="minorEastAsia"/>
        </w:rPr>
        <w:t xml:space="preserve"> is the maximum </w:t>
      </w:r>
      <w:r w:rsidR="0043626A">
        <w:rPr>
          <w:rFonts w:eastAsiaTheme="minorEastAsia"/>
        </w:rPr>
        <w:t xml:space="preserve">length </w:t>
      </w:r>
      <w:r>
        <w:rPr>
          <w:rFonts w:eastAsiaTheme="minorEastAsia"/>
        </w:rPr>
        <w:t>that an adult can reach</w:t>
      </w:r>
      <w:r w:rsidR="006762D3">
        <w:rPr>
          <w:rFonts w:eastAsiaTheme="minorEastAsia"/>
        </w:rPr>
        <w:t xml:space="preserve"> (</w:t>
      </w:r>
      <w:r w:rsidR="006845F1">
        <w:rPr>
          <w:rFonts w:eastAsiaTheme="minorEastAsia"/>
        </w:rPr>
        <w:t>assumed to be</w:t>
      </w:r>
      <w:r>
        <w:rPr>
          <w:rFonts w:eastAsiaTheme="minorEastAsia"/>
        </w:rPr>
        <w:t xml:space="preserve"> 50 mm SL</w:t>
      </w:r>
      <w:r w:rsidR="006762D3">
        <w:rPr>
          <w:rFonts w:eastAsiaTheme="minorEastAsia"/>
        </w:rPr>
        <w:t>)</w:t>
      </w:r>
      <w:r>
        <w:rPr>
          <w:rFonts w:eastAsiaTheme="minorEastAsia"/>
        </w:rPr>
        <w:t>.</w:t>
      </w:r>
      <w:r w:rsidR="006845F1">
        <w:rPr>
          <w:rFonts w:eastAsiaTheme="minorEastAsia"/>
        </w:rPr>
        <w:t xml:space="preserve"> </w:t>
      </w:r>
      <w:r>
        <w:t>Because we knew the</w:t>
      </w:r>
      <w:r w:rsidR="00232ADA">
        <w:t xml:space="preserve"> </w:t>
      </w:r>
      <w:proofErr w:type="spellStart"/>
      <w:r w:rsidR="00232ADA">
        <w:t>Size</w:t>
      </w:r>
      <w:r w:rsidR="00960D87" w:rsidRPr="00F641F3">
        <w:rPr>
          <w:vertAlign w:val="subscript"/>
        </w:rPr>
        <w:t>intial</w:t>
      </w:r>
      <w:proofErr w:type="spellEnd"/>
      <w:r w:rsidR="00960D87">
        <w:t xml:space="preserve">, </w:t>
      </w:r>
      <w:proofErr w:type="spellStart"/>
      <w:r w:rsidR="00960D87">
        <w:t>size</w:t>
      </w:r>
      <w:r w:rsidR="00960D87" w:rsidRPr="00F641F3">
        <w:rPr>
          <w:vertAlign w:val="subscript"/>
        </w:rPr>
        <w:t>max</w:t>
      </w:r>
      <w:proofErr w:type="spellEnd"/>
      <w:r w:rsidR="00960D87">
        <w:t xml:space="preserve"> and </w:t>
      </w:r>
      <w:r w:rsidR="00F641F3">
        <w:t>time</w:t>
      </w:r>
      <w:r w:rsidR="00232ADA">
        <w:t xml:space="preserve">, </w:t>
      </w:r>
      <w:r>
        <w:t>we c</w:t>
      </w:r>
      <w:r w:rsidR="00A07932">
        <w:t>ould</w:t>
      </w:r>
      <w:r>
        <w:t xml:space="preserve"> then calculate </w:t>
      </w:r>
      <w:proofErr w:type="spellStart"/>
      <w:r>
        <w:t>k</w:t>
      </w:r>
      <w:r w:rsidRPr="00C0641C">
        <w:rPr>
          <w:vertAlign w:val="subscript"/>
        </w:rPr>
        <w:t>growth</w:t>
      </w:r>
      <w:proofErr w:type="spellEnd"/>
      <w:r w:rsidR="000D55CD">
        <w:rPr>
          <w:vertAlign w:val="subscript"/>
        </w:rPr>
        <w:t xml:space="preserve"> </w:t>
      </w:r>
      <w:r w:rsidR="000D55CD">
        <w:t>for each snail</w:t>
      </w:r>
      <w:r>
        <w:t xml:space="preserve"> by rearranging the equation.</w:t>
      </w:r>
    </w:p>
    <w:p w14:paraId="74965E76" w14:textId="7F20854C" w:rsidR="00F840A9" w:rsidRPr="00C0641C" w:rsidRDefault="00CC1206" w:rsidP="00EA3C28">
      <w:pPr>
        <w:pStyle w:val="NATESTYLE1CommonCollege"/>
        <w:spacing w:line="360" w:lineRule="auto"/>
        <w:jc w:val="both"/>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growt</m:t>
              </m:r>
              <m:r>
                <w:rPr>
                  <w:rFonts w:ascii="Cambria Math" w:hAnsi="Cambria Math"/>
                </w:rPr>
                <m:t>h</m:t>
              </m:r>
            </m:sub>
          </m:sSub>
          <m:r>
            <w:rPr>
              <w:rFonts w:ascii="Cambria Math" w:hAnsi="Cambria Math"/>
            </w:rPr>
            <m:t xml:space="preserve">= </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e>
                      </m:d>
                    </m:e>
                  </m:d>
                </m:e>
              </m:func>
              <m:r>
                <w:rPr>
                  <w:rFonts w:ascii="Cambria Math" w:hAnsi="Cambria Math"/>
                </w:rPr>
                <m:t>-</m:t>
              </m:r>
              <m:r>
                <m:rPr>
                  <m:sty m:val="p"/>
                </m:rPr>
                <w:rPr>
                  <w:rFonts w:ascii="Cambria Math" w:hAnsi="Cambria Math"/>
                </w:rPr>
                <m:t>ln⁡(</m:t>
              </m:r>
              <m:sSub>
                <m:sSubPr>
                  <m:ctrlPr>
                    <w:rPr>
                      <w:rFonts w:ascii="Cambria Math" w:hAnsi="Cambria Math"/>
                      <w:i/>
                    </w:rPr>
                  </m:ctrlPr>
                </m:sSubPr>
                <m:e>
                  <m:r>
                    <w:rPr>
                      <w:rFonts w:ascii="Cambria Math" w:hAnsi="Cambria Math"/>
                    </w:rPr>
                    <m:t>size</m:t>
                  </m:r>
                </m:e>
                <m:sub>
                  <m:r>
                    <w:rPr>
                      <w:rFonts w:ascii="Cambria Math" w:hAnsi="Cambria Math"/>
                    </w:rPr>
                    <m:t>initial</m:t>
                  </m:r>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e>
              </m:d>
              <m:r>
                <w:rPr>
                  <w:rFonts w:ascii="Cambria Math" w:hAnsi="Cambria Math"/>
                </w:rPr>
                <m:t>)</m:t>
              </m:r>
            </m:num>
            <m:den>
              <m:r>
                <w:rPr>
                  <w:rFonts w:ascii="Cambria Math" w:hAnsi="Cambria Math"/>
                </w:rPr>
                <m:t>time</m:t>
              </m:r>
            </m:den>
          </m:f>
        </m:oMath>
      </m:oMathPara>
    </w:p>
    <w:p w14:paraId="00FD2E77" w14:textId="5BA166B8" w:rsidR="00282F8D" w:rsidRPr="00282F8D" w:rsidRDefault="00282F8D" w:rsidP="00EA3C28">
      <w:pPr>
        <w:pStyle w:val="NATESTYLE1CommonCollege"/>
        <w:spacing w:line="360" w:lineRule="auto"/>
        <w:jc w:val="both"/>
        <w:rPr>
          <w:rFonts w:eastAsiaTheme="minorEastAsia"/>
          <w:i/>
          <w:iCs/>
        </w:rPr>
      </w:pPr>
      <w:r w:rsidRPr="00282F8D">
        <w:rPr>
          <w:rFonts w:eastAsiaTheme="minorEastAsia"/>
          <w:i/>
          <w:iCs/>
        </w:rPr>
        <w:t>Relating Empirical Measures to Isocline</w:t>
      </w:r>
    </w:p>
    <w:p w14:paraId="21B3A5C1" w14:textId="46A7B783" w:rsidR="0094791D" w:rsidRPr="0090726F" w:rsidRDefault="003F39C2" w:rsidP="00EA3C28">
      <w:pPr>
        <w:pStyle w:val="NATESTYLE1CommonCollege"/>
        <w:spacing w:line="360" w:lineRule="auto"/>
        <w:jc w:val="both"/>
        <w:rPr>
          <w:rFonts w:eastAsiaTheme="minorEastAsia"/>
        </w:rPr>
      </w:pPr>
      <w:r>
        <w:t>We</w:t>
      </w:r>
      <w:r w:rsidR="00282F8D">
        <w:t xml:space="preserve"> relate</w:t>
      </w:r>
      <w:r>
        <w:t>d</w:t>
      </w:r>
      <w:r w:rsidR="00282F8D">
        <w:t xml:space="preserve"> empirical</w:t>
      </w:r>
      <w:r>
        <w:t xml:space="preserve"> measures of </w:t>
      </w:r>
      <w:r w:rsidR="00E70E79">
        <w:t xml:space="preserve">survival </w:t>
      </w:r>
      <w:r>
        <w:t xml:space="preserve">and growth </w:t>
      </w:r>
      <w:r w:rsidR="00282F8D">
        <w:t>to the zero-population isocline</w:t>
      </w:r>
      <w:r w:rsidR="00E70E79">
        <w:t xml:space="preserve">. </w:t>
      </w:r>
      <w:r w:rsidR="00D91A00">
        <w:t>W</w:t>
      </w:r>
      <w:r w:rsidR="00282F8D">
        <w:t>e calculated survival and 95% confidence intervals of snails &lt; 10 mm SL at all sites and seasons</w:t>
      </w:r>
      <w:r w:rsidR="00FD3821">
        <w:t xml:space="preserve"> from the tethering data. W</w:t>
      </w:r>
      <w:r w:rsidR="00C635EE">
        <w:t>e</w:t>
      </w:r>
      <w:r w:rsidR="00FD3821">
        <w:t xml:space="preserve"> also </w:t>
      </w:r>
      <w:r w:rsidR="00C464B8">
        <w:t xml:space="preserve">calculated survival and 95% confidence </w:t>
      </w:r>
      <w:r w:rsidR="00282F8D">
        <w:t>in</w:t>
      </w:r>
      <w:r w:rsidR="00282F8D" w:rsidRPr="00524172">
        <w:rPr>
          <w:i/>
          <w:iCs/>
        </w:rPr>
        <w:t xml:space="preserve"> in situ</w:t>
      </w:r>
      <w:r w:rsidR="00282F8D" w:rsidRPr="00524172">
        <w:t xml:space="preserve"> cages that excluded predators</w:t>
      </w:r>
      <w:r w:rsidR="00507D89">
        <w:t xml:space="preserve"> in LILA</w:t>
      </w:r>
      <w:r w:rsidR="00282F8D" w:rsidRPr="00524172">
        <w:t xml:space="preserve"> (</w:t>
      </w:r>
      <w:r w:rsidR="00F10CEB">
        <w:t>Figure S4</w:t>
      </w:r>
      <w:r w:rsidR="00282F8D" w:rsidRPr="00524172">
        <w:t>).</w:t>
      </w:r>
      <w:r w:rsidR="00282F8D">
        <w:t xml:space="preserve"> </w:t>
      </w:r>
      <w:r w:rsidR="008A2E3C">
        <w:rPr>
          <w:rFonts w:eastAsiaTheme="minorEastAsia"/>
        </w:rPr>
        <w:t xml:space="preserve">We </w:t>
      </w:r>
      <w:r w:rsidR="00A237E8">
        <w:rPr>
          <w:rFonts w:eastAsiaTheme="minorEastAsia"/>
        </w:rPr>
        <w:t xml:space="preserve">also </w:t>
      </w:r>
      <w:r w:rsidR="008A2E3C">
        <w:rPr>
          <w:rFonts w:eastAsiaTheme="minorEastAsia"/>
        </w:rPr>
        <w:t xml:space="preserve">calculated mean and 95% confidence intervals of </w:t>
      </w:r>
      <w:proofErr w:type="spellStart"/>
      <w:r w:rsidR="008A2E3C">
        <w:rPr>
          <w:rFonts w:eastAsiaTheme="minorEastAsia"/>
        </w:rPr>
        <w:t>k</w:t>
      </w:r>
      <w:r w:rsidR="008A2E3C" w:rsidRPr="008A2E3C">
        <w:rPr>
          <w:rFonts w:eastAsiaTheme="minorEastAsia"/>
          <w:vertAlign w:val="subscript"/>
        </w:rPr>
        <w:t>growth</w:t>
      </w:r>
      <w:proofErr w:type="spellEnd"/>
      <w:r w:rsidR="00223B46">
        <w:rPr>
          <w:rFonts w:eastAsiaTheme="minorEastAsia"/>
        </w:rPr>
        <w:t xml:space="preserve"> </w:t>
      </w:r>
      <w:r w:rsidR="00A237E8">
        <w:rPr>
          <w:rFonts w:eastAsiaTheme="minorEastAsia"/>
        </w:rPr>
        <w:t xml:space="preserve">from the </w:t>
      </w:r>
      <w:r w:rsidR="009F460B" w:rsidRPr="00A237E8">
        <w:rPr>
          <w:rFonts w:eastAsiaTheme="minorEastAsia"/>
          <w:i/>
          <w:iCs/>
        </w:rPr>
        <w:t>in-situ</w:t>
      </w:r>
      <w:r w:rsidR="00A237E8">
        <w:rPr>
          <w:rFonts w:eastAsiaTheme="minorEastAsia"/>
        </w:rPr>
        <w:t xml:space="preserve"> cages</w:t>
      </w:r>
      <w:r w:rsidR="00223B46">
        <w:rPr>
          <w:rFonts w:eastAsiaTheme="minorEastAsia"/>
        </w:rPr>
        <w:t>.</w:t>
      </w:r>
      <w:r w:rsidR="00D30D5C">
        <w:rPr>
          <w:rFonts w:eastAsiaTheme="minorEastAsia"/>
        </w:rPr>
        <w:t xml:space="preserve"> We then plotted on </w:t>
      </w:r>
      <w:r w:rsidR="00AF56A9">
        <w:rPr>
          <w:rFonts w:eastAsiaTheme="minorEastAsia"/>
        </w:rPr>
        <w:t>the isocline state space the combination of survival and growth for each season</w:t>
      </w:r>
      <w:r w:rsidR="00E22180">
        <w:rPr>
          <w:rFonts w:eastAsiaTheme="minorEastAsia"/>
        </w:rPr>
        <w:t xml:space="preserve"> and location. </w:t>
      </w:r>
      <w:r w:rsidR="00296BE3">
        <w:rPr>
          <w:rFonts w:eastAsiaTheme="minorEastAsia"/>
        </w:rPr>
        <w:t>The nature of the population model made it impossible to change growth rates seasonally</w:t>
      </w:r>
      <w:r w:rsidR="00C01A7F">
        <w:rPr>
          <w:rFonts w:eastAsiaTheme="minorEastAsia"/>
        </w:rPr>
        <w:t>, thus</w:t>
      </w:r>
      <w:r w:rsidR="00876EDC">
        <w:rPr>
          <w:rFonts w:eastAsiaTheme="minorEastAsia"/>
        </w:rPr>
        <w:t xml:space="preserve"> the </w:t>
      </w:r>
      <w:r w:rsidR="00E72EDD">
        <w:rPr>
          <w:rFonts w:eastAsiaTheme="minorEastAsia"/>
        </w:rPr>
        <w:t xml:space="preserve">predictions from </w:t>
      </w:r>
      <w:r w:rsidR="00C04265">
        <w:rPr>
          <w:rFonts w:eastAsiaTheme="minorEastAsia"/>
        </w:rPr>
        <w:t>isocline</w:t>
      </w:r>
      <w:r w:rsidR="00876EDC">
        <w:rPr>
          <w:rFonts w:eastAsiaTheme="minorEastAsia"/>
        </w:rPr>
        <w:t xml:space="preserve"> plot</w:t>
      </w:r>
      <w:r w:rsidR="00C01A7F">
        <w:rPr>
          <w:rFonts w:eastAsiaTheme="minorEastAsia"/>
        </w:rPr>
        <w:t xml:space="preserve"> assume that these </w:t>
      </w:r>
      <w:r w:rsidR="00876EDC">
        <w:rPr>
          <w:rFonts w:eastAsiaTheme="minorEastAsia"/>
        </w:rPr>
        <w:t xml:space="preserve">season-dependent </w:t>
      </w:r>
      <w:r w:rsidR="00C04265">
        <w:rPr>
          <w:rFonts w:eastAsiaTheme="minorEastAsia"/>
        </w:rPr>
        <w:t xml:space="preserve">and growth dependent parameters are experienced throughout the year.  </w:t>
      </w:r>
      <w:r w:rsidR="00422245">
        <w:rPr>
          <w:rFonts w:eastAsiaTheme="minorEastAsia"/>
        </w:rPr>
        <w:t xml:space="preserve">Essentially, the season-dependent predictions then are an estimate of </w:t>
      </w:r>
      <w:r w:rsidR="007E44E2">
        <w:rPr>
          <w:rFonts w:eastAsiaTheme="minorEastAsia"/>
        </w:rPr>
        <w:t xml:space="preserve">snail recruitment for each season. </w:t>
      </w:r>
      <w:r w:rsidR="004A4749">
        <w:rPr>
          <w:rFonts w:eastAsiaTheme="minorEastAsia"/>
        </w:rPr>
        <w:t>For a given season, i</w:t>
      </w:r>
      <w:r w:rsidR="007E44E2">
        <w:rPr>
          <w:rFonts w:eastAsiaTheme="minorEastAsia"/>
        </w:rPr>
        <w:t xml:space="preserve">f above and to the right of the isocline then more snails are </w:t>
      </w:r>
      <w:r w:rsidR="009C30BF">
        <w:rPr>
          <w:rFonts w:eastAsiaTheme="minorEastAsia"/>
        </w:rPr>
        <w:t>recruited</w:t>
      </w:r>
      <w:r w:rsidR="007E44E2">
        <w:rPr>
          <w:rFonts w:eastAsiaTheme="minorEastAsia"/>
        </w:rPr>
        <w:t xml:space="preserve"> into </w:t>
      </w:r>
      <w:r w:rsidR="00B772FA">
        <w:rPr>
          <w:rFonts w:eastAsiaTheme="minorEastAsia"/>
        </w:rPr>
        <w:t xml:space="preserve">the </w:t>
      </w:r>
      <w:r w:rsidR="007E44E2">
        <w:rPr>
          <w:rFonts w:eastAsiaTheme="minorEastAsia"/>
        </w:rPr>
        <w:t>population than die</w:t>
      </w:r>
      <w:r w:rsidR="009C30BF">
        <w:rPr>
          <w:rFonts w:eastAsiaTheme="minorEastAsia"/>
        </w:rPr>
        <w:t>, and if down and to the left of the isocline then more snails die than are recruited into the populatio</w:t>
      </w:r>
      <w:r w:rsidR="004A4749">
        <w:rPr>
          <w:rFonts w:eastAsiaTheme="minorEastAsia"/>
        </w:rPr>
        <w:t xml:space="preserve">n.  </w:t>
      </w:r>
      <w:r w:rsidR="007E1DCE">
        <w:rPr>
          <w:rFonts w:eastAsiaTheme="minorEastAsia"/>
        </w:rPr>
        <w:t xml:space="preserve">We also wished to predict if favorable seasons can compensate </w:t>
      </w:r>
      <w:r w:rsidR="007E1DCE">
        <w:rPr>
          <w:rFonts w:eastAsiaTheme="minorEastAsia"/>
        </w:rPr>
        <w:lastRenderedPageBreak/>
        <w:t>for poor season</w:t>
      </w:r>
      <w:r w:rsidR="00B772FA">
        <w:rPr>
          <w:rFonts w:eastAsiaTheme="minorEastAsia"/>
        </w:rPr>
        <w:t>s</w:t>
      </w:r>
      <w:r w:rsidR="007E1DCE">
        <w:rPr>
          <w:rFonts w:eastAsiaTheme="minorEastAsia"/>
        </w:rPr>
        <w:t>, so we calculated weighted average</w:t>
      </w:r>
      <w:r w:rsidR="006721E0">
        <w:rPr>
          <w:rFonts w:eastAsiaTheme="minorEastAsia"/>
        </w:rPr>
        <w:t>s of the season</w:t>
      </w:r>
      <w:r w:rsidR="006A2FDD">
        <w:rPr>
          <w:rFonts w:eastAsiaTheme="minorEastAsia"/>
        </w:rPr>
        <w:t xml:space="preserve">al </w:t>
      </w:r>
      <w:r w:rsidR="006721E0">
        <w:rPr>
          <w:rFonts w:eastAsiaTheme="minorEastAsia"/>
        </w:rPr>
        <w:t xml:space="preserve">parameters </w:t>
      </w:r>
      <w:r w:rsidR="006A2FDD">
        <w:rPr>
          <w:rFonts w:eastAsiaTheme="minorEastAsia"/>
        </w:rPr>
        <w:t xml:space="preserve">to combine the estimates into a single growth and survival estimate for the year. </w:t>
      </w:r>
      <w:r w:rsidR="00685B37">
        <w:rPr>
          <w:rFonts w:eastAsiaTheme="minorEastAsia"/>
        </w:rPr>
        <w:t>~</w:t>
      </w:r>
      <w:r w:rsidR="0019432A">
        <w:rPr>
          <w:rFonts w:eastAsiaTheme="minorEastAsia"/>
        </w:rPr>
        <w:t>70% of r</w:t>
      </w:r>
      <w:r w:rsidR="0084477D">
        <w:rPr>
          <w:rFonts w:eastAsiaTheme="minorEastAsia"/>
        </w:rPr>
        <w:t>eproducti</w:t>
      </w:r>
      <w:r w:rsidR="0019432A">
        <w:rPr>
          <w:rFonts w:eastAsiaTheme="minorEastAsia"/>
        </w:rPr>
        <w:t xml:space="preserve">on occurs </w:t>
      </w:r>
      <w:r w:rsidR="0084477D">
        <w:rPr>
          <w:rFonts w:eastAsiaTheme="minorEastAsia"/>
        </w:rPr>
        <w:t xml:space="preserve">in the dry season </w:t>
      </w:r>
      <w:r w:rsidR="0019432A">
        <w:rPr>
          <w:rFonts w:eastAsiaTheme="minorEastAsia"/>
        </w:rPr>
        <w:t xml:space="preserve">and </w:t>
      </w:r>
      <w:r w:rsidR="00685B37">
        <w:rPr>
          <w:rFonts w:eastAsiaTheme="minorEastAsia"/>
        </w:rPr>
        <w:t>~</w:t>
      </w:r>
      <w:r w:rsidR="0019432A">
        <w:rPr>
          <w:rFonts w:eastAsiaTheme="minorEastAsia"/>
        </w:rPr>
        <w:t xml:space="preserve">30% occurs in </w:t>
      </w:r>
      <w:r w:rsidR="0084477D">
        <w:rPr>
          <w:rFonts w:eastAsiaTheme="minorEastAsia"/>
        </w:rPr>
        <w:t>the wet season</w:t>
      </w:r>
      <w:r w:rsidR="006C0053">
        <w:rPr>
          <w:rFonts w:eastAsiaTheme="minorEastAsia"/>
        </w:rPr>
        <w:t xml:space="preserve"> </w:t>
      </w:r>
      <w:r w:rsidR="006C0053">
        <w:rPr>
          <w:rFonts w:eastAsiaTheme="minorEastAsia"/>
        </w:rPr>
        <w:fldChar w:fldCharType="begin"/>
      </w:r>
      <w:r w:rsidR="006C0053">
        <w:rPr>
          <w:rFonts w:eastAsiaTheme="minorEastAsia"/>
        </w:rPr>
        <w:instrText xml:space="preserve"> ADDIN ZOTERO_ITEM CSL_CITATION {"citationID":"gK7qdLzT","properties":{"formattedCitation":"(Barrus et al., 2023; Darby et al., 2015)","plainCitation":"(Barrus et al., 2023; Darby et al., 2015)","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id":"qDtGyITR/vv7biQ6G","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qDtGyITR/vv7biQ6G","issue":"8","issued":{"date-parts":[["2015"]]},"page":"1497-1510","title":"Modeling apple snail population dynamics on the Everglades landscape","type":"article-journal","volume":"30"}}],"schema":"https://github.com/citation-style-language/schema/raw/master/csl-citation.json"} </w:instrText>
      </w:r>
      <w:r w:rsidR="006C0053">
        <w:rPr>
          <w:rFonts w:eastAsiaTheme="minorEastAsia"/>
        </w:rPr>
        <w:fldChar w:fldCharType="separate"/>
      </w:r>
      <w:r w:rsidR="006C0053" w:rsidRPr="006C0053">
        <w:t>(Barrus et al., 2023; Darby et al., 2015)</w:t>
      </w:r>
      <w:r w:rsidR="006C0053">
        <w:rPr>
          <w:rFonts w:eastAsiaTheme="minorEastAsia"/>
        </w:rPr>
        <w:fldChar w:fldCharType="end"/>
      </w:r>
      <w:r w:rsidR="00F90C44">
        <w:rPr>
          <w:rFonts w:eastAsiaTheme="minorEastAsia"/>
        </w:rPr>
        <w:t xml:space="preserve">. </w:t>
      </w:r>
      <w:r w:rsidR="00493D05">
        <w:rPr>
          <w:rFonts w:eastAsiaTheme="minorEastAsia"/>
        </w:rPr>
        <w:t>An equal weight of dry and wet season parameters underestimate</w:t>
      </w:r>
      <w:r w:rsidR="00987F25">
        <w:rPr>
          <w:rFonts w:eastAsiaTheme="minorEastAsia"/>
        </w:rPr>
        <w:t>s</w:t>
      </w:r>
      <w:r w:rsidR="00493D05">
        <w:rPr>
          <w:rFonts w:eastAsiaTheme="minorEastAsia"/>
        </w:rPr>
        <w:t xml:space="preserve"> the </w:t>
      </w:r>
      <w:r w:rsidR="00A02172">
        <w:rPr>
          <w:rFonts w:eastAsiaTheme="minorEastAsia"/>
        </w:rPr>
        <w:t>influence</w:t>
      </w:r>
      <w:r w:rsidR="00987F25">
        <w:rPr>
          <w:rFonts w:eastAsiaTheme="minorEastAsia"/>
        </w:rPr>
        <w:t xml:space="preserve"> of</w:t>
      </w:r>
      <w:r w:rsidR="00A02172">
        <w:rPr>
          <w:rFonts w:eastAsiaTheme="minorEastAsia"/>
        </w:rPr>
        <w:t xml:space="preserve"> the dry season and overestimate</w:t>
      </w:r>
      <w:r w:rsidR="00987F25">
        <w:rPr>
          <w:rFonts w:eastAsiaTheme="minorEastAsia"/>
        </w:rPr>
        <w:t>s</w:t>
      </w:r>
      <w:r w:rsidR="00A02172">
        <w:rPr>
          <w:rFonts w:eastAsiaTheme="minorEastAsia"/>
        </w:rPr>
        <w:t xml:space="preserve"> the influence </w:t>
      </w:r>
      <w:r w:rsidR="00987F25">
        <w:rPr>
          <w:rFonts w:eastAsiaTheme="minorEastAsia"/>
        </w:rPr>
        <w:t>of</w:t>
      </w:r>
      <w:r w:rsidR="00A02172">
        <w:rPr>
          <w:rFonts w:eastAsiaTheme="minorEastAsia"/>
        </w:rPr>
        <w:t xml:space="preserve"> the wet season </w:t>
      </w:r>
      <w:r w:rsidR="00987F25">
        <w:rPr>
          <w:rFonts w:eastAsiaTheme="minorEastAsia"/>
        </w:rPr>
        <w:t xml:space="preserve">on the number of </w:t>
      </w:r>
      <w:r w:rsidR="00B626C9">
        <w:rPr>
          <w:rFonts w:eastAsiaTheme="minorEastAsia"/>
        </w:rPr>
        <w:t>snails</w:t>
      </w:r>
      <w:r w:rsidR="00987F25">
        <w:rPr>
          <w:rFonts w:eastAsiaTheme="minorEastAsia"/>
        </w:rPr>
        <w:t xml:space="preserve"> entering the population</w:t>
      </w:r>
      <w:r w:rsidR="00A02172">
        <w:rPr>
          <w:rFonts w:eastAsiaTheme="minorEastAsia"/>
        </w:rPr>
        <w:t>. Thus,</w:t>
      </w:r>
      <w:r w:rsidR="0084477D">
        <w:rPr>
          <w:rFonts w:eastAsiaTheme="minorEastAsia"/>
        </w:rPr>
        <w:t xml:space="preserve"> we </w:t>
      </w:r>
      <w:proofErr w:type="gramStart"/>
      <w:r w:rsidR="000B64AB">
        <w:rPr>
          <w:rFonts w:eastAsiaTheme="minorEastAsia"/>
        </w:rPr>
        <w:t>weighted</w:t>
      </w:r>
      <w:proofErr w:type="gramEnd"/>
      <w:r w:rsidR="0084477D">
        <w:rPr>
          <w:rFonts w:eastAsiaTheme="minorEastAsia"/>
        </w:rPr>
        <w:t xml:space="preserve"> the </w:t>
      </w:r>
      <w:r w:rsidR="0019432A">
        <w:rPr>
          <w:rFonts w:eastAsiaTheme="minorEastAsia"/>
        </w:rPr>
        <w:t>combined growth and survival</w:t>
      </w:r>
      <w:r w:rsidR="00ED3A87">
        <w:rPr>
          <w:rFonts w:eastAsiaTheme="minorEastAsia"/>
        </w:rPr>
        <w:t xml:space="preserve"> estimates</w:t>
      </w:r>
      <w:r w:rsidR="0019432A">
        <w:rPr>
          <w:rFonts w:eastAsiaTheme="minorEastAsia"/>
        </w:rPr>
        <w:t xml:space="preserve"> to reflect </w:t>
      </w:r>
      <w:r w:rsidR="00422505">
        <w:rPr>
          <w:rFonts w:eastAsiaTheme="minorEastAsia"/>
        </w:rPr>
        <w:t>these differences in reproductive effort</w:t>
      </w:r>
      <w:r w:rsidR="00F90C44">
        <w:rPr>
          <w:rFonts w:eastAsiaTheme="minorEastAsia"/>
        </w:rPr>
        <w:t xml:space="preserve">. </w:t>
      </w:r>
    </w:p>
    <w:p w14:paraId="682421B9" w14:textId="727F45A0" w:rsidR="007A1072" w:rsidRDefault="00B260FD" w:rsidP="00EA3C28">
      <w:pPr>
        <w:pStyle w:val="Heading1"/>
        <w:spacing w:before="0" w:line="360" w:lineRule="auto"/>
        <w:jc w:val="both"/>
      </w:pPr>
      <w:r w:rsidRPr="00524172">
        <w:t>Results</w:t>
      </w:r>
    </w:p>
    <w:p w14:paraId="05149B00" w14:textId="2BEABBD1" w:rsidR="003244F7" w:rsidRPr="00524172" w:rsidRDefault="009435F3" w:rsidP="00EA3C28">
      <w:pPr>
        <w:pStyle w:val="NATESTYLE1CommonCollege"/>
        <w:spacing w:line="360" w:lineRule="auto"/>
        <w:ind w:firstLine="720"/>
        <w:jc w:val="both"/>
      </w:pPr>
      <w:r>
        <w:t>Zero-population growth i</w:t>
      </w:r>
      <w:r w:rsidR="003244F7" w:rsidRPr="00524172">
        <w:t xml:space="preserve">soclines created </w:t>
      </w:r>
      <w:r w:rsidR="006365C5">
        <w:t xml:space="preserve">from the </w:t>
      </w:r>
      <w:r w:rsidR="00F830EC">
        <w:t xml:space="preserve">stage-structured </w:t>
      </w:r>
      <w:r w:rsidR="003244F7" w:rsidRPr="00524172">
        <w:t xml:space="preserve">population model produced descending isoclines consistent </w:t>
      </w:r>
      <w:r w:rsidR="00690521">
        <w:t>with</w:t>
      </w:r>
      <w:r w:rsidR="00030CAE">
        <w:t xml:space="preserve"> an</w:t>
      </w:r>
      <w:r w:rsidR="003244F7" w:rsidRPr="00524172">
        <w:t xml:space="preserve"> interaction between </w:t>
      </w:r>
      <w:r w:rsidR="00551607">
        <w:t>growth</w:t>
      </w:r>
      <w:r w:rsidR="00551607" w:rsidRPr="00524172">
        <w:t xml:space="preserve"> </w:t>
      </w:r>
      <w:r w:rsidR="003244F7" w:rsidRPr="00524172">
        <w:t>and survival</w:t>
      </w:r>
      <w:r w:rsidR="00850C26">
        <w:t xml:space="preserve"> (</w:t>
      </w:r>
      <w:r w:rsidR="00030CAE">
        <w:t xml:space="preserve">Figure </w:t>
      </w:r>
      <w:r w:rsidR="000B2B65">
        <w:t>2</w:t>
      </w:r>
      <w:r w:rsidR="00030CAE">
        <w:t>)</w:t>
      </w:r>
      <w:r w:rsidR="00F830EC">
        <w:t>. P</w:t>
      </w:r>
      <w:r w:rsidR="003244F7" w:rsidRPr="00524172">
        <w:t xml:space="preserve">opulations </w:t>
      </w:r>
      <w:r w:rsidR="003244F7">
        <w:t>with faster</w:t>
      </w:r>
      <w:r w:rsidR="00A25C32">
        <w:t>-</w:t>
      </w:r>
      <w:r w:rsidR="00F830EC">
        <w:t>growing juveniles</w:t>
      </w:r>
      <w:r w:rsidR="003244F7" w:rsidRPr="00524172">
        <w:t xml:space="preserve"> could withstand </w:t>
      </w:r>
      <w:r w:rsidR="00A25C32">
        <w:t>lower survival</w:t>
      </w:r>
      <w:r w:rsidR="0051738D">
        <w:t xml:space="preserve"> </w:t>
      </w:r>
      <w:r>
        <w:t>and</w:t>
      </w:r>
      <w:r w:rsidR="00030CAE">
        <w:t xml:space="preserve"> </w:t>
      </w:r>
      <w:r w:rsidR="00F45861">
        <w:t xml:space="preserve">populations with </w:t>
      </w:r>
      <w:r>
        <w:t>slower</w:t>
      </w:r>
      <w:r w:rsidR="00F45861">
        <w:t>-</w:t>
      </w:r>
      <w:r>
        <w:t xml:space="preserve">growing </w:t>
      </w:r>
      <w:r w:rsidR="00F45861">
        <w:t xml:space="preserve">juveniles </w:t>
      </w:r>
      <w:r>
        <w:t xml:space="preserve">needed </w:t>
      </w:r>
      <w:r w:rsidR="00177590">
        <w:t>higher survival</w:t>
      </w:r>
      <w:r w:rsidR="00F45861">
        <w:t xml:space="preserve"> to persist</w:t>
      </w:r>
      <w:r w:rsidR="003244F7" w:rsidRPr="00524172">
        <w:t xml:space="preserve"> </w:t>
      </w:r>
      <w:r w:rsidR="0051738D">
        <w:t>(</w:t>
      </w:r>
      <w:r w:rsidR="003244F7" w:rsidRPr="00524172">
        <w:t xml:space="preserve">Figure </w:t>
      </w:r>
      <w:r w:rsidR="000B2B65">
        <w:t>2</w:t>
      </w:r>
      <w:r w:rsidR="003244F7" w:rsidRPr="00524172">
        <w:t>).</w:t>
      </w:r>
      <w:r w:rsidR="003244F7">
        <w:t xml:space="preserve"> </w:t>
      </w:r>
      <w:r w:rsidR="00AD2FFC">
        <w:t xml:space="preserve">Better </w:t>
      </w:r>
      <w:r w:rsidR="002764B5">
        <w:t xml:space="preserve">wetland </w:t>
      </w:r>
      <w:r w:rsidR="0082576E">
        <w:t>hydrologic</w:t>
      </w:r>
      <w:r w:rsidR="003244F7" w:rsidRPr="00524172">
        <w:t xml:space="preserve"> conditions </w:t>
      </w:r>
      <w:r w:rsidR="00AD2FFC">
        <w:t xml:space="preserve">for reproduction </w:t>
      </w:r>
      <w:r w:rsidR="005F0A79">
        <w:t xml:space="preserve">made the population more resilient to </w:t>
      </w:r>
      <w:r w:rsidR="009436D3">
        <w:t>lower survival</w:t>
      </w:r>
      <w:r w:rsidR="005F0A79">
        <w:t xml:space="preserve"> (e.g., </w:t>
      </w:r>
      <w:r w:rsidR="007A467C">
        <w:t xml:space="preserve">withstanding </w:t>
      </w:r>
      <w:r w:rsidR="00503E1D">
        <w:t>3.1</w:t>
      </w:r>
      <w:r w:rsidR="005F0A79">
        <w:t xml:space="preserve">% </w:t>
      </w:r>
      <w:r w:rsidR="002D4A16">
        <w:t>lower survival</w:t>
      </w:r>
      <w:r w:rsidR="007A467C">
        <w:t xml:space="preserve"> </w:t>
      </w:r>
      <w:r w:rsidR="005F0A79">
        <w:t xml:space="preserve">at </w:t>
      </w:r>
      <w:r w:rsidR="002836F8">
        <w:t>growth</w:t>
      </w:r>
      <w:r w:rsidR="005F0A79">
        <w:t xml:space="preserve"> of </w:t>
      </w:r>
      <w:proofErr w:type="spellStart"/>
      <w:r w:rsidR="007A467C">
        <w:t>k</w:t>
      </w:r>
      <w:r w:rsidR="007A467C" w:rsidRPr="002D4A16">
        <w:rPr>
          <w:vertAlign w:val="subscript"/>
        </w:rPr>
        <w:t>growth</w:t>
      </w:r>
      <w:proofErr w:type="spellEnd"/>
      <w:r w:rsidR="007A467C">
        <w:t xml:space="preserve"> =</w:t>
      </w:r>
      <w:r w:rsidR="00661018">
        <w:t xml:space="preserve"> </w:t>
      </w:r>
      <w:r w:rsidR="002D4A16">
        <w:t>0.0</w:t>
      </w:r>
      <w:r w:rsidR="003F5819">
        <w:t>7</w:t>
      </w:r>
      <w:r w:rsidR="007A467C">
        <w:t xml:space="preserve">) and/or lower </w:t>
      </w:r>
      <w:r w:rsidR="0082576E">
        <w:t xml:space="preserve">juvenile </w:t>
      </w:r>
      <w:r w:rsidR="007A467C">
        <w:t xml:space="preserve">growth (e.g., </w:t>
      </w:r>
      <w:r w:rsidR="00661018">
        <w:t>withstanding</w:t>
      </w:r>
      <w:r w:rsidR="0082576E">
        <w:t xml:space="preserve"> </w:t>
      </w:r>
      <w:r w:rsidR="006811B9">
        <w:t xml:space="preserve">by </w:t>
      </w:r>
      <w:r w:rsidR="0094028D">
        <w:t>7.7</w:t>
      </w:r>
      <w:r w:rsidR="007A467C">
        <w:t>% lower</w:t>
      </w:r>
      <w:r w:rsidR="00661018">
        <w:t xml:space="preserve"> </w:t>
      </w:r>
      <w:r w:rsidR="002836F8">
        <w:t>growth</w:t>
      </w:r>
      <w:r w:rsidR="0082576E">
        <w:t xml:space="preserve"> at CJS of </w:t>
      </w:r>
      <w:r w:rsidR="00B10A91">
        <w:t>0.8</w:t>
      </w:r>
      <w:r w:rsidR="00A84DC1">
        <w:t>0</w:t>
      </w:r>
      <w:r w:rsidR="0082576E">
        <w:t xml:space="preserve">). </w:t>
      </w:r>
      <w:r w:rsidR="001B73A2">
        <w:t xml:space="preserve">The </w:t>
      </w:r>
      <w:r w:rsidR="001E7921">
        <w:t xml:space="preserve">effect of better reproduction </w:t>
      </w:r>
      <w:r w:rsidR="001B73A2">
        <w:t xml:space="preserve">(i.e., </w:t>
      </w:r>
      <w:r w:rsidR="001B573F">
        <w:t>t</w:t>
      </w:r>
      <w:r w:rsidR="006811B9">
        <w:t xml:space="preserve">he gap </w:t>
      </w:r>
      <w:r w:rsidR="001B73A2">
        <w:t xml:space="preserve">between good and poor reproductive </w:t>
      </w:r>
      <w:r w:rsidR="001B573F">
        <w:t>isoclines)</w:t>
      </w:r>
      <w:r w:rsidR="001B73A2">
        <w:t xml:space="preserve"> </w:t>
      </w:r>
      <w:r w:rsidR="00FE603C">
        <w:t>strengthened with</w:t>
      </w:r>
      <w:r w:rsidR="001B73A2">
        <w:t xml:space="preserve"> higher </w:t>
      </w:r>
      <w:r w:rsidR="00364E70">
        <w:t>growth</w:t>
      </w:r>
      <w:r w:rsidR="001B73A2">
        <w:t xml:space="preserve"> and lower survival (Figure 2).</w:t>
      </w:r>
      <w:r w:rsidR="0082576E">
        <w:t xml:space="preserve"> </w:t>
      </w:r>
    </w:p>
    <w:p w14:paraId="2E8F6D84" w14:textId="7BFCBAC0" w:rsidR="00B260FD" w:rsidRDefault="007A4531" w:rsidP="00EA3C28">
      <w:pPr>
        <w:pStyle w:val="Heading2"/>
        <w:spacing w:before="0" w:line="360" w:lineRule="auto"/>
        <w:jc w:val="both"/>
      </w:pPr>
      <w:r w:rsidRPr="00524172">
        <w:t xml:space="preserve">Empirical Measures of Survival and </w:t>
      </w:r>
      <w:r w:rsidR="002836F8">
        <w:t>Growth</w:t>
      </w:r>
    </w:p>
    <w:p w14:paraId="3E0E0C9E" w14:textId="53B6730D" w:rsidR="00004CAC" w:rsidRDefault="00B260FD" w:rsidP="00EA3C28">
      <w:pPr>
        <w:pStyle w:val="NATESTYLE1CommonCollege"/>
        <w:spacing w:line="360" w:lineRule="auto"/>
        <w:ind w:firstLine="720"/>
        <w:jc w:val="both"/>
      </w:pPr>
      <w:bookmarkStart w:id="3" w:name="_Hlk98959413"/>
      <w:r w:rsidRPr="00524172">
        <w:t xml:space="preserve">Overall, </w:t>
      </w:r>
      <w:r w:rsidR="005F0E73">
        <w:t>we observed</w:t>
      </w:r>
      <w:r w:rsidR="00C31F41">
        <w:t xml:space="preserve"> a</w:t>
      </w:r>
      <w:r w:rsidRPr="00524172">
        <w:t xml:space="preserve"> total of 759 independent observations </w:t>
      </w:r>
      <w:r w:rsidR="00BE5B65">
        <w:t xml:space="preserve">of </w:t>
      </w:r>
      <w:r w:rsidR="00FA2221">
        <w:t>survival</w:t>
      </w:r>
      <w:r w:rsidR="00BE5B65">
        <w:t xml:space="preserve"> </w:t>
      </w:r>
      <w:r w:rsidRPr="00524172">
        <w:t>across two wetlands and two tethering season</w:t>
      </w:r>
      <w:r w:rsidR="00CF5053">
        <w:t>s in LILA</w:t>
      </w:r>
      <w:r w:rsidRPr="00524172">
        <w:t xml:space="preserve">. After </w:t>
      </w:r>
      <w:r w:rsidR="009807D9">
        <w:t>24 hours</w:t>
      </w:r>
      <w:r w:rsidRPr="00524172">
        <w:t xml:space="preserve">, 654 snails survived, 43 snails were missing, 31 snails </w:t>
      </w:r>
      <w:r w:rsidR="00BD2D12">
        <w:t>were</w:t>
      </w:r>
      <w:r w:rsidRPr="00524172">
        <w:t xml:space="preserve"> empty, 19 snails died on tethers, and 12 snails </w:t>
      </w:r>
      <w:r w:rsidR="00C31F41">
        <w:t>were</w:t>
      </w:r>
      <w:r w:rsidRPr="00524172">
        <w:t xml:space="preserve"> crushed</w:t>
      </w:r>
      <w:r w:rsidR="00A66793">
        <w:t>/peeled</w:t>
      </w:r>
      <w:r w:rsidRPr="00524172">
        <w:t>.</w:t>
      </w:r>
      <w:r w:rsidR="00004CAC">
        <w:t xml:space="preserve"> </w:t>
      </w:r>
      <w:r w:rsidRPr="00524172">
        <w:t>Daily survival across all sizes was 0.862. The daily cumulative survival for smaller juvenile snail size classes (&lt; 1</w:t>
      </w:r>
      <w:r w:rsidR="00D73D02" w:rsidRPr="00524172">
        <w:t>0</w:t>
      </w:r>
      <w:r w:rsidRPr="00524172">
        <w:t xml:space="preserve"> mm) was slightly lower (0.8</w:t>
      </w:r>
      <w:r w:rsidR="00E9210A" w:rsidRPr="00524172">
        <w:t>2</w:t>
      </w:r>
      <w:r w:rsidRPr="00524172">
        <w:t>1) than survival across all sizes (0.862)</w:t>
      </w:r>
      <w:r w:rsidR="00722B31">
        <w:t>.</w:t>
      </w:r>
      <w:r w:rsidRPr="00524172">
        <w:t xml:space="preserve"> </w:t>
      </w:r>
      <w:r w:rsidR="00515CDD" w:rsidRPr="00524172">
        <w:t>Daily survival</w:t>
      </w:r>
      <w:r w:rsidR="008F0D91">
        <w:t xml:space="preserve"> in</w:t>
      </w:r>
      <w:r w:rsidR="00515CDD" w:rsidRPr="00524172">
        <w:t xml:space="preserve"> </w:t>
      </w:r>
      <w:r w:rsidR="00C31F41">
        <w:t xml:space="preserve">predator </w:t>
      </w:r>
      <w:proofErr w:type="spellStart"/>
      <w:r w:rsidR="00BB666A" w:rsidRPr="00524172">
        <w:t>exclosure</w:t>
      </w:r>
      <w:proofErr w:type="spellEnd"/>
      <w:r w:rsidR="00515CDD" w:rsidRPr="00524172">
        <w:t xml:space="preserve"> cages was high (cumulative mean = 0.997, se = 0.001, n = 49 days)</w:t>
      </w:r>
      <w:r w:rsidR="00FE5EF8">
        <w:t xml:space="preserve">. </w:t>
      </w:r>
      <w:r w:rsidR="00C31F41">
        <w:t>D</w:t>
      </w:r>
      <w:r w:rsidR="00BB666A" w:rsidRPr="00524172">
        <w:t>aily s</w:t>
      </w:r>
      <w:r w:rsidR="00515CDD" w:rsidRPr="00524172">
        <w:t xml:space="preserve">urvival </w:t>
      </w:r>
      <w:r w:rsidR="00BB666A" w:rsidRPr="00524172">
        <w:t xml:space="preserve">from </w:t>
      </w:r>
      <w:r w:rsidR="00C31F41">
        <w:t xml:space="preserve">predator </w:t>
      </w:r>
      <w:proofErr w:type="spellStart"/>
      <w:r w:rsidR="00BB666A" w:rsidRPr="00524172">
        <w:t>exclosure</w:t>
      </w:r>
      <w:proofErr w:type="spellEnd"/>
      <w:r w:rsidR="00BB666A" w:rsidRPr="00524172">
        <w:t xml:space="preserve"> cages </w:t>
      </w:r>
      <w:r w:rsidR="00515CDD" w:rsidRPr="00524172">
        <w:t xml:space="preserve">in the dry season was </w:t>
      </w:r>
      <w:r w:rsidR="009D24DA">
        <w:t xml:space="preserve">not </w:t>
      </w:r>
      <w:r w:rsidR="0089573E">
        <w:t>different</w:t>
      </w:r>
      <w:r w:rsidR="00515CDD" w:rsidRPr="00524172">
        <w:t xml:space="preserve"> (mean = 0.994, se = 0.002, n = 27 days) than the wet season (mean = 0.999, se = 0.001, n = 22 days</w:t>
      </w:r>
      <w:r w:rsidR="009D24DA">
        <w:t xml:space="preserve">; </w:t>
      </w:r>
      <w:r w:rsidR="00515CDD" w:rsidRPr="00524172">
        <w:t xml:space="preserve">overlapping 95% confidence intervals; </w:t>
      </w:r>
      <w:r w:rsidR="00515CDD" w:rsidRPr="00D93DFB">
        <w:t>Figure S</w:t>
      </w:r>
      <w:r w:rsidR="00D93DFB">
        <w:t>4</w:t>
      </w:r>
      <w:r w:rsidR="00515CDD" w:rsidRPr="00D93DFB">
        <w:t>).</w:t>
      </w:r>
      <w:r w:rsidR="00E9210A" w:rsidRPr="00D93DFB">
        <w:t xml:space="preserve"> </w:t>
      </w:r>
      <w:r w:rsidR="00724C7F">
        <w:t>O</w:t>
      </w:r>
      <w:r w:rsidR="00E9210A" w:rsidRPr="00524172">
        <w:t xml:space="preserve">ne of the cages was </w:t>
      </w:r>
      <w:r w:rsidR="00206C57" w:rsidRPr="00524172">
        <w:t>colonized</w:t>
      </w:r>
      <w:r w:rsidR="00E9210A" w:rsidRPr="00524172">
        <w:t xml:space="preserve"> by a single </w:t>
      </w:r>
      <w:r w:rsidR="00862EC4">
        <w:t>giant water bug</w:t>
      </w:r>
      <w:r w:rsidR="00E9210A" w:rsidRPr="00524172">
        <w:t xml:space="preserve"> and </w:t>
      </w:r>
      <w:r w:rsidR="00724C7F">
        <w:t>only</w:t>
      </w:r>
      <w:r w:rsidR="00CF2D9C">
        <w:t xml:space="preserve"> empty</w:t>
      </w:r>
      <w:r w:rsidR="00E9210A" w:rsidRPr="00524172">
        <w:t xml:space="preserve"> </w:t>
      </w:r>
      <w:r w:rsidR="00724C7F">
        <w:t xml:space="preserve">shells were left </w:t>
      </w:r>
      <w:r w:rsidR="00E9210A" w:rsidRPr="00524172">
        <w:t>by the end of the experiment.</w:t>
      </w:r>
    </w:p>
    <w:p w14:paraId="4F734485" w14:textId="5AE1F0C1" w:rsidR="0008129A" w:rsidRPr="00524172" w:rsidRDefault="00CD46EA" w:rsidP="00EA3C28">
      <w:pPr>
        <w:pStyle w:val="NATESTYLE1CommonCollege"/>
        <w:spacing w:line="360" w:lineRule="auto"/>
        <w:ind w:firstLine="720"/>
        <w:jc w:val="both"/>
      </w:pPr>
      <w:r>
        <w:t xml:space="preserve">In </w:t>
      </w:r>
      <w:r w:rsidR="00160C17">
        <w:t>WCA3A</w:t>
      </w:r>
      <w:r w:rsidR="00053EE8">
        <w:t xml:space="preserve">, </w:t>
      </w:r>
      <w:r w:rsidR="00FA2221">
        <w:t xml:space="preserve">we </w:t>
      </w:r>
      <w:r w:rsidR="007241E8">
        <w:t>observed</w:t>
      </w:r>
      <w:r w:rsidR="00FA2221">
        <w:t xml:space="preserve"> a total of 276 </w:t>
      </w:r>
      <w:r w:rsidR="007241E8">
        <w:t xml:space="preserve">independent </w:t>
      </w:r>
      <w:r w:rsidR="00FA2221">
        <w:t>observations of survival across the two sites and season.</w:t>
      </w:r>
      <w:r w:rsidR="00E76F3A">
        <w:t xml:space="preserve"> </w:t>
      </w:r>
      <w:r w:rsidR="00E76F3A" w:rsidRPr="00524172">
        <w:t xml:space="preserve">After </w:t>
      </w:r>
      <w:r w:rsidR="00E76F3A">
        <w:t>24 hours</w:t>
      </w:r>
      <w:r w:rsidR="00E76F3A" w:rsidRPr="00524172">
        <w:t xml:space="preserve">, </w:t>
      </w:r>
      <w:r w:rsidR="005A3BCB">
        <w:t>240</w:t>
      </w:r>
      <w:r w:rsidR="00E76F3A" w:rsidRPr="00524172">
        <w:t xml:space="preserve"> snails survived, </w:t>
      </w:r>
      <w:r w:rsidR="005A3BCB">
        <w:t>21</w:t>
      </w:r>
      <w:r w:rsidR="00E76F3A" w:rsidRPr="00524172">
        <w:t xml:space="preserve"> snails were </w:t>
      </w:r>
      <w:r w:rsidR="005A3BCB">
        <w:t>left emp</w:t>
      </w:r>
      <w:r w:rsidR="00DD47EE">
        <w:t>t</w:t>
      </w:r>
      <w:r w:rsidR="005A3BCB">
        <w:t>y</w:t>
      </w:r>
      <w:r w:rsidR="00E76F3A" w:rsidRPr="00524172">
        <w:t>,</w:t>
      </w:r>
      <w:r w:rsidR="00DD47EE">
        <w:t xml:space="preserve"> 3 snails had </w:t>
      </w:r>
      <w:r w:rsidR="00DD47EE">
        <w:lastRenderedPageBreak/>
        <w:t>been c</w:t>
      </w:r>
      <w:r w:rsidR="00DB2BFD">
        <w:t>r</w:t>
      </w:r>
      <w:r w:rsidR="00DD47EE">
        <w:t>ushed/peeled</w:t>
      </w:r>
      <w:r w:rsidR="008A447E">
        <w:t>, 3 snails died on tethers, and 2 were missing.</w:t>
      </w:r>
      <w:r w:rsidR="00E76F3A" w:rsidRPr="00524172">
        <w:t xml:space="preserve"> </w:t>
      </w:r>
      <w:r w:rsidR="008D2612">
        <w:t>Only small snails were tethered, and d</w:t>
      </w:r>
      <w:r w:rsidR="00D152CF">
        <w:t>ail</w:t>
      </w:r>
      <w:r w:rsidR="00B12FC5">
        <w:t>y</w:t>
      </w:r>
      <w:r w:rsidR="00D152CF">
        <w:t xml:space="preserve"> survival for these small sizes was </w:t>
      </w:r>
      <w:r w:rsidR="00D70BB2">
        <w:t xml:space="preserve">higher (0.892) </w:t>
      </w:r>
      <w:r w:rsidR="00D152CF">
        <w:t xml:space="preserve">than </w:t>
      </w:r>
      <w:r w:rsidR="00B12FC5">
        <w:t>those in LILA</w:t>
      </w:r>
      <w:r w:rsidR="00D70BB2">
        <w:t xml:space="preserve"> (0.</w:t>
      </w:r>
      <w:r w:rsidR="001D412C">
        <w:t>821).</w:t>
      </w:r>
    </w:p>
    <w:p w14:paraId="05297E78" w14:textId="4DD77E5E" w:rsidR="00004CAC" w:rsidRDefault="00B260FD" w:rsidP="00EA3C28">
      <w:pPr>
        <w:pStyle w:val="NATESTYLE1CommonCollege"/>
        <w:spacing w:line="360" w:lineRule="auto"/>
        <w:jc w:val="both"/>
      </w:pPr>
      <w:r w:rsidRPr="00524172">
        <w:tab/>
      </w:r>
      <w:r w:rsidR="001B22E6">
        <w:t>T</w:t>
      </w:r>
      <w:r w:rsidR="009C4422">
        <w:t>he size-dependency</w:t>
      </w:r>
      <w:r w:rsidR="001B22E6">
        <w:t xml:space="preserve"> of </w:t>
      </w:r>
      <w:r w:rsidR="009E0B50">
        <w:t xml:space="preserve">FAS </w:t>
      </w:r>
      <w:r w:rsidR="001B22E6">
        <w:t>survival</w:t>
      </w:r>
      <w:r w:rsidR="009C4422">
        <w:t xml:space="preserve"> changed with seasons.</w:t>
      </w:r>
      <w:r w:rsidR="000D28B1">
        <w:t xml:space="preserve"> </w:t>
      </w:r>
      <w:r w:rsidR="009C4422">
        <w:t>T</w:t>
      </w:r>
      <w:r w:rsidRPr="00524172">
        <w:t xml:space="preserve">he top four models (cumulative weight = 0.95) for predicting daily survival probability included </w:t>
      </w:r>
      <w:r w:rsidR="00837676">
        <w:t>SL</w:t>
      </w:r>
      <w:r w:rsidRPr="00524172">
        <w:t xml:space="preserve">, Season, and the interaction between Length and Season (Table </w:t>
      </w:r>
      <w:r w:rsidR="00725236">
        <w:t>S2</w:t>
      </w:r>
      <w:r w:rsidRPr="00524172">
        <w:t xml:space="preserve">). The top model did not include any additional variables, but the next three best models (ΔAIC </w:t>
      </w:r>
      <w:r w:rsidR="00B94E74">
        <w:t>≤</w:t>
      </w:r>
      <w:r w:rsidRPr="00524172">
        <w:t xml:space="preserve"> </w:t>
      </w:r>
      <w:r w:rsidR="00B94E74">
        <w:t>2.74</w:t>
      </w:r>
      <w:r w:rsidRPr="00524172">
        <w:t xml:space="preserve">) included </w:t>
      </w:r>
      <w:r w:rsidR="00A045A2">
        <w:t>combinations of spatial factors</w:t>
      </w:r>
      <w:r w:rsidRPr="00524172">
        <w:t>.</w:t>
      </w:r>
      <w:r w:rsidR="00004CAC">
        <w:t xml:space="preserve"> </w:t>
      </w:r>
      <w:r w:rsidR="00E131E9">
        <w:t>The</w:t>
      </w:r>
      <w:r w:rsidRPr="00524172">
        <w:t xml:space="preserve"> parameter values </w:t>
      </w:r>
      <w:r w:rsidR="00E131E9">
        <w:t>for the spatial factors appeared to</w:t>
      </w:r>
      <w:r w:rsidRPr="00524172">
        <w:t xml:space="preserve"> provide little additional predictive capacity (</w:t>
      </w:r>
      <w:r w:rsidR="000B6982">
        <w:t xml:space="preserve">parameter </w:t>
      </w:r>
      <w:r w:rsidRPr="00524172">
        <w:rPr>
          <w:i/>
          <w:iCs/>
        </w:rPr>
        <w:t>p</w:t>
      </w:r>
      <w:r w:rsidR="000B6982">
        <w:rPr>
          <w:i/>
          <w:iCs/>
        </w:rPr>
        <w:t>-values</w:t>
      </w:r>
      <w:r w:rsidRPr="00524172">
        <w:t xml:space="preserve"> </w:t>
      </w:r>
      <w:r w:rsidR="00FF701B">
        <w:t>≥</w:t>
      </w:r>
      <w:r w:rsidRPr="00524172">
        <w:t xml:space="preserve"> 0.</w:t>
      </w:r>
      <w:r w:rsidR="00CF6311">
        <w:t>276</w:t>
      </w:r>
      <w:r w:rsidRPr="00524172">
        <w:t>)</w:t>
      </w:r>
      <w:r w:rsidR="00E131E9">
        <w:t xml:space="preserve"> to survival</w:t>
      </w:r>
      <w:r w:rsidR="007A3B39">
        <w:t>,</w:t>
      </w:r>
      <w:r w:rsidRPr="00524172">
        <w:t xml:space="preserve"> </w:t>
      </w:r>
      <w:r w:rsidR="007A3B39">
        <w:t>s</w:t>
      </w:r>
      <w:r w:rsidR="00C160A3">
        <w:t xml:space="preserve">o </w:t>
      </w:r>
      <w:r w:rsidRPr="00524172">
        <w:t xml:space="preserve">we </w:t>
      </w:r>
      <w:r w:rsidR="00C160A3">
        <w:t xml:space="preserve">restricted interpretation to the </w:t>
      </w:r>
      <w:r w:rsidR="000B6982">
        <w:t xml:space="preserve">size and season </w:t>
      </w:r>
      <w:r w:rsidRPr="00524172">
        <w:t xml:space="preserve">parameters (Figure </w:t>
      </w:r>
      <w:r w:rsidR="003146AD">
        <w:t>3</w:t>
      </w:r>
      <w:r w:rsidRPr="00524172">
        <w:t xml:space="preserve">). During the dry season, </w:t>
      </w:r>
      <w:r w:rsidR="009E0B50">
        <w:t>FAS</w:t>
      </w:r>
      <w:r w:rsidRPr="00524172">
        <w:t xml:space="preserve"> daily survival probability increased with size (z = 2.667: </w:t>
      </w:r>
      <w:r w:rsidRPr="00524172">
        <w:rPr>
          <w:i/>
          <w:iCs/>
        </w:rPr>
        <w:t>p</w:t>
      </w:r>
      <w:r w:rsidRPr="00524172">
        <w:t xml:space="preserve"> = 0.008; Figure </w:t>
      </w:r>
      <w:r w:rsidR="007C505C">
        <w:t>3</w:t>
      </w:r>
      <w:r w:rsidRPr="00524172">
        <w:t xml:space="preserve">), but in the wet season, daily survival probability </w:t>
      </w:r>
      <w:r w:rsidR="009E0B50">
        <w:t>was size independent</w:t>
      </w:r>
      <w:r w:rsidRPr="00524172">
        <w:t xml:space="preserve"> (z = -0.902: </w:t>
      </w:r>
      <w:r w:rsidRPr="00524172">
        <w:rPr>
          <w:i/>
          <w:iCs/>
        </w:rPr>
        <w:t>p</w:t>
      </w:r>
      <w:r w:rsidRPr="00524172">
        <w:t xml:space="preserve"> = 0.367; Figure </w:t>
      </w:r>
      <w:r w:rsidR="003146AD">
        <w:t>3</w:t>
      </w:r>
      <w:r w:rsidRPr="00524172">
        <w:t>).</w:t>
      </w:r>
      <w:r w:rsidR="00004CAC">
        <w:t xml:space="preserve"> </w:t>
      </w:r>
      <w:r w:rsidR="00F25FBA">
        <w:t>Small juvenile snails (</w:t>
      </w:r>
      <w:r w:rsidRPr="00524172">
        <w:t>&lt; 1</w:t>
      </w:r>
      <w:r w:rsidR="009B13CC" w:rsidRPr="00524172">
        <w:t>0</w:t>
      </w:r>
      <w:r w:rsidRPr="00524172">
        <w:t xml:space="preserve"> mm SL</w:t>
      </w:r>
      <w:r w:rsidR="00F25FBA">
        <w:t>) survived better in the wet season than the dry season</w:t>
      </w:r>
      <w:r w:rsidRPr="00524172">
        <w:t xml:space="preserve"> (Figure</w:t>
      </w:r>
      <w:r w:rsidR="003146AD">
        <w:t xml:space="preserve"> 3</w:t>
      </w:r>
      <w:r w:rsidRPr="00524172">
        <w:t>).</w:t>
      </w:r>
    </w:p>
    <w:p w14:paraId="0A1A878F" w14:textId="08347320" w:rsidR="002D08DD" w:rsidRDefault="002D08DD" w:rsidP="00EA3C28">
      <w:pPr>
        <w:pStyle w:val="NATESTYLE1CommonCollege"/>
        <w:spacing w:line="360" w:lineRule="auto"/>
        <w:jc w:val="both"/>
      </w:pPr>
      <w:r w:rsidRPr="002A77AA">
        <w:rPr>
          <w:i/>
          <w:iCs/>
        </w:rPr>
        <w:t>Predator identity</w:t>
      </w:r>
      <w:r>
        <w:t xml:space="preserve"> </w:t>
      </w:r>
    </w:p>
    <w:p w14:paraId="29814B4F" w14:textId="3414AF6F" w:rsidR="00FE603C" w:rsidRDefault="00FE603C" w:rsidP="00EA3C28">
      <w:pPr>
        <w:pStyle w:val="NATESTYLE1CommonCollege"/>
        <w:spacing w:line="360" w:lineRule="auto"/>
        <w:ind w:firstLine="720"/>
        <w:jc w:val="both"/>
      </w:pPr>
      <w:r>
        <w:t>T</w:t>
      </w:r>
      <w:r w:rsidRPr="00524172">
        <w:t>ethers retained crushed</w:t>
      </w:r>
      <w:r>
        <w:t>/peeled</w:t>
      </w:r>
      <w:r w:rsidRPr="00524172">
        <w:t xml:space="preserve"> shells when consumed by </w:t>
      </w:r>
      <w:r>
        <w:t>crayfish</w:t>
      </w:r>
      <w:r w:rsidRPr="00524172">
        <w:t xml:space="preserve"> and empty shells when consumed by </w:t>
      </w:r>
      <w:r>
        <w:rPr>
          <w:iCs/>
        </w:rPr>
        <w:t>giant water bugs</w:t>
      </w:r>
      <w:r>
        <w:t xml:space="preserve"> (Barrus, personal observation). The lab observations indicated that crayfish</w:t>
      </w:r>
      <w:r w:rsidRPr="00524172">
        <w:t xml:space="preserve"> </w:t>
      </w:r>
      <w:r>
        <w:t>and</w:t>
      </w:r>
      <w:r w:rsidRPr="00524172">
        <w:t xml:space="preserve"> </w:t>
      </w:r>
      <w:r>
        <w:t>giant water bugs did</w:t>
      </w:r>
      <w:r w:rsidRPr="00524172">
        <w:t xml:space="preserve"> </w:t>
      </w:r>
      <w:r>
        <w:t xml:space="preserve">not </w:t>
      </w:r>
      <w:r w:rsidRPr="00524172">
        <w:t xml:space="preserve">break the glue and remove snails from </w:t>
      </w:r>
      <w:proofErr w:type="gramStart"/>
      <w:r w:rsidRPr="00524172">
        <w:t>tethers</w:t>
      </w:r>
      <w:proofErr w:type="gramEnd"/>
      <w:r>
        <w:t xml:space="preserve"> so we interpreted lost snails as vertebrate predation. We examined the stomach and fecal contents of </w:t>
      </w:r>
      <w:r w:rsidR="00D90083">
        <w:t>g</w:t>
      </w:r>
      <w:r>
        <w:t xml:space="preserve">reater </w:t>
      </w:r>
      <w:r w:rsidR="00D90083">
        <w:t>s</w:t>
      </w:r>
      <w:r>
        <w:t xml:space="preserve">irens and </w:t>
      </w:r>
      <w:proofErr w:type="spellStart"/>
      <w:r w:rsidR="00D90083">
        <w:t>m</w:t>
      </w:r>
      <w:r>
        <w:t>ayan</w:t>
      </w:r>
      <w:proofErr w:type="spellEnd"/>
      <w:r>
        <w:t xml:space="preserve"> </w:t>
      </w:r>
      <w:r w:rsidR="00D90083">
        <w:t>c</w:t>
      </w:r>
      <w:r>
        <w:t xml:space="preserve">ichlids collected from trap-net monitoring to determine which vertebrate predators </w:t>
      </w:r>
      <w:proofErr w:type="gramStart"/>
      <w:r>
        <w:t>was</w:t>
      </w:r>
      <w:proofErr w:type="gramEnd"/>
      <w:r>
        <w:t xml:space="preserve"> likely to have removed snails from the tethers </w:t>
      </w:r>
      <w:r w:rsidRPr="007649AF">
        <w:t>(</w:t>
      </w:r>
      <w:r w:rsidR="0081006F">
        <w:t>Table S4; Figure S3</w:t>
      </w:r>
      <w:r w:rsidRPr="007649AF">
        <w:t xml:space="preserve">). The size range of snails found in </w:t>
      </w:r>
      <w:proofErr w:type="spellStart"/>
      <w:r w:rsidR="00D90083" w:rsidRPr="007649AF">
        <w:t>m</w:t>
      </w:r>
      <w:r w:rsidRPr="007649AF">
        <w:t>ayan</w:t>
      </w:r>
      <w:proofErr w:type="spellEnd"/>
      <w:r w:rsidRPr="007649AF">
        <w:t xml:space="preserve"> </w:t>
      </w:r>
      <w:r w:rsidR="00D90083" w:rsidRPr="007649AF">
        <w:t>c</w:t>
      </w:r>
      <w:r w:rsidRPr="007649AF">
        <w:t xml:space="preserve">ichlids (snails &lt; 3 mm SL) was typically smaller than hatchling </w:t>
      </w:r>
      <w:r w:rsidR="0069781C" w:rsidRPr="007649AF">
        <w:t>FAS</w:t>
      </w:r>
      <w:r w:rsidRPr="007649AF">
        <w:t xml:space="preserve"> (3 mm SL) whereas the size range of snails found in the diets of </w:t>
      </w:r>
      <w:r w:rsidR="00D90083" w:rsidRPr="007649AF">
        <w:t>g</w:t>
      </w:r>
      <w:r w:rsidRPr="007649AF">
        <w:t xml:space="preserve">reater </w:t>
      </w:r>
      <w:r w:rsidR="00D90083" w:rsidRPr="007649AF">
        <w:t>s</w:t>
      </w:r>
      <w:r w:rsidRPr="007649AF">
        <w:t xml:space="preserve">irens overlapped the sizes of juvenile </w:t>
      </w:r>
      <w:r w:rsidR="0069781C" w:rsidRPr="007649AF">
        <w:t>FAS</w:t>
      </w:r>
      <w:r w:rsidRPr="007649AF">
        <w:t xml:space="preserve"> (3-10 mm SL; Figure S</w:t>
      </w:r>
      <w:r w:rsidR="007649AF" w:rsidRPr="007649AF">
        <w:t>3</w:t>
      </w:r>
      <w:r w:rsidRPr="007649AF">
        <w:t xml:space="preserve">). And juvenile </w:t>
      </w:r>
      <w:r w:rsidR="0069781C" w:rsidRPr="007649AF">
        <w:t>FAS</w:t>
      </w:r>
      <w:r w:rsidRPr="007649AF">
        <w:t xml:space="preserve"> were found in the diets of </w:t>
      </w:r>
      <w:r w:rsidR="00D90083" w:rsidRPr="007649AF">
        <w:t>g</w:t>
      </w:r>
      <w:r w:rsidRPr="007649AF">
        <w:t xml:space="preserve">reater </w:t>
      </w:r>
      <w:r w:rsidR="00D90083" w:rsidRPr="007649AF">
        <w:t>s</w:t>
      </w:r>
      <w:r w:rsidRPr="007649AF">
        <w:t xml:space="preserve">irens but not </w:t>
      </w:r>
      <w:proofErr w:type="spellStart"/>
      <w:r w:rsidR="00834387" w:rsidRPr="007649AF">
        <w:t>m</w:t>
      </w:r>
      <w:r w:rsidRPr="007649AF">
        <w:t>ayan</w:t>
      </w:r>
      <w:proofErr w:type="spellEnd"/>
      <w:r w:rsidRPr="007649AF">
        <w:t xml:space="preserve"> </w:t>
      </w:r>
      <w:r w:rsidR="00834387" w:rsidRPr="007649AF">
        <w:t>c</w:t>
      </w:r>
      <w:r w:rsidRPr="007649AF">
        <w:t>ichlids (Figure S</w:t>
      </w:r>
      <w:r w:rsidR="007649AF" w:rsidRPr="007649AF">
        <w:t>3</w:t>
      </w:r>
      <w:r>
        <w:t>).</w:t>
      </w:r>
      <w:r w:rsidR="00490DE6">
        <w:t xml:space="preserve">  No redear sunfish were caught in the trap nets during this study. </w:t>
      </w:r>
      <w:r>
        <w:t xml:space="preserve"> From the laboratory</w:t>
      </w:r>
      <w:r w:rsidR="00490DE6">
        <w:t xml:space="preserve">, </w:t>
      </w:r>
      <w:r>
        <w:t>dietary</w:t>
      </w:r>
      <w:r w:rsidR="00490DE6">
        <w:t>, and capture</w:t>
      </w:r>
      <w:r>
        <w:t xml:space="preserve"> observations, we</w:t>
      </w:r>
      <w:r w:rsidRPr="00524172">
        <w:t xml:space="preserve"> interpreted a “crushed</w:t>
      </w:r>
      <w:r>
        <w:t>/peeled</w:t>
      </w:r>
      <w:r w:rsidRPr="00524172">
        <w:t xml:space="preserve">” shell as mortality caused by </w:t>
      </w:r>
      <w:r>
        <w:t>crayfish (Figure 4A)</w:t>
      </w:r>
      <w:r w:rsidRPr="00524172">
        <w:t xml:space="preserve">, “empty” </w:t>
      </w:r>
      <w:r>
        <w:t xml:space="preserve">shell as </w:t>
      </w:r>
      <w:r w:rsidRPr="00524172">
        <w:t xml:space="preserve">mortality caused by </w:t>
      </w:r>
      <w:r>
        <w:t>giant water bugs (Figure 4A)</w:t>
      </w:r>
      <w:r w:rsidRPr="00524172">
        <w:t xml:space="preserve">, </w:t>
      </w:r>
      <w:r>
        <w:t xml:space="preserve">a </w:t>
      </w:r>
      <w:r w:rsidRPr="00524172">
        <w:t xml:space="preserve">“missing” </w:t>
      </w:r>
      <w:r>
        <w:t xml:space="preserve">shell </w:t>
      </w:r>
      <w:r w:rsidRPr="00524172">
        <w:t xml:space="preserve">as caused </w:t>
      </w:r>
      <w:r>
        <w:t xml:space="preserve">by </w:t>
      </w:r>
      <w:r w:rsidR="00D90083">
        <w:t>g</w:t>
      </w:r>
      <w:r>
        <w:t xml:space="preserve">reater </w:t>
      </w:r>
      <w:r w:rsidR="00D90083">
        <w:t>s</w:t>
      </w:r>
      <w:r>
        <w:t>irens (Figure 4A),</w:t>
      </w:r>
      <w:r w:rsidRPr="00524172">
        <w:t xml:space="preserve"> and “dead” as a caused by something </w:t>
      </w:r>
      <w:r>
        <w:t>abiotic</w:t>
      </w:r>
      <w:r w:rsidRPr="00524172">
        <w:t>.</w:t>
      </w:r>
    </w:p>
    <w:p w14:paraId="18E0B206" w14:textId="50369016" w:rsidR="00004CAC" w:rsidRPr="00524172" w:rsidRDefault="009E0B50" w:rsidP="00EA3C28">
      <w:pPr>
        <w:pStyle w:val="NATESTYLE1CommonCollege"/>
        <w:spacing w:line="360" w:lineRule="auto"/>
        <w:ind w:firstLine="720"/>
        <w:jc w:val="both"/>
      </w:pPr>
      <w:r>
        <w:t>T</w:t>
      </w:r>
      <w:r w:rsidR="00B260FD" w:rsidRPr="00524172">
        <w:t>he mortality art</w:t>
      </w:r>
      <w:r w:rsidR="00D537D0">
        <w:t>e</w:t>
      </w:r>
      <w:r w:rsidR="00B260FD" w:rsidRPr="00524172">
        <w:t>facts</w:t>
      </w:r>
      <w:r w:rsidR="00FD75B8">
        <w:t xml:space="preserve"> of juvenile snails</w:t>
      </w:r>
      <w:r w:rsidR="00E53E73">
        <w:t xml:space="preserve"> from LILA</w:t>
      </w:r>
      <w:r w:rsidR="002D08DD">
        <w:t xml:space="preserve"> wetlands</w:t>
      </w:r>
      <w:r w:rsidR="00B260FD" w:rsidRPr="00524172">
        <w:t xml:space="preserve"> (i.e., shell conditions) indicated that</w:t>
      </w:r>
      <w:r w:rsidR="00AA3CFC">
        <w:t xml:space="preserve"> t</w:t>
      </w:r>
      <w:r w:rsidR="004472A5" w:rsidRPr="00524172">
        <w:t>here</w:t>
      </w:r>
      <w:r w:rsidR="00B260FD" w:rsidRPr="00524172">
        <w:t xml:space="preserve"> were more</w:t>
      </w:r>
      <w:r w:rsidR="00675FE3">
        <w:t xml:space="preserve"> than</w:t>
      </w:r>
      <w:r w:rsidR="00B260FD" w:rsidRPr="00524172">
        <w:t xml:space="preserve"> </w:t>
      </w:r>
      <w:r w:rsidR="006C62E9">
        <w:t>6</w:t>
      </w:r>
      <w:r w:rsidR="00B61E36">
        <w:t>0% more</w:t>
      </w:r>
      <w:r w:rsidR="009B13CC" w:rsidRPr="00524172">
        <w:t xml:space="preserve"> </w:t>
      </w:r>
      <w:r w:rsidR="00717392">
        <w:t xml:space="preserve">juvenile </w:t>
      </w:r>
      <w:r w:rsidR="009B13CC" w:rsidRPr="00524172">
        <w:t>predation events in</w:t>
      </w:r>
      <w:r w:rsidR="00B260FD" w:rsidRPr="00524172">
        <w:t xml:space="preserve"> the dry season than the wet season (Figure </w:t>
      </w:r>
      <w:r w:rsidR="00BD036C">
        <w:t>4</w:t>
      </w:r>
      <w:r w:rsidR="00B260FD" w:rsidRPr="00524172">
        <w:t>A)</w:t>
      </w:r>
      <w:r w:rsidR="001B1D22">
        <w:t>.</w:t>
      </w:r>
      <w:r w:rsidR="00A65A33">
        <w:t xml:space="preserve"> Giant </w:t>
      </w:r>
      <w:r w:rsidR="00D90083">
        <w:t>w</w:t>
      </w:r>
      <w:r w:rsidR="00A65A33">
        <w:t xml:space="preserve">ater </w:t>
      </w:r>
      <w:r w:rsidR="00BF0E1A">
        <w:t>b</w:t>
      </w:r>
      <w:r w:rsidR="00A65A33">
        <w:t>ugs</w:t>
      </w:r>
      <w:r w:rsidR="00A400B4">
        <w:t xml:space="preserve">, </w:t>
      </w:r>
      <w:r w:rsidR="00D90083">
        <w:t>c</w:t>
      </w:r>
      <w:r w:rsidR="00A400B4">
        <w:t xml:space="preserve">rayfish, and </w:t>
      </w:r>
      <w:r w:rsidR="00D90083">
        <w:t>g</w:t>
      </w:r>
      <w:r w:rsidR="00A400B4">
        <w:t xml:space="preserve">reater </w:t>
      </w:r>
      <w:r w:rsidR="00D90083">
        <w:t>s</w:t>
      </w:r>
      <w:r w:rsidR="00A400B4">
        <w:t>irens</w:t>
      </w:r>
      <w:r w:rsidR="00A65A33">
        <w:t xml:space="preserve"> were </w:t>
      </w:r>
      <w:r w:rsidR="00C11614">
        <w:t>4</w:t>
      </w:r>
      <w:r w:rsidR="00096248">
        <w:t>5</w:t>
      </w:r>
      <w:r w:rsidR="00A400B4">
        <w:t>,</w:t>
      </w:r>
      <w:r w:rsidR="00A65A33">
        <w:t xml:space="preserve"> </w:t>
      </w:r>
      <w:r w:rsidR="007E2D47">
        <w:t>6</w:t>
      </w:r>
      <w:r w:rsidR="00096248">
        <w:t>6</w:t>
      </w:r>
      <w:r w:rsidR="00A400B4">
        <w:t xml:space="preserve">, and </w:t>
      </w:r>
      <w:r w:rsidR="00BE681E">
        <w:t>7</w:t>
      </w:r>
      <w:r w:rsidR="00096248">
        <w:t xml:space="preserve">7 </w:t>
      </w:r>
      <w:r w:rsidR="004B69BE">
        <w:t>percent</w:t>
      </w:r>
      <w:r w:rsidR="00A65A33">
        <w:t xml:space="preserve"> less abundant in the wet sea</w:t>
      </w:r>
      <w:r w:rsidR="00A400B4">
        <w:t>son</w:t>
      </w:r>
      <w:r w:rsidR="00DE0425">
        <w:t xml:space="preserve"> sampling</w:t>
      </w:r>
      <w:r w:rsidR="00A400B4">
        <w:t xml:space="preserve"> than the dry season, respectively </w:t>
      </w:r>
      <w:r w:rsidR="00862ED3" w:rsidRPr="00524172">
        <w:t xml:space="preserve">(Figure </w:t>
      </w:r>
      <w:r w:rsidR="00BD036C">
        <w:t>4</w:t>
      </w:r>
      <w:r w:rsidR="00862ED3" w:rsidRPr="00524172">
        <w:t>)</w:t>
      </w:r>
      <w:r w:rsidR="007A4531" w:rsidRPr="00524172">
        <w:t>.</w:t>
      </w:r>
      <w:r w:rsidR="00A400B4">
        <w:t xml:space="preserve"> </w:t>
      </w:r>
      <w:r w:rsidR="00BB066D">
        <w:t xml:space="preserve">Except for </w:t>
      </w:r>
      <w:r w:rsidR="00BF0E1A">
        <w:lastRenderedPageBreak/>
        <w:t>g</w:t>
      </w:r>
      <w:r w:rsidR="00BB066D">
        <w:t xml:space="preserve">iant </w:t>
      </w:r>
      <w:r w:rsidR="00BF0E1A">
        <w:t>w</w:t>
      </w:r>
      <w:r w:rsidR="00BB066D">
        <w:t xml:space="preserve">ater </w:t>
      </w:r>
      <w:r w:rsidR="00BF0E1A">
        <w:t>b</w:t>
      </w:r>
      <w:r w:rsidR="00BB066D">
        <w:t>u</w:t>
      </w:r>
      <w:r w:rsidR="00E4456A">
        <w:t>g</w:t>
      </w:r>
      <w:r w:rsidR="00BB066D">
        <w:t>s, p</w:t>
      </w:r>
      <w:r w:rsidR="00A400B4">
        <w:t>er-capita</w:t>
      </w:r>
      <w:r w:rsidR="00004CAC">
        <w:t xml:space="preserve"> </w:t>
      </w:r>
      <w:r w:rsidR="00A400B4">
        <w:t>predation</w:t>
      </w:r>
      <w:r w:rsidR="00DE0425">
        <w:t xml:space="preserve"> (artefacts/abundance)</w:t>
      </w:r>
      <w:r w:rsidR="00BB066D">
        <w:t xml:space="preserve"> increased in the warmer wet season. </w:t>
      </w:r>
      <w:r w:rsidR="003B3D11">
        <w:t>Although</w:t>
      </w:r>
      <w:r w:rsidR="00BB066D">
        <w:t xml:space="preserve"> </w:t>
      </w:r>
      <w:r w:rsidR="005A69E9">
        <w:t xml:space="preserve">predator </w:t>
      </w:r>
      <w:r w:rsidR="00BB066D">
        <w:t xml:space="preserve">abundance and per-capita predation rates were not explored in </w:t>
      </w:r>
      <w:r w:rsidR="00C51688">
        <w:t>WCA3A</w:t>
      </w:r>
      <w:r w:rsidR="00BB066D">
        <w:t xml:space="preserve">, </w:t>
      </w:r>
      <w:r w:rsidR="00B712D6">
        <w:t>the season</w:t>
      </w:r>
      <w:r w:rsidR="00297CCE">
        <w:t xml:space="preserve">al </w:t>
      </w:r>
      <w:r w:rsidR="00E4456A">
        <w:t>change</w:t>
      </w:r>
      <w:r w:rsidR="005A69E9">
        <w:t xml:space="preserve"> in art</w:t>
      </w:r>
      <w:r w:rsidR="00DE0425">
        <w:t>e</w:t>
      </w:r>
      <w:r w:rsidR="005A69E9">
        <w:t>fact</w:t>
      </w:r>
      <w:r w:rsidR="00B712D6">
        <w:t xml:space="preserve"> counts in </w:t>
      </w:r>
      <w:r w:rsidR="003B3D11">
        <w:t>WCA3A</w:t>
      </w:r>
      <w:r w:rsidR="00B712D6">
        <w:t xml:space="preserve"> were consistent with those found in LILA</w:t>
      </w:r>
      <w:r w:rsidR="00E60767">
        <w:t xml:space="preserve">, except </w:t>
      </w:r>
      <w:r w:rsidR="00DE0425">
        <w:t>vertebrate predation (</w:t>
      </w:r>
      <w:r w:rsidR="00370916">
        <w:t>missing artefact</w:t>
      </w:r>
      <w:r w:rsidR="00E24A5B">
        <w:t>s</w:t>
      </w:r>
      <w:r w:rsidR="00DE0425">
        <w:t>)</w:t>
      </w:r>
      <w:r w:rsidR="00656503">
        <w:t xml:space="preserve"> </w:t>
      </w:r>
      <w:r w:rsidR="00F030D1">
        <w:t xml:space="preserve">was </w:t>
      </w:r>
      <w:r w:rsidR="00DE0425">
        <w:t xml:space="preserve">essentially </w:t>
      </w:r>
      <w:r w:rsidR="002654FC">
        <w:t>absent.</w:t>
      </w:r>
    </w:p>
    <w:bookmarkEnd w:id="3"/>
    <w:p w14:paraId="7B95B5AB" w14:textId="2C70B1A1" w:rsidR="00004CAC" w:rsidRPr="00C6515F" w:rsidRDefault="00B260FD" w:rsidP="00EA3C28">
      <w:pPr>
        <w:pStyle w:val="Heading2"/>
        <w:spacing w:before="0" w:line="360" w:lineRule="auto"/>
        <w:jc w:val="both"/>
      </w:pPr>
      <w:r w:rsidRPr="00524172">
        <w:t>Seasonal Population</w:t>
      </w:r>
      <w:r w:rsidR="003244F7">
        <w:t>-</w:t>
      </w:r>
      <w:r w:rsidRPr="00524172">
        <w:t>Level Effects</w:t>
      </w:r>
    </w:p>
    <w:p w14:paraId="2F53949F" w14:textId="221BBBF7" w:rsidR="00004CAC" w:rsidRPr="00524172" w:rsidRDefault="00B260FD" w:rsidP="00EA3C28">
      <w:pPr>
        <w:pStyle w:val="NATESTYLE1CommonCollege"/>
        <w:spacing w:line="360" w:lineRule="auto"/>
        <w:jc w:val="both"/>
      </w:pPr>
      <w:bookmarkStart w:id="4" w:name="_Hlk98959510"/>
      <w:r w:rsidRPr="00524172">
        <w:tab/>
      </w:r>
      <w:r w:rsidR="006D7996">
        <w:t xml:space="preserve">There was </w:t>
      </w:r>
      <w:r w:rsidR="00712733">
        <w:t>variation</w:t>
      </w:r>
      <w:r w:rsidR="0044495A">
        <w:t xml:space="preserve"> in</w:t>
      </w:r>
      <w:r w:rsidR="006D7996">
        <w:t xml:space="preserve"> the measured survival and </w:t>
      </w:r>
      <w:r w:rsidR="002836F8">
        <w:t>growth</w:t>
      </w:r>
      <w:r w:rsidR="006D7996">
        <w:t xml:space="preserve"> </w:t>
      </w:r>
      <w:r w:rsidR="00D30F67">
        <w:t>parameters across sites</w:t>
      </w:r>
      <w:r w:rsidR="003B3D11">
        <w:t xml:space="preserve"> and</w:t>
      </w:r>
      <w:r w:rsidR="00D30F67">
        <w:t xml:space="preserve"> seasons</w:t>
      </w:r>
      <w:r w:rsidR="0044495A">
        <w:t xml:space="preserve"> (Figure </w:t>
      </w:r>
      <w:r w:rsidR="00120926">
        <w:t>5</w:t>
      </w:r>
      <w:r w:rsidR="0044495A">
        <w:t>)</w:t>
      </w:r>
      <w:r w:rsidR="00D30F67">
        <w:t>.</w:t>
      </w:r>
      <w:r w:rsidR="00120926">
        <w:t xml:space="preserve"> </w:t>
      </w:r>
      <w:r w:rsidR="00F030D1">
        <w:t xml:space="preserve">Growth </w:t>
      </w:r>
      <w:r w:rsidR="00A61B40">
        <w:t>was</w:t>
      </w:r>
      <w:r w:rsidR="00120926">
        <w:t xml:space="preserve"> higher in the wet season than the dry season (Figure 5, </w:t>
      </w:r>
      <w:r w:rsidR="00393A4A">
        <w:t>Figure S</w:t>
      </w:r>
      <w:r w:rsidR="007649AF">
        <w:t>2</w:t>
      </w:r>
      <w:r w:rsidR="00120926">
        <w:t xml:space="preserve">). </w:t>
      </w:r>
      <w:r w:rsidR="000F554B">
        <w:t>H</w:t>
      </w:r>
      <w:r w:rsidR="006F7964">
        <w:t xml:space="preserve">igh </w:t>
      </w:r>
      <w:r w:rsidR="00521094">
        <w:t>juvenile survival</w:t>
      </w:r>
      <w:r w:rsidR="00FC7111">
        <w:t xml:space="preserve"> from cages </w:t>
      </w:r>
      <w:r w:rsidR="006F7964">
        <w:t xml:space="preserve">without </w:t>
      </w:r>
      <w:r w:rsidR="00844A24">
        <w:t xml:space="preserve">natural </w:t>
      </w:r>
      <w:r w:rsidR="006F7964">
        <w:t>predator</w:t>
      </w:r>
      <w:r w:rsidR="00844A24">
        <w:t xml:space="preserve"> </w:t>
      </w:r>
      <w:r w:rsidR="00D345DB">
        <w:t>assemblages</w:t>
      </w:r>
      <w:r w:rsidR="006F7964">
        <w:t xml:space="preserve"> </w:t>
      </w:r>
      <w:r w:rsidR="000014FC">
        <w:t xml:space="preserve">in LILA </w:t>
      </w:r>
      <w:r w:rsidR="00D345DB">
        <w:t xml:space="preserve">predicted a </w:t>
      </w:r>
      <w:r w:rsidR="006D0B45">
        <w:t>favorable recruitment regardless of season</w:t>
      </w:r>
      <w:r w:rsidR="00821F82">
        <w:t xml:space="preserve"> </w:t>
      </w:r>
      <w:r w:rsidR="000E4D60">
        <w:t xml:space="preserve">(Figure </w:t>
      </w:r>
      <w:r w:rsidR="00393A4A">
        <w:t>5</w:t>
      </w:r>
      <w:r w:rsidR="000E4D60">
        <w:t>)</w:t>
      </w:r>
      <w:r w:rsidR="00385A85">
        <w:t>.</w:t>
      </w:r>
      <w:bookmarkEnd w:id="4"/>
      <w:r w:rsidR="000F554B">
        <w:t xml:space="preserve"> </w:t>
      </w:r>
      <w:r w:rsidR="004810FA">
        <w:t xml:space="preserve">With natural predator regimes, the dry season had lower survival and </w:t>
      </w:r>
      <w:r w:rsidR="000014FC">
        <w:t>slower growth</w:t>
      </w:r>
      <w:r w:rsidR="004810FA">
        <w:t xml:space="preserve"> </w:t>
      </w:r>
      <w:r w:rsidR="00D124AA">
        <w:t xml:space="preserve">and when applied to the model would predict </w:t>
      </w:r>
      <w:r w:rsidR="006D0B45">
        <w:t>poor recruitment</w:t>
      </w:r>
      <w:r w:rsidR="004810FA">
        <w:t xml:space="preserve"> regardless of</w:t>
      </w:r>
      <w:r w:rsidR="00D124AA">
        <w:t xml:space="preserve"> wetland</w:t>
      </w:r>
      <w:r w:rsidR="000D43DF">
        <w:t xml:space="preserve"> site</w:t>
      </w:r>
      <w:r w:rsidR="004810FA">
        <w:t xml:space="preserve"> (Figure </w:t>
      </w:r>
      <w:r w:rsidR="00393A4A">
        <w:t>5</w:t>
      </w:r>
      <w:r w:rsidR="004810FA">
        <w:t xml:space="preserve">). In contrast, the wet season had higher survival rates and </w:t>
      </w:r>
      <w:r w:rsidR="000D43DF">
        <w:t xml:space="preserve">higher </w:t>
      </w:r>
      <w:proofErr w:type="spellStart"/>
      <w:r w:rsidR="000D43DF">
        <w:t>growt</w:t>
      </w:r>
      <w:proofErr w:type="spellEnd"/>
      <w:r w:rsidR="00310828">
        <w:t xml:space="preserve"> </w:t>
      </w:r>
      <w:r w:rsidR="004810FA">
        <w:t>result</w:t>
      </w:r>
      <w:r w:rsidR="00310828">
        <w:t>ing</w:t>
      </w:r>
      <w:r w:rsidR="004810FA">
        <w:t xml:space="preserve"> in replacement</w:t>
      </w:r>
      <w:r w:rsidR="000B4CC1">
        <w:t xml:space="preserve"> (LILA and WCA</w:t>
      </w:r>
      <w:r w:rsidR="000D43DF">
        <w:t xml:space="preserve">3A site </w:t>
      </w:r>
      <w:r w:rsidR="000B4CC1">
        <w:t>3)</w:t>
      </w:r>
      <w:r w:rsidR="004810FA">
        <w:t xml:space="preserve"> or</w:t>
      </w:r>
      <w:r w:rsidR="000D43DF">
        <w:t xml:space="preserve"> even</w:t>
      </w:r>
      <w:r w:rsidR="004810FA">
        <w:t xml:space="preserve"> </w:t>
      </w:r>
      <w:r w:rsidR="00310828">
        <w:t xml:space="preserve">favorable recruitment </w:t>
      </w:r>
      <w:r w:rsidR="000B4CC1">
        <w:t>(WC</w:t>
      </w:r>
      <w:r w:rsidR="000D43DF">
        <w:t>A3A site</w:t>
      </w:r>
      <w:r w:rsidR="001A4CB6">
        <w:t xml:space="preserve"> </w:t>
      </w:r>
      <w:r w:rsidR="000B4CC1">
        <w:t xml:space="preserve">2; </w:t>
      </w:r>
      <w:r w:rsidR="004810FA">
        <w:t xml:space="preserve">Figure </w:t>
      </w:r>
      <w:r w:rsidR="00393A4A">
        <w:t>5</w:t>
      </w:r>
      <w:r w:rsidR="004810FA">
        <w:t xml:space="preserve">). </w:t>
      </w:r>
      <w:r w:rsidR="000D43DF">
        <w:t xml:space="preserve">Snails in </w:t>
      </w:r>
      <w:r w:rsidR="000A0B7C">
        <w:t>WCA3A</w:t>
      </w:r>
      <w:r w:rsidR="000D43DF">
        <w:t xml:space="preserve"> </w:t>
      </w:r>
      <w:r w:rsidR="00A30AEB">
        <w:t xml:space="preserve">had </w:t>
      </w:r>
      <w:r w:rsidR="000D43DF">
        <w:t>faster growth</w:t>
      </w:r>
      <w:r w:rsidR="00A30AEB">
        <w:t xml:space="preserve"> than </w:t>
      </w:r>
      <w:r w:rsidR="000D43DF">
        <w:t xml:space="preserve">those </w:t>
      </w:r>
      <w:r w:rsidR="00A30AEB">
        <w:t>i</w:t>
      </w:r>
      <w:r w:rsidR="00073E07">
        <w:t xml:space="preserve">n LILA (Figure </w:t>
      </w:r>
      <w:r w:rsidR="00393A4A">
        <w:t>5</w:t>
      </w:r>
      <w:r w:rsidR="00073E07">
        <w:t xml:space="preserve">). </w:t>
      </w:r>
      <w:r w:rsidR="00EC48D8">
        <w:t>T</w:t>
      </w:r>
      <w:r w:rsidR="00073E07">
        <w:t>he combined effects</w:t>
      </w:r>
      <w:r w:rsidR="000D43DF">
        <w:t>,</w:t>
      </w:r>
      <w:r w:rsidR="00073E07">
        <w:t xml:space="preserve"> weighted by seasonal differences in </w:t>
      </w:r>
      <w:r w:rsidR="000D43DF">
        <w:t xml:space="preserve">egg laying, </w:t>
      </w:r>
      <w:r w:rsidR="009F4DC2">
        <w:t xml:space="preserve">resulted in </w:t>
      </w:r>
      <w:r w:rsidR="001A4CB6">
        <w:t xml:space="preserve">annual mortality and growth parameters that predicted </w:t>
      </w:r>
      <w:r w:rsidR="009F4DC2">
        <w:t>declining populations</w:t>
      </w:r>
      <w:r w:rsidR="00025C85">
        <w:t>, except for WCA</w:t>
      </w:r>
      <w:r w:rsidR="001A4CB6">
        <w:t xml:space="preserve">3A site </w:t>
      </w:r>
      <w:r w:rsidR="00025C85">
        <w:t>2 which</w:t>
      </w:r>
      <w:r w:rsidR="00A12561">
        <w:t xml:space="preserve"> </w:t>
      </w:r>
      <w:r w:rsidR="001A4CB6">
        <w:t>had confidence intervals that slightly</w:t>
      </w:r>
      <w:r w:rsidR="00C46790">
        <w:t xml:space="preserve"> </w:t>
      </w:r>
      <w:r w:rsidR="00025C85">
        <w:t>overlapped</w:t>
      </w:r>
      <w:r w:rsidR="002409C6">
        <w:t xml:space="preserve"> the</w:t>
      </w:r>
      <w:r w:rsidR="00025C85">
        <w:t xml:space="preserve"> </w:t>
      </w:r>
      <w:r w:rsidR="00DA1116">
        <w:t>zero-growth</w:t>
      </w:r>
      <w:r w:rsidR="00AD0A21">
        <w:t xml:space="preserve"> </w:t>
      </w:r>
      <w:r w:rsidR="00AB2515">
        <w:t>isocline</w:t>
      </w:r>
      <w:r w:rsidR="002409C6">
        <w:t xml:space="preserve"> </w:t>
      </w:r>
      <w:r w:rsidR="00AD0A21">
        <w:t xml:space="preserve">created with </w:t>
      </w:r>
      <w:r w:rsidR="007053B2">
        <w:t>good</w:t>
      </w:r>
      <w:r w:rsidR="002409C6">
        <w:t xml:space="preserve"> hydrologic</w:t>
      </w:r>
      <w:r w:rsidR="00AD0A21">
        <w:t xml:space="preserve"> egg-laying</w:t>
      </w:r>
      <w:r w:rsidR="002409C6">
        <w:t xml:space="preserve"> conditions</w:t>
      </w:r>
      <w:r w:rsidR="00FF4CE3">
        <w:t xml:space="preserve"> </w:t>
      </w:r>
      <w:r w:rsidR="00AB2515">
        <w:t xml:space="preserve">(Figure </w:t>
      </w:r>
      <w:r w:rsidR="00393A4A">
        <w:t>5</w:t>
      </w:r>
      <w:r w:rsidR="00AB2515">
        <w:t>).</w:t>
      </w:r>
    </w:p>
    <w:p w14:paraId="53B1B07C" w14:textId="3B742FA8" w:rsidR="00B260FD" w:rsidRDefault="00B260FD" w:rsidP="00EA3C28">
      <w:pPr>
        <w:pStyle w:val="Heading1"/>
        <w:spacing w:before="0" w:line="360" w:lineRule="auto"/>
        <w:jc w:val="both"/>
      </w:pPr>
      <w:r w:rsidRPr="00524172">
        <w:t>Discussion</w:t>
      </w:r>
    </w:p>
    <w:p w14:paraId="79806724" w14:textId="2D8470B4" w:rsidR="00004CAC" w:rsidRDefault="00E55BE4" w:rsidP="00EA3C28">
      <w:pPr>
        <w:pStyle w:val="NATESTYLE1CommonCollege"/>
        <w:spacing w:line="360" w:lineRule="auto"/>
        <w:jc w:val="both"/>
      </w:pPr>
      <w:bookmarkStart w:id="5" w:name="_Hlk98959567"/>
      <w:r>
        <w:t>We used a stage structured population model to produce</w:t>
      </w:r>
      <w:r w:rsidR="00B260FD" w:rsidRPr="00524172">
        <w:t xml:space="preserve"> zero</w:t>
      </w:r>
      <w:r w:rsidR="00016DDD">
        <w:t>- population</w:t>
      </w:r>
      <w:r w:rsidR="00B260FD" w:rsidRPr="00524172">
        <w:t xml:space="preserve"> growth isoclines </w:t>
      </w:r>
      <w:r>
        <w:t>illustrating</w:t>
      </w:r>
      <w:r w:rsidR="00DD03B1" w:rsidRPr="00524172">
        <w:t xml:space="preserve"> </w:t>
      </w:r>
      <w:r w:rsidR="00B260FD" w:rsidRPr="00524172">
        <w:t xml:space="preserve">the interactive effects of </w:t>
      </w:r>
      <w:r w:rsidR="002836F8">
        <w:t>growth</w:t>
      </w:r>
      <w:r w:rsidR="00B260FD" w:rsidRPr="00524172">
        <w:t xml:space="preserve"> and survival</w:t>
      </w:r>
      <w:r w:rsidR="00426B6E">
        <w:t xml:space="preserve"> for natural populations of a </w:t>
      </w:r>
      <w:r w:rsidR="00BE77D2">
        <w:t xml:space="preserve">freshwater </w:t>
      </w:r>
      <w:r w:rsidR="00426B6E">
        <w:t>gastropod</w:t>
      </w:r>
      <w:r>
        <w:t xml:space="preserve"> with size-dependent </w:t>
      </w:r>
      <w:r w:rsidR="00B164A1">
        <w:t>survival</w:t>
      </w:r>
      <w:r w:rsidR="00B260FD" w:rsidRPr="00524172">
        <w:t>.</w:t>
      </w:r>
      <w:r w:rsidR="00AA50D0">
        <w:t xml:space="preserve"> The approach is potentially applicable to any size-structured </w:t>
      </w:r>
      <w:r w:rsidR="00AD0A21">
        <w:t>predator-prey</w:t>
      </w:r>
      <w:r w:rsidR="00AA50D0">
        <w:t xml:space="preserve"> interaction. </w:t>
      </w:r>
      <w:r w:rsidR="00545183">
        <w:t>The model</w:t>
      </w:r>
      <w:r w:rsidR="003D4FAA">
        <w:t xml:space="preserve"> provided vital rate target regions that might produce growing or declining</w:t>
      </w:r>
      <w:r w:rsidR="00545183">
        <w:t xml:space="preserve"> FAS</w:t>
      </w:r>
      <w:r w:rsidR="003D4FAA">
        <w:t xml:space="preserve"> populations</w:t>
      </w:r>
      <w:r w:rsidR="00545183">
        <w:t xml:space="preserve">, but </w:t>
      </w:r>
      <w:r w:rsidR="00670745">
        <w:t>FAS populations were so sparse that it was impossible to verify population-level predictions</w:t>
      </w:r>
      <w:r w:rsidR="003D4FAA">
        <w:t xml:space="preserve">. </w:t>
      </w:r>
      <w:r w:rsidR="00FD6AF5" w:rsidRPr="00524172">
        <w:t>Independent</w:t>
      </w:r>
      <w:r w:rsidR="00426B6E">
        <w:t>ly measured</w:t>
      </w:r>
      <w:r w:rsidR="00FD6AF5" w:rsidRPr="00524172">
        <w:t xml:space="preserve"> </w:t>
      </w:r>
      <w:r w:rsidR="00B260FD" w:rsidRPr="00524172">
        <w:t xml:space="preserve">parameters </w:t>
      </w:r>
      <w:r w:rsidR="00426B6E">
        <w:t>in field settings</w:t>
      </w:r>
      <w:r w:rsidR="00B260FD" w:rsidRPr="00524172">
        <w:t xml:space="preserve"> </w:t>
      </w:r>
      <w:r w:rsidR="00DE3C6F">
        <w:t>confirm</w:t>
      </w:r>
      <w:r w:rsidR="00A17483">
        <w:t>ed</w:t>
      </w:r>
      <w:r w:rsidR="00DE3C6F">
        <w:t xml:space="preserve"> the size-</w:t>
      </w:r>
      <w:r w:rsidR="00EE020E">
        <w:t>dependent survival</w:t>
      </w:r>
      <w:r w:rsidR="00A17483">
        <w:t xml:space="preserve"> of the snail</w:t>
      </w:r>
      <w:r w:rsidR="00DE3C6F">
        <w:t xml:space="preserve">, </w:t>
      </w:r>
      <w:r w:rsidR="000955CB">
        <w:t xml:space="preserve">uncovered a seasonal-dependency </w:t>
      </w:r>
      <w:r w:rsidR="009F2702">
        <w:t>relationship,</w:t>
      </w:r>
      <w:r w:rsidR="000955CB">
        <w:t xml:space="preserve"> and </w:t>
      </w:r>
      <w:r w:rsidR="00A17483">
        <w:t xml:space="preserve">identified </w:t>
      </w:r>
      <w:r w:rsidR="00231E01">
        <w:t xml:space="preserve">responsible </w:t>
      </w:r>
      <w:r w:rsidR="00A17483">
        <w:t>predator</w:t>
      </w:r>
      <w:r w:rsidR="007407B4">
        <w:t>s</w:t>
      </w:r>
      <w:r w:rsidR="00A17483">
        <w:t xml:space="preserve">. </w:t>
      </w:r>
      <w:r w:rsidR="007407B4">
        <w:t>The seasonal measurements allowed us to compare existing rates to the theoretical isocline and conclude that populations are static or declining</w:t>
      </w:r>
      <w:r w:rsidR="00F36ADC">
        <w:t xml:space="preserve"> when parameters are averaged</w:t>
      </w:r>
      <w:r w:rsidR="009B4EA9">
        <w:t xml:space="preserve"> over the reproductive season</w:t>
      </w:r>
      <w:r w:rsidR="007407B4">
        <w:t xml:space="preserve">, but that </w:t>
      </w:r>
      <w:r w:rsidR="00811602">
        <w:t>survival</w:t>
      </w:r>
      <w:r w:rsidR="007407B4">
        <w:t xml:space="preserve"> and </w:t>
      </w:r>
      <w:r w:rsidR="002836F8">
        <w:t>growth</w:t>
      </w:r>
      <w:r w:rsidR="007407B4">
        <w:t xml:space="preserve"> </w:t>
      </w:r>
      <w:r w:rsidR="00F36ADC">
        <w:t xml:space="preserve">parameters </w:t>
      </w:r>
      <w:r w:rsidR="007407B4">
        <w:t>are particularly poor in the dry season</w:t>
      </w:r>
      <w:r w:rsidR="00F36ADC">
        <w:t xml:space="preserve"> (across both wetlands). The results</w:t>
      </w:r>
      <w:r w:rsidR="00B260FD" w:rsidRPr="00524172">
        <w:t xml:space="preserve"> produce novel </w:t>
      </w:r>
      <w:r w:rsidR="00697267">
        <w:t>hypothese</w:t>
      </w:r>
      <w:r w:rsidR="00697267" w:rsidRPr="00524172">
        <w:t xml:space="preserve">s </w:t>
      </w:r>
      <w:r w:rsidR="00B260FD" w:rsidRPr="00524172">
        <w:t xml:space="preserve">about </w:t>
      </w:r>
      <w:r w:rsidR="00697267">
        <w:t xml:space="preserve">environmental variation </w:t>
      </w:r>
      <w:r w:rsidR="00AF4450">
        <w:t xml:space="preserve">and predator control </w:t>
      </w:r>
      <w:r w:rsidR="00697267">
        <w:t xml:space="preserve">that might </w:t>
      </w:r>
      <w:r w:rsidR="00171C1D">
        <w:t>limit</w:t>
      </w:r>
      <w:r w:rsidR="00D328F4">
        <w:t xml:space="preserve"> </w:t>
      </w:r>
      <w:r w:rsidR="00EE69BC">
        <w:t xml:space="preserve">the </w:t>
      </w:r>
      <w:r w:rsidR="009B4EA9">
        <w:t>FAS</w:t>
      </w:r>
      <w:r w:rsidR="00697267">
        <w:t xml:space="preserve"> in the Everglades</w:t>
      </w:r>
      <w:r w:rsidR="00B260FD" w:rsidRPr="00524172">
        <w:t>.</w:t>
      </w:r>
      <w:r w:rsidR="00004CAC">
        <w:t xml:space="preserve"> </w:t>
      </w:r>
    </w:p>
    <w:p w14:paraId="46F6A024" w14:textId="61DD5D31" w:rsidR="009F2953" w:rsidRPr="00550E38" w:rsidRDefault="009F2953" w:rsidP="00EA3C28">
      <w:pPr>
        <w:pStyle w:val="NATESTYLE1CommonCollege"/>
        <w:spacing w:line="360" w:lineRule="auto"/>
        <w:jc w:val="both"/>
        <w:rPr>
          <w:i/>
          <w:iCs/>
        </w:rPr>
      </w:pPr>
      <w:r w:rsidRPr="00550E38">
        <w:rPr>
          <w:i/>
          <w:iCs/>
        </w:rPr>
        <w:lastRenderedPageBreak/>
        <w:t xml:space="preserve">Seasonal </w:t>
      </w:r>
      <w:r w:rsidR="00AF6997">
        <w:rPr>
          <w:i/>
          <w:iCs/>
        </w:rPr>
        <w:t xml:space="preserve">FAS </w:t>
      </w:r>
      <w:r w:rsidRPr="00550E38">
        <w:rPr>
          <w:i/>
          <w:iCs/>
        </w:rPr>
        <w:t xml:space="preserve">survival and </w:t>
      </w:r>
      <w:r w:rsidR="00AF6997">
        <w:rPr>
          <w:i/>
          <w:iCs/>
        </w:rPr>
        <w:t>growth</w:t>
      </w:r>
    </w:p>
    <w:p w14:paraId="6E54AEDF" w14:textId="4DFC8175" w:rsidR="001F0C62" w:rsidRDefault="001F0C62" w:rsidP="00EA3C28">
      <w:pPr>
        <w:pStyle w:val="NATESTYLE1CommonCollege"/>
        <w:spacing w:line="360" w:lineRule="auto"/>
        <w:jc w:val="both"/>
      </w:pPr>
      <w:bookmarkStart w:id="6" w:name="_Hlk96768125"/>
      <w:bookmarkStart w:id="7" w:name="_Hlk98959647"/>
      <w:bookmarkEnd w:id="5"/>
      <w:r w:rsidRPr="00524172">
        <w:t>Calculating size-dependent survival for small animals like freshwater invertebrates is challenging.</w:t>
      </w:r>
      <w:r>
        <w:t xml:space="preserve"> </w:t>
      </w:r>
      <w:r w:rsidRPr="00524172">
        <w:t xml:space="preserve">Traditional techniques (e.g. mark-recapture, individual tracking) are problematic because juvenile </w:t>
      </w:r>
      <w:r w:rsidR="0069781C">
        <w:t>FAS</w:t>
      </w:r>
      <w:r w:rsidRPr="00524172">
        <w:t xml:space="preserve"> are difficult to capture, cannot be individually and reliably tracked, and are typically found at </w:t>
      </w:r>
      <w:r w:rsidR="00AF6997">
        <w:t xml:space="preserve">exceedingly </w:t>
      </w:r>
      <w:r w:rsidRPr="00524172">
        <w:t xml:space="preserve">low densities in the Everglades </w:t>
      </w:r>
      <w:r w:rsidR="00AF6997">
        <w:t xml:space="preserve">(including </w:t>
      </w:r>
      <w:r w:rsidRPr="00524172">
        <w:t>LILA</w:t>
      </w:r>
      <w:r w:rsidR="00AF6997">
        <w:t xml:space="preserve"> wetlands;</w:t>
      </w:r>
      <w:r>
        <w:t xml:space="preserve"> </w:t>
      </w:r>
      <w:r w:rsidRPr="00524172">
        <w:fldChar w:fldCharType="begin" w:fldLock="1"/>
      </w:r>
      <w:r w:rsidR="00546621">
        <w:instrText xml:space="preserve"> ADDIN ZOTERO_ITEM CSL_CITATION {"citationID":"mUOXq4Kw","properties":{"formattedCitation":"(Drumheller et al., 2022; Gutierre et al., 2019)","plainCitation":"(Drumheller et al., 2022; Gutierre et al., 2019)","dontUpdate":true,"noteIndex":0},"citationItems":[{"id":"qDtGyITR/elOgObMS","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id":"qDtGyITR/DbbxZ5dR","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3","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sidRPr="00524172">
        <w:fldChar w:fldCharType="separate"/>
      </w:r>
      <w:r w:rsidRPr="00B41503">
        <w:t>Drumheller et al., 2022; Gutierre et al., 2019)</w:t>
      </w:r>
      <w:r w:rsidRPr="00524172">
        <w:fldChar w:fldCharType="end"/>
      </w:r>
      <w:r w:rsidRPr="00524172">
        <w:t>.</w:t>
      </w:r>
      <w:r>
        <w:t xml:space="preserve"> </w:t>
      </w:r>
      <w:r w:rsidRPr="00524172">
        <w:t xml:space="preserve">Tethering is an experimental method to measure survival and </w:t>
      </w:r>
      <w:r w:rsidR="00DF19BE">
        <w:t xml:space="preserve">could </w:t>
      </w:r>
      <w:r w:rsidR="00E25D2B">
        <w:t>potentially</w:t>
      </w:r>
      <w:r w:rsidR="00E25D2B" w:rsidRPr="00524172">
        <w:t xml:space="preserve"> inflate</w:t>
      </w:r>
      <w:r w:rsidRPr="00524172">
        <w:t xml:space="preserve"> mortality estimates</w:t>
      </w:r>
      <w:r>
        <w:t xml:space="preserve"> </w:t>
      </w:r>
      <w:r w:rsidR="00DF19BE">
        <w:t xml:space="preserve">of prey but the concern is greatest for </w:t>
      </w:r>
      <w:r w:rsidRPr="00524172">
        <w:t xml:space="preserve">highly mobile </w:t>
      </w:r>
      <w:r>
        <w:t>prey</w:t>
      </w:r>
      <w:r w:rsidRPr="00524172">
        <w:t xml:space="preserve"> </w:t>
      </w:r>
      <w:r w:rsidR="00DF19BE">
        <w:t>for which tethers</w:t>
      </w:r>
      <w:r w:rsidRPr="00524172">
        <w:t xml:space="preserve"> limit antipredator behaviors</w:t>
      </w:r>
      <w:r>
        <w:t xml:space="preserve"> </w:t>
      </w:r>
      <w:r w:rsidRPr="00524172">
        <w:fldChar w:fldCharType="begin" w:fldLock="1"/>
      </w:r>
      <w:r w:rsidR="00546621">
        <w:instrText xml:space="preserve"> ADDIN ZOTERO_ITEM CSL_CITATION {"citationID":"tnZRIwCC","properties":{"formattedCitation":"(Baker &amp; Waltham, 2020)","plainCitation":"(Baker &amp; Waltham, 2020)","noteIndex":0},"citationItems":[{"id":"qDtGyITR/8VgqWuo2","uris":["http://www.mendeley.com/documents/?uuid=560f9a0f-7656-4789-8489-cd47b4eeb137"],"itemData":{"author":[{"dropping-particle":"","family":"Baker","given":"Ronald","non-dropping-particle":"","parse-names":false,"suffix":""},{"dropping-particle":"","family":"Waltham","given":"Nathan","non-dropping-particle":"","parse-names":false,"suffix":""}],"container-title":"Journal of Experimental Marine Biology and Ecology","id":"ITEM-1","issued":{"date-parts":[["2020"]]},"page":"1-7","title":"Tethering mobile aquatic organisms to measure predation : A renewed call for caution","type":"article-journal","volume":"523"}}],"schema":"https://github.com/citation-style-language/schema/raw/master/csl-citation.json"} </w:instrText>
      </w:r>
      <w:r w:rsidRPr="00524172">
        <w:fldChar w:fldCharType="separate"/>
      </w:r>
      <w:r w:rsidRPr="00B41503">
        <w:t>(Baker &amp; Waltham, 2020)</w:t>
      </w:r>
      <w:r w:rsidRPr="00524172">
        <w:fldChar w:fldCharType="end"/>
      </w:r>
      <w:r w:rsidRPr="00524172">
        <w:t>.</w:t>
      </w:r>
      <w:r>
        <w:t xml:space="preserve"> </w:t>
      </w:r>
      <w:r w:rsidR="00DF19BE">
        <w:t>T</w:t>
      </w:r>
      <w:r w:rsidRPr="00524172">
        <w:t>ethering offer</w:t>
      </w:r>
      <w:r w:rsidR="00F4577D">
        <w:t>ed</w:t>
      </w:r>
      <w:r w:rsidRPr="00524172">
        <w:t xml:space="preserve"> the only feasible method for determining juvenile </w:t>
      </w:r>
      <w:r w:rsidR="00DF19BE">
        <w:t xml:space="preserve">FAS </w:t>
      </w:r>
      <w:r w:rsidR="00E25D2B">
        <w:t>survival</w:t>
      </w:r>
      <w:r w:rsidRPr="00524172">
        <w:t>.</w:t>
      </w:r>
      <w:r>
        <w:t xml:space="preserve"> </w:t>
      </w:r>
      <w:r w:rsidRPr="00524172">
        <w:t xml:space="preserve">In addition, tethering less mobile prey (e.g. snails) </w:t>
      </w:r>
      <w:r w:rsidR="00B35F9E">
        <w:t xml:space="preserve">with </w:t>
      </w:r>
      <w:r w:rsidRPr="00524172">
        <w:t xml:space="preserve">limited antipredator escape behaviors </w:t>
      </w:r>
      <w:r w:rsidR="00B858BC">
        <w:t>should</w:t>
      </w:r>
      <w:r w:rsidRPr="00524172">
        <w:t xml:space="preserve"> </w:t>
      </w:r>
      <w:r w:rsidR="000824BE">
        <w:t>produce</w:t>
      </w:r>
      <w:r w:rsidRPr="00524172">
        <w:t xml:space="preserve"> informative survival</w:t>
      </w:r>
      <w:r w:rsidR="000824BE">
        <w:t xml:space="preserve"> estimates</w:t>
      </w:r>
      <w:r>
        <w:t xml:space="preserve">. </w:t>
      </w:r>
      <w:r w:rsidR="005C0F3D">
        <w:t>Further</w:t>
      </w:r>
      <w:r>
        <w:t>,</w:t>
      </w:r>
      <w:r w:rsidRPr="00524172">
        <w:t xml:space="preserve"> tethering across field gradients </w:t>
      </w:r>
      <w:r w:rsidR="008E5734">
        <w:t>reliably estimates</w:t>
      </w:r>
      <w:r w:rsidRPr="00524172">
        <w:t xml:space="preserve"> encounter rates with relatively more mobile predators</w:t>
      </w:r>
      <w:r>
        <w:t xml:space="preserve"> </w:t>
      </w:r>
      <w:r w:rsidRPr="00524172">
        <w:fldChar w:fldCharType="begin" w:fldLock="1"/>
      </w:r>
      <w:r w:rsidR="00546621">
        <w:instrText xml:space="preserve"> ADDIN ZOTERO_ITEM CSL_CITATION {"citationID":"T39JLx9x","properties":{"formattedCitation":"(Rochette &amp; Dill, 2000; Ruehl &amp; Trexler, 2015)","plainCitation":"(Rochette &amp; Dill, 2000; Ruehl &amp; Trexler, 2015)","noteIndex":0},"citationItems":[{"id":"qDtGyITR/EbRyOBlZ","uris":["http://www.mendeley.com/documents/?uuid=767d0ad6-e142-4be8-afdd-e0e1f2c9541d"],"itemData":{"DOI":"10.1016/S0022-0981(00)00253-7","ISSN":"00220981","abstract":"Predators can affect the vertical distribution of mobile intertidal invertebrates in two ways: they can (1) cause greater mortality of prey at certain intertidal levels, and (2) induce prey to seek safer intertidal areas. In this study, we investigate whether low-intertidal and subtidal predators affect the intertidal distribution of two congeneric species of small herbivorous gastropods of northeastern Pacific Shores, Littorina sitkana Philippi 1846, and L. scutulata Gould 1849. In particular, we tested the hypothesis that predators affect the distribution of these snails by inducing them to seek higher and safer intertidal areas. On a wave-sheltered shore in Barkley Sound, British Columbia, L. sitkana and L. scutulata were both killed by predatory crabs (e.g., Cancer productus) more frequently when tethered near the lower limit of their intertidal distribution (</w:instrText>
      </w:r>
      <w:r w:rsidR="00546621">
        <w:rPr>
          <w:rFonts w:ascii="Cambria Math" w:hAnsi="Cambria Math" w:cs="Cambria Math"/>
        </w:rPr>
        <w:instrText>≃</w:instrText>
      </w:r>
      <w:r w:rsidR="00546621">
        <w:instrText xml:space="preserve"> 1 m) than when tethered where they were most common (</w:instrText>
      </w:r>
      <w:r w:rsidR="00546621">
        <w:rPr>
          <w:rFonts w:ascii="Cambria Math" w:hAnsi="Cambria Math" w:cs="Cambria Math"/>
        </w:rPr>
        <w:instrText>≃</w:instrText>
      </w:r>
      <w:r w:rsidR="00546621">
        <w:instrText xml:space="preserve"> 2.5 m), suggesting that high mortality rates are partly responsible for the lower-limit of these snails' intertidal distribution. However, two field mark-recapture experiments indicated that the snails' behavioral response to predation risk also influences their distribution. In the first experiment, snails from the 2.5-m level (low risk) transplanted to the 1.0-m level (high risk) displayed a strong and consistent tendency to move shoreward, especially L. sitkana, some traveling 10-15 m in 2-3 days to regain their original level. These shoreward movements were especially precise in the northern part of the study area, where predation rates on tethered snails were greatest. Furthermore, larger more vulnerable snails were more strongly oriented shoreward than smaller individuals, indicating that antipredator behavior might also contribute to intertidal size gradients in these species. In the second mark-recapture experiment, we manipulated predation risk using small cages and found that snails exposed to the odors of C. productus crabs foraging on conspecific and heterospecific snails displayed more precise (L. sitkana and L. scutulata) and longer (L. sitkana) shoreward movements than snails held in control conditions. These results provide the first experimental evidence that antipredator behavior may contribute to the intertidal distribution patterns of littorinids. (C) 2000 Elsevier Science B.V.","author":[{"dropping-particle":"","family":"Rochette","given":"Rémy","non-dropping-particle":"","parse-names":false,"suffix":""},{"dropping-particle":"","family":"Dill","given":"Lawrence M.","non-dropping-particle":"","parse-names":false,"suffix":""}],"container-title":"Journal of Experimental Marine Biology and Ecology","id":"ITEM-1","issue":"2","issued":{"date-parts":[["2000"]]},"page":"165-191","title":"Mortality, behavior and the effects of predators on the intertidal distribution of littorinid gastropods","type":"article-journal","volume":"253"}},{"id":"qDtGyITR/xLOSdwEI","uris":["http://www.mendeley.com/documents/?uuid=3b3afb17-9423-44b9-af78-34ef8c0368ed"],"itemData":{"DOI":"10.1007/s00442-015-3324-4","ISSN":"00298549","PMID":"25916894","abstract":"Balancing trade-offs between avoiding predators and acquiring food enables animals to maximize fitness. Quantifying their relative contribution to vital rates in nature is challenging because predator abundance and nutrient enrichment are often confounded. We employed a reciprocal transplant study design to separate these confounded effects on growth and reproduction of snails at wetland sites along a gradient of predator threats and phosphorus (P) enrichment associated with a canal. We held snails in mesh bags that allowed the passage of waterborne predator cues and fed them local or transplanted periphyton. Molluscivores were more abundant near the canal, and snails tethered near the canal suffered 33 % greater mortality than those tethered far from it (far sites). The greatest difference in snail growth rates was at the far sites where growth on far periphyton was 48 % slower than on P-enriched (near canal) periphyton. Close proximity to the canal reduced growth on near periphyton by 21 % compared to growth on the same periphyton far from the canal; there was no difference in growth rate on either periphyton type when snails were raised near the canal. Snails laid 81 % more egg masses at far sites than at near sites, regardless of periphyton origin. Top–down and bottom–up processes were elevated near the canal, and their effects canceled on growth, but not reproduction. Phenotypic trade-offs such as these may explain why some taxa show little response to nutrient enrichment, compared to others, or that the effects of nutrient enrichment may be context dependent.","author":[{"dropping-particle":"","family":"Ruehl","given":"Clifton B.","non-dropping-particle":"","parse-names":false,"suffix":""},{"dropping-particle":"","family":"Trexler","given":"Joel C.","non-dropping-particle":"","parse-names":false,"suffix":""}],"container-title":"Oecologia","id":"ITEM-2","issue":"1","issued":{"date-parts":[["2015"]]},"page":"117-127","publisher":"Springer Berlin Heidelberg","title":"Reciprocal transplant reveals trade-off of resource quality and predation risk in the field","type":"article-journal","volume":"179"}}],"schema":"https://github.com/citation-style-language/schema/raw/master/csl-citation.json"} </w:instrText>
      </w:r>
      <w:r w:rsidRPr="00524172">
        <w:fldChar w:fldCharType="separate"/>
      </w:r>
      <w:r w:rsidRPr="00B41503">
        <w:t>(Rochette &amp; Dill, 2000; Ruehl &amp; Trexler, 2015)</w:t>
      </w:r>
      <w:r w:rsidRPr="00524172">
        <w:fldChar w:fldCharType="end"/>
      </w:r>
      <w:r w:rsidRPr="00524172">
        <w:t>.</w:t>
      </w:r>
      <w:bookmarkEnd w:id="6"/>
    </w:p>
    <w:p w14:paraId="6A08148C" w14:textId="762459C6" w:rsidR="007A086A" w:rsidRDefault="0004497C" w:rsidP="00EA3C28">
      <w:pPr>
        <w:pStyle w:val="NATESTYLE1CommonCollege"/>
        <w:spacing w:line="360" w:lineRule="auto"/>
        <w:ind w:firstLine="720"/>
        <w:jc w:val="both"/>
      </w:pPr>
      <w:r>
        <w:t>Our results supported our prediction</w:t>
      </w:r>
      <w:r w:rsidR="00A95890">
        <w:t xml:space="preserve"> that </w:t>
      </w:r>
      <w:r>
        <w:t xml:space="preserve">apple snail </w:t>
      </w:r>
      <w:r w:rsidR="002836F8">
        <w:t>growth</w:t>
      </w:r>
      <w:r w:rsidR="002017AE">
        <w:t xml:space="preserve"> would increase </w:t>
      </w:r>
      <w:r w:rsidR="00E24DD2">
        <w:t>in the warmer wet season</w:t>
      </w:r>
      <w:r>
        <w:t xml:space="preserve"> (Figure 5, </w:t>
      </w:r>
      <w:r w:rsidRPr="00E25D2B">
        <w:t>Figure S</w:t>
      </w:r>
      <w:r w:rsidR="00E25D2B">
        <w:t>2</w:t>
      </w:r>
      <w:r>
        <w:t>)</w:t>
      </w:r>
      <w:r w:rsidR="007A086A">
        <w:t xml:space="preserve">. </w:t>
      </w:r>
      <w:r w:rsidR="004146FC">
        <w:t xml:space="preserve">Increases in prey </w:t>
      </w:r>
      <w:r w:rsidR="002836F8">
        <w:t>growth</w:t>
      </w:r>
      <w:r w:rsidR="004146FC">
        <w:t xml:space="preserve"> </w:t>
      </w:r>
      <w:r w:rsidR="00ED44A8">
        <w:t>associated with</w:t>
      </w:r>
      <w:r w:rsidR="004146FC">
        <w:t xml:space="preserve"> the warmer</w:t>
      </w:r>
      <w:r w:rsidR="00ED44A8">
        <w:t xml:space="preserve"> </w:t>
      </w:r>
      <w:r w:rsidR="004146FC">
        <w:t>wet season is consistent with</w:t>
      </w:r>
      <w:r w:rsidR="008D2808">
        <w:t xml:space="preserve"> many</w:t>
      </w:r>
      <w:r w:rsidR="004146FC">
        <w:t xml:space="preserve"> experimental </w:t>
      </w:r>
      <w:r w:rsidR="00824ABD">
        <w:t>manipulation</w:t>
      </w:r>
      <w:r w:rsidR="00ED44A8">
        <w:t>s</w:t>
      </w:r>
      <w:r w:rsidR="00824ABD">
        <w:t xml:space="preserve"> of temperature</w:t>
      </w:r>
      <w:r w:rsidR="004146FC">
        <w:t xml:space="preserve"> </w:t>
      </w:r>
      <w:r w:rsidR="00824ABD">
        <w:t>in</w:t>
      </w:r>
      <w:r w:rsidR="004146FC">
        <w:t xml:space="preserve"> predator-prey</w:t>
      </w:r>
      <w:r w:rsidR="00824ABD">
        <w:t xml:space="preserve"> studies</w:t>
      </w:r>
      <w:r w:rsidR="00E62719">
        <w:t xml:space="preserve"> including</w:t>
      </w:r>
      <w:r w:rsidR="00824ABD">
        <w:t xml:space="preserve"> dragonfly-mosquito</w:t>
      </w:r>
      <w:r w:rsidR="001042D6">
        <w:t xml:space="preserve"> interactions </w:t>
      </w:r>
      <w:r w:rsidR="001042D6">
        <w:fldChar w:fldCharType="begin"/>
      </w:r>
      <w:r w:rsidR="001042D6">
        <w:instrText xml:space="preserve"> ADDIN ZOTERO_ITEM CSL_CITATION {"citationID":"wBYZEq7e","properties":{"formattedCitation":"(Davidson et al., 2021)","plainCitation":"(Davidson et al., 2021)","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schema":"https://github.com/citation-style-language/schema/raw/master/csl-citation.json"} </w:instrText>
      </w:r>
      <w:r w:rsidR="001042D6">
        <w:fldChar w:fldCharType="separate"/>
      </w:r>
      <w:r w:rsidR="001042D6" w:rsidRPr="001042D6">
        <w:t>(Davidson et al., 2021)</w:t>
      </w:r>
      <w:r w:rsidR="001042D6">
        <w:fldChar w:fldCharType="end"/>
      </w:r>
      <w:r w:rsidR="0042389B">
        <w:t xml:space="preserve"> and </w:t>
      </w:r>
      <w:r w:rsidR="006E4671">
        <w:t xml:space="preserve">predatory ant-caterpillar interactions </w:t>
      </w:r>
      <w:r w:rsidR="006E4671">
        <w:fldChar w:fldCharType="begin"/>
      </w:r>
      <w:r w:rsidR="006E4671">
        <w:instrText xml:space="preserve"> ADDIN ZOTERO_ITEM CSL_CITATION {"citationID":"gUtugsFx","properties":{"formattedCitation":"(Pepi et al., 2018)","plainCitation":"(Pepi et al., 2018)","noteIndex":0},"citationItems":[{"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6E4671">
        <w:fldChar w:fldCharType="separate"/>
      </w:r>
      <w:r w:rsidR="006E4671" w:rsidRPr="006E4671">
        <w:t>(Pepi et al., 2018)</w:t>
      </w:r>
      <w:r w:rsidR="006E4671">
        <w:fldChar w:fldCharType="end"/>
      </w:r>
      <w:r w:rsidR="000D3DBC">
        <w:t>.</w:t>
      </w:r>
      <w:r w:rsidR="00102BF3">
        <w:t xml:space="preserve"> </w:t>
      </w:r>
      <w:r w:rsidR="007E63C0">
        <w:t>Further,</w:t>
      </w:r>
      <w:r w:rsidR="00102BF3">
        <w:t xml:space="preserve"> increases in temperature are generally thought to increase </w:t>
      </w:r>
      <w:r w:rsidR="002836F8">
        <w:t>growth</w:t>
      </w:r>
      <w:r w:rsidR="00102BF3">
        <w:t xml:space="preserve"> of ectothermic animals</w:t>
      </w:r>
      <w:r w:rsidR="004146FC">
        <w:t xml:space="preserve"> </w:t>
      </w:r>
      <w:r w:rsidR="001435C5">
        <w:t xml:space="preserve">except for extreme thermal maxima </w:t>
      </w:r>
      <w:r w:rsidR="00AE63B2">
        <w:fldChar w:fldCharType="begin"/>
      </w:r>
      <w:r w:rsidR="00AE63B2">
        <w:instrText xml:space="preserve"> ADDIN ZOTERO_ITEM CSL_CITATION {"citationID":"3mK96j0h","properties":{"formattedCitation":"(Kingsolver &amp; Woods, 2016)","plainCitation":"(Kingsolver &amp; Woods, 2016)","noteIndex":0},"citationItems":[{"id":1924,"uris":["http://zotero.org/users/9972654/items/K8R2S7KA"],"itemData":{"id":1924,"type":"article-journal","abstract":"Thermal performance curves have been widely used to model the ecological responses of ectotherms to variable thermal environments and climate change. Such models ignore the effects of time dependence—the temporal pattern and duration of temperature exposure —on performance. We developed and solved a simple mathematical model for growth rate of ectotherms, combining thermal performance curves for ingestion rate with the temporal dynamics of gene expression and protein production in response to high temperatures to predict temporal patterns of growth rate in constant and diurnally ﬂuctuating temperatures. We used the model to explore the effects of heat shock proteins on larval growth rates of Manduca sexta. The model correctly captures two empirical patterns for larval growth rate: ﬁrst, maximal growth rate and optimal temperature decline with increasing duration of temperature exposure; second, mean growth rates decline with time in diurnally ﬂuctuating temperatures at higher mean temperatures. These qualitative results apply broadly to cases where proteins or other molecules produced in response to high temperatures reduce growth rates. We discuss some of the critical assumptions and predictions of the model and suggest potential extensions and alternatives. Incorporating time-dependent effects will be essential for making more realistic predictions about the physiological and ecological consequences of temperature ﬂuctuations and climate change.","container-title":"The American Naturalist","DOI":"10.1086/684786","ISSN":"0003-0147, 1537-5323","issue":"3","journalAbbreviation":"The American Naturalist","language":"en","page":"283-294","source":"DOI.org (Crossref)","title":"Beyond Thermal Performance Curves: Modeling Time-Dependent Effects of Thermal Stress on Ectotherm Growth Rates","title-short":"Beyond Thermal Performance Curves","volume":"187","author":[{"family":"Kingsolver","given":"Joel G."},{"family":"Woods","given":"H. Arthur"}],"issued":{"date-parts":[["2016",3]]}}}],"schema":"https://github.com/citation-style-language/schema/raw/master/csl-citation.json"} </w:instrText>
      </w:r>
      <w:r w:rsidR="00AE63B2">
        <w:fldChar w:fldCharType="separate"/>
      </w:r>
      <w:r w:rsidR="00AE63B2" w:rsidRPr="00714337">
        <w:t>(Kingsolver &amp; Woods, 2016)</w:t>
      </w:r>
      <w:r w:rsidR="00AE63B2">
        <w:fldChar w:fldCharType="end"/>
      </w:r>
      <w:r w:rsidR="001435C5">
        <w:t>.</w:t>
      </w:r>
      <w:r w:rsidR="004766CF" w:rsidRPr="004766CF">
        <w:t xml:space="preserve"> </w:t>
      </w:r>
      <w:r w:rsidR="004766CF">
        <w:t>Increased FAS growth rates had little opportunity to mediate survival because survival was measured daily, thus survival likely reflects predator related process (per-capita foraging, predator abundances).</w:t>
      </w:r>
    </w:p>
    <w:p w14:paraId="098CF413" w14:textId="464D1C9B" w:rsidR="00020D6F" w:rsidRDefault="00410301" w:rsidP="00EA3C28">
      <w:pPr>
        <w:pStyle w:val="NATESTYLE1CommonCollege"/>
        <w:spacing w:line="360" w:lineRule="auto"/>
        <w:ind w:firstLine="720"/>
        <w:jc w:val="both"/>
      </w:pPr>
      <w:r>
        <w:t>W</w:t>
      </w:r>
      <w:r w:rsidR="00332A08">
        <w:t xml:space="preserve">e found that </w:t>
      </w:r>
      <w:r w:rsidR="00EC2158">
        <w:t xml:space="preserve">predator </w:t>
      </w:r>
      <w:r w:rsidR="00137444">
        <w:t xml:space="preserve">abundances </w:t>
      </w:r>
      <w:r w:rsidR="003C2F6F">
        <w:t>dominated the processes governing prey survival</w:t>
      </w:r>
      <w:r w:rsidR="00625E65">
        <w:t xml:space="preserve"> because prey survival was highest in the wet season, despite</w:t>
      </w:r>
      <w:r w:rsidR="001B795F">
        <w:t xml:space="preserve"> apparent increases in</w:t>
      </w:r>
      <w:r w:rsidR="005359FB">
        <w:t xml:space="preserve"> per-capita foraging rates</w:t>
      </w:r>
      <w:r w:rsidR="000A1C43">
        <w:t xml:space="preserve"> of crayfish and salamanders </w:t>
      </w:r>
      <w:r w:rsidR="00137444">
        <w:t xml:space="preserve">consistent with temperature dependent </w:t>
      </w:r>
      <w:r w:rsidR="006832F1">
        <w:t>expectations</w:t>
      </w:r>
      <w:r w:rsidR="00D26CFA">
        <w:t xml:space="preserve"> for the wet season</w:t>
      </w:r>
      <w:r w:rsidR="00860A38">
        <w:t>.</w:t>
      </w:r>
      <w:r w:rsidR="00C90835">
        <w:t xml:space="preserve">  </w:t>
      </w:r>
      <w:r w:rsidR="00090B2D">
        <w:t xml:space="preserve">The declines in abundance of </w:t>
      </w:r>
      <w:r w:rsidR="00D332B8">
        <w:t xml:space="preserve">predatory </w:t>
      </w:r>
      <w:r w:rsidR="000A1C43">
        <w:t>c</w:t>
      </w:r>
      <w:r w:rsidR="00090B2D">
        <w:t xml:space="preserve">rayfish and </w:t>
      </w:r>
      <w:r w:rsidR="000A1C43">
        <w:t>b</w:t>
      </w:r>
      <w:r w:rsidR="00090B2D">
        <w:t xml:space="preserve">ugs </w:t>
      </w:r>
      <w:r w:rsidR="00D92D7F">
        <w:t>are explained by phenology</w:t>
      </w:r>
      <w:r w:rsidR="00461FC3">
        <w:t xml:space="preserve"> </w:t>
      </w:r>
      <w:r w:rsidR="002C7B79">
        <w:fldChar w:fldCharType="begin"/>
      </w:r>
      <w:r w:rsidR="0034625D">
        <w:instrText xml:space="preserve"> ADDIN ZOTERO_ITEM CSL_CITATION {"citationID":"ALGZBHXi","properties":{"formattedCitation":"(Pintar et al., 2021; van der Heiden &amp; Dorn, 2017)","plainCitation":"(Pintar et al., 2021; van der Heiden &amp; Dorn, 2017)","noteIndex":0},"citationItems":[{"id":264,"uris":["http://zotero.org/users/9972654/items/FHLGFIZ4"],"itemData":{"id":264,"type":"article-journal","abstract":"The Everglades is a large subtropical wetland that has been modified heavily by humans and now is undergoing restoration. Aquatic and semiaquatic Heteroptera (Hemiptera) in the infraorders Gerromorpha and Nepomorpha were collected in the Florida Everglades using standardized 1-m2 throwtraps. Sampling efforts were conducted in marshes distributed from southern Everglades National Park, north throughout the Water Conservation Areas to Loxahatchee National Wildlife Refuge. In total, 12,833 individuals were identified representing 17 species in 13 genera and 8 families (Belostomatidae, Corixidae, Gerridae, Mesoveliidae, Naucoridae, Nepidae, Veliidae). The naucorid Pelocoris femoratus (Palisot de Beauvois) (Hemiptera: Naucoridae) was by far the most abundant species, whereas 2 other species, Belostoma lutarium (Stål) (Hemiptera: Belostomatidae) and Neogerris hesione Kirkaldy (Hemiptera: Gerridae), were widespread but less abundant. Two species, Abedus immaculatus (Say) (Hemiptera: Belostomatidae) and Pelocoris balius La Rivers (Hemiptera: Naucoridae) had localized distributions, whereas all other species were collected rarely. We discuss the abundance and distribution of species recorded, along with unique traits and the biology of the aquatic Heteroptera in the Everglades and implications for the restoration of the Everglades.","container-title":"Florida Entomologist","DOI":"10.1653/024.104.0408","ISSN":"0015-4040","issue":"4","journalAbbreviation":"Florida Entomologist","language":"en","source":"DOI.org (Crossref)","title":"The Aquatic Heteroptera (Hemiptera) of Marshes in the Florida Everglades","URL":"https://bioone.org/journals/florida-entomologist/volume-104/issue-4/024.104.0408/The-Aquatic-Heteroptera-Hemiptera-of-Marshes-in-the-Florida-Everglades/10.1653/024.104.0408.full","volume":"104","author":[{"family":"Pintar","given":"Matthew R."},{"family":"Kline","given":"Jeffrey L."},{"family":"Trexler","given":"Joel C."}],"accessed":{"date-parts":[["2022",9,1]]},"issued":{"date-parts":[["2021",12,17]]}}},{"id":1926,"uris":["http://zotero.org/users/9972654/items/QQTIQ6MY"],"itemData":{"id":1926,"type":"article-journal","container-title":"Aquatic Ecology","DOI":"10.1007/s10452-016-9612-1","ISSN":"1386-2588, 1573-5125","issue":"2","journalAbbreviation":"Aquat Ecol","language":"en","page":"219-233","source":"DOI.org (Crossref)","title":"Benefits of adjacent habitat patches to the distribution of a crayfish population in a hydro-dynamic wetland landscape","volume":"51","author":[{"family":"Heiden","given":"Craig A.","non-dropping-particle":"van der"},{"family":"Dorn","given":"Nathan J."}],"issued":{"date-parts":[["2017",6]]}}}],"schema":"https://github.com/citation-style-language/schema/raw/master/csl-citation.json"} </w:instrText>
      </w:r>
      <w:r w:rsidR="002C7B79">
        <w:fldChar w:fldCharType="separate"/>
      </w:r>
      <w:r w:rsidR="0034625D" w:rsidRPr="0034625D">
        <w:t>(Pintar et al., 2021; van der Heiden &amp; Dorn, 2017)</w:t>
      </w:r>
      <w:r w:rsidR="002C7B79">
        <w:fldChar w:fldCharType="end"/>
      </w:r>
      <w:r w:rsidR="00E3499D">
        <w:t xml:space="preserve"> while declines in abundance </w:t>
      </w:r>
      <w:r w:rsidR="00C6238B">
        <w:t xml:space="preserve">of </w:t>
      </w:r>
      <w:r w:rsidR="00F73DB8">
        <w:t>g</w:t>
      </w:r>
      <w:r w:rsidR="00C6238B">
        <w:t xml:space="preserve">reater </w:t>
      </w:r>
      <w:r w:rsidR="00F73DB8">
        <w:t>s</w:t>
      </w:r>
      <w:r w:rsidR="00C6238B">
        <w:t xml:space="preserve">irens are </w:t>
      </w:r>
      <w:r w:rsidR="00355E92">
        <w:t xml:space="preserve">probably best </w:t>
      </w:r>
      <w:r w:rsidR="00C6238B">
        <w:t xml:space="preserve">explained by </w:t>
      </w:r>
      <w:r w:rsidR="00355E92">
        <w:t xml:space="preserve">seasonal </w:t>
      </w:r>
      <w:r w:rsidR="00C6238B">
        <w:t xml:space="preserve">movement </w:t>
      </w:r>
      <w:r w:rsidR="00CB7F53">
        <w:t>patterns</w:t>
      </w:r>
      <w:r w:rsidR="00D332B8">
        <w:t xml:space="preserve">. </w:t>
      </w:r>
      <w:r w:rsidR="00950A38">
        <w:t xml:space="preserve">Greater </w:t>
      </w:r>
      <w:r w:rsidR="00C1436F">
        <w:t>s</w:t>
      </w:r>
      <w:r w:rsidR="00950A38">
        <w:t xml:space="preserve">irens emigrate out of the wetlands </w:t>
      </w:r>
      <w:r w:rsidR="00CB7F53">
        <w:t xml:space="preserve">into the deeper </w:t>
      </w:r>
      <w:r w:rsidR="00355E92">
        <w:t>adjacent habitats</w:t>
      </w:r>
      <w:r w:rsidR="00CB7F53">
        <w:t xml:space="preserve"> to escape the low water depths</w:t>
      </w:r>
      <w:r w:rsidR="00355E92">
        <w:t xml:space="preserve"> (&lt; 10 cm)</w:t>
      </w:r>
      <w:r w:rsidR="005D24F0">
        <w:t xml:space="preserve"> at the end of the dry season</w:t>
      </w:r>
      <w:r w:rsidR="00CB7F53">
        <w:t>, and remained in the deeper water throughout the duration of our study</w:t>
      </w:r>
      <w:r w:rsidR="00671C4E">
        <w:t xml:space="preserve"> in the wet season</w:t>
      </w:r>
      <w:r w:rsidR="00E07B10">
        <w:t xml:space="preserve"> </w:t>
      </w:r>
      <w:r w:rsidR="00572407">
        <w:fldChar w:fldCharType="begin"/>
      </w:r>
      <w:r w:rsidR="00572407">
        <w:instrText xml:space="preserve"> ADDIN ZOTERO_ITEM CSL_CITATION {"citationID":"Nwo0JgI7","properties":{"formattedCitation":"(Howell, 2023)","plainCitation":"(Howell, 2023)","noteIndex":0},"citationItems":[{"id":1918,"uris":["http://zotero.org/users/9972654/items/GGCL2HL5"],"itemData":{"id":1918,"type":"thesis","event-place":"Coral Gables, FL","genre":"Dissertation","number-of-pages":"167","publisher":"University of Miami","publisher-place":"Coral Gables, FL","title":"The Ecology, Conservation, and Management of the Everglades' Herpetofaunal Community","author":[{"family":"Howell","given":"Hunter Jacobson"}],"issued":{"date-parts":[["2023",8]]}}}],"schema":"https://github.com/citation-style-language/schema/raw/master/csl-citation.json"} </w:instrText>
      </w:r>
      <w:r w:rsidR="00572407">
        <w:fldChar w:fldCharType="separate"/>
      </w:r>
      <w:r w:rsidR="00572407" w:rsidRPr="00572407">
        <w:t>(Howell, 2023)</w:t>
      </w:r>
      <w:r w:rsidR="00572407">
        <w:fldChar w:fldCharType="end"/>
      </w:r>
      <w:r w:rsidR="00CB7F53">
        <w:t xml:space="preserve">. </w:t>
      </w:r>
      <w:r w:rsidR="003141F9">
        <w:t xml:space="preserve">Crayfish and </w:t>
      </w:r>
      <w:r w:rsidR="00C1436F">
        <w:t>g</w:t>
      </w:r>
      <w:r w:rsidR="003141F9">
        <w:t xml:space="preserve">reater </w:t>
      </w:r>
      <w:r w:rsidR="00C1436F">
        <w:t>s</w:t>
      </w:r>
      <w:r w:rsidR="003141F9">
        <w:t>irens increased per-capita foraging rates</w:t>
      </w:r>
      <w:r w:rsidR="002905CB">
        <w:t xml:space="preserve"> in the warmer wet season</w:t>
      </w:r>
      <w:r w:rsidR="003141F9">
        <w:t xml:space="preserve"> </w:t>
      </w:r>
      <w:r w:rsidR="00FB76F2">
        <w:t xml:space="preserve">which is </w:t>
      </w:r>
      <w:r w:rsidR="003141F9">
        <w:t xml:space="preserve">consistent with </w:t>
      </w:r>
      <w:r w:rsidR="00261AF9">
        <w:t>current experimental</w:t>
      </w:r>
      <w:r w:rsidR="00856AE2">
        <w:t xml:space="preserve"> </w:t>
      </w:r>
      <w:r w:rsidR="00261AF9">
        <w:t>evidence</w:t>
      </w:r>
      <w:r w:rsidR="00856AE2">
        <w:t xml:space="preserve"> </w:t>
      </w:r>
      <w:r w:rsidR="003E0AEF">
        <w:t>testing</w:t>
      </w:r>
      <w:r w:rsidR="00FB76F2">
        <w:t xml:space="preserve"> short-</w:t>
      </w:r>
      <w:r w:rsidR="00FB76F2">
        <w:lastRenderedPageBreak/>
        <w:t xml:space="preserve">term interaction strength (i.e., prey survival) </w:t>
      </w:r>
      <w:r w:rsidR="0005288F">
        <w:t>under warmer</w:t>
      </w:r>
      <w:r w:rsidR="00FB76F2">
        <w:t xml:space="preserve"> </w:t>
      </w:r>
      <w:r w:rsidR="00856AE2">
        <w:t>temperature</w:t>
      </w:r>
      <w:r w:rsidR="0005288F">
        <w:t>s</w:t>
      </w:r>
      <w:r w:rsidR="00877064">
        <w:t xml:space="preserve"> </w:t>
      </w:r>
      <w:r w:rsidR="00F856A0">
        <w:fldChar w:fldCharType="begin"/>
      </w:r>
      <w:r w:rsidR="00F856A0">
        <w:instrText xml:space="preserve"> ADDIN ZOTERO_ITEM CSL_CITATION {"citationID":"gLO766Fl","properties":{"formattedCitation":"(Davidson et al., 2021; Pepi et al., 2018)","plainCitation":"(Davidson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F856A0">
        <w:fldChar w:fldCharType="separate"/>
      </w:r>
      <w:r w:rsidR="00F856A0" w:rsidRPr="00F856A0">
        <w:t>(Davidson et al., 2021; Pepi et al., 2018)</w:t>
      </w:r>
      <w:r w:rsidR="00F856A0">
        <w:fldChar w:fldCharType="end"/>
      </w:r>
      <w:r w:rsidR="00FB76F2">
        <w:t>.</w:t>
      </w:r>
      <w:r w:rsidR="00096DF8">
        <w:t xml:space="preserve"> And increases in temperature have been shown to increase per-capita foraging</w:t>
      </w:r>
      <w:r w:rsidR="0042752A">
        <w:t xml:space="preserve"> in </w:t>
      </w:r>
      <w:r w:rsidR="00AD39E9">
        <w:t>Atlantic</w:t>
      </w:r>
      <w:r w:rsidR="0042752A">
        <w:t xml:space="preserve"> </w:t>
      </w:r>
      <w:r w:rsidR="00BB1B67">
        <w:t>R</w:t>
      </w:r>
      <w:r w:rsidR="0042752A">
        <w:t>eef fishes</w:t>
      </w:r>
      <w:r w:rsidR="00C4727A">
        <w:t xml:space="preserve"> </w:t>
      </w:r>
      <w:r w:rsidR="00C4727A">
        <w:fldChar w:fldCharType="begin"/>
      </w:r>
      <w:r w:rsidR="00C4727A">
        <w:instrText xml:space="preserve"> ADDIN ZOTERO_ITEM CSL_CITATION {"citationID":"Czhp9QWN","properties":{"formattedCitation":"(Nunes et al., 2021)","plainCitation":"(Nunes et al., 2021)","noteIndex":0},"citationItems":[{"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schema":"https://github.com/citation-style-language/schema/raw/master/csl-citation.json"} </w:instrText>
      </w:r>
      <w:r w:rsidR="00C4727A">
        <w:fldChar w:fldCharType="separate"/>
      </w:r>
      <w:r w:rsidR="00C4727A" w:rsidRPr="00C4727A">
        <w:t>(Nunes et al., 2021)</w:t>
      </w:r>
      <w:r w:rsidR="00C4727A">
        <w:fldChar w:fldCharType="end"/>
      </w:r>
      <w:r w:rsidR="00C4727A">
        <w:t>.</w:t>
      </w:r>
      <w:r w:rsidR="00C90835">
        <w:t xml:space="preserve"> </w:t>
      </w:r>
      <w:r w:rsidR="00400F4B">
        <w:t>Typically</w:t>
      </w:r>
      <w:r w:rsidR="00C139C2">
        <w:t xml:space="preserve"> </w:t>
      </w:r>
      <w:r w:rsidR="005C26E0">
        <w:t>studies that explore</w:t>
      </w:r>
      <w:r w:rsidR="00532A25">
        <w:t xml:space="preserve"> the</w:t>
      </w:r>
      <w:r w:rsidR="005C26E0">
        <w:t xml:space="preserve"> </w:t>
      </w:r>
      <w:r w:rsidR="00532A25">
        <w:t xml:space="preserve">effects of </w:t>
      </w:r>
      <w:r w:rsidR="006976EB">
        <w:t>environmental conditions</w:t>
      </w:r>
      <w:r w:rsidR="00400F4B">
        <w:t xml:space="preserve"> on predator-prey interaction</w:t>
      </w:r>
      <w:r w:rsidR="005C26E0">
        <w:t xml:space="preserve"> </w:t>
      </w:r>
      <w:r w:rsidR="0032067B">
        <w:t xml:space="preserve">have controlled </w:t>
      </w:r>
      <w:r w:rsidR="00CE39B9">
        <w:t xml:space="preserve">predator abundance </w:t>
      </w:r>
      <w:r w:rsidR="0032067B">
        <w:t xml:space="preserve">experimentally, or statistically </w:t>
      </w:r>
      <w:r w:rsidR="00F23451">
        <w:fldChar w:fldCharType="begin"/>
      </w:r>
      <w:r w:rsidR="00546621">
        <w:instrText xml:space="preserve"> ADDIN ZOTERO_ITEM CSL_CITATION {"citationID":"UJQZZkow","properties":{"formattedCitation":"(Davidson et al., 2021; Davidson &amp; Dorn, 2018; Jeyasingh &amp; Weider, 2005; Ma et al., 2021; Pepi et al., 2018)","plainCitation":"(Davidson et al., 2021; Davidson &amp; Dorn, 2018; Jeyasingh &amp; Weider, 2005; Ma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qDtGyITR/0iu8ICcV","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ALWCmOzB/OTNFVe9Y","issue":"4","issued":{"date-parts":[["2018"]]},"page":"1101-1111","title":"System productivity alters predator sorting of a size-structured mixed prey community","type":"article-journal","volume":"186"}},{"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F23451">
        <w:fldChar w:fldCharType="separate"/>
      </w:r>
      <w:r w:rsidR="00B45C79" w:rsidRPr="00B45C79">
        <w:t>(Davidson et al., 2021; Davidson &amp; Dorn, 2018; Jeyasingh &amp; Weider, 2005; Ma et al., 2021; Pepi et al., 2018)</w:t>
      </w:r>
      <w:r w:rsidR="00F23451">
        <w:fldChar w:fldCharType="end"/>
      </w:r>
      <w:r w:rsidR="00BC2E58">
        <w:t>.</w:t>
      </w:r>
      <w:r w:rsidR="00F10C97">
        <w:t xml:space="preserve"> But</w:t>
      </w:r>
      <w:r w:rsidR="004E7330">
        <w:t xml:space="preserve"> </w:t>
      </w:r>
      <w:r w:rsidR="00796051">
        <w:t>controlling</w:t>
      </w:r>
      <w:r w:rsidR="00F10C97">
        <w:t xml:space="preserve"> predator </w:t>
      </w:r>
      <w:r w:rsidR="0038288E">
        <w:t xml:space="preserve">abundance </w:t>
      </w:r>
      <w:r w:rsidR="001F77F5">
        <w:t xml:space="preserve">and size structure </w:t>
      </w:r>
      <w:r w:rsidR="003E2CB1">
        <w:t>complicates</w:t>
      </w:r>
      <w:r w:rsidR="00033E6D">
        <w:t xml:space="preserve"> scal</w:t>
      </w:r>
      <w:r w:rsidR="00A018B6">
        <w:t>ing</w:t>
      </w:r>
      <w:r w:rsidR="00033E6D">
        <w:t xml:space="preserve"> </w:t>
      </w:r>
      <w:r w:rsidR="00B54ED2">
        <w:t xml:space="preserve">up </w:t>
      </w:r>
      <w:r w:rsidR="00033E6D">
        <w:t xml:space="preserve">predictions </w:t>
      </w:r>
      <w:r w:rsidR="00B54ED2">
        <w:t>based on</w:t>
      </w:r>
      <w:r w:rsidR="00033E6D">
        <w:t xml:space="preserve"> experiments to natural systems</w:t>
      </w:r>
      <w:r w:rsidR="004E7330">
        <w:t xml:space="preserve">, </w:t>
      </w:r>
      <w:r w:rsidR="007C3736">
        <w:t>because</w:t>
      </w:r>
      <w:r w:rsidR="004E7330">
        <w:t xml:space="preserve"> </w:t>
      </w:r>
      <w:r w:rsidR="00A26267">
        <w:t>d</w:t>
      </w:r>
      <w:r w:rsidR="00F96296">
        <w:t>eclines</w:t>
      </w:r>
      <w:r w:rsidR="0034116C">
        <w:t xml:space="preserve"> in</w:t>
      </w:r>
      <w:r w:rsidR="00B54ED2">
        <w:t xml:space="preserve"> predator abundances </w:t>
      </w:r>
      <w:r w:rsidR="00F96296">
        <w:t>may counteract increases in per-cap</w:t>
      </w:r>
      <w:r w:rsidR="0034116C">
        <w:t>ita foraging rates</w:t>
      </w:r>
      <w:r w:rsidR="00543144">
        <w:t xml:space="preserve"> (Figure 4)</w:t>
      </w:r>
      <w:r w:rsidR="0034116C">
        <w:t>.</w:t>
      </w:r>
      <w:r w:rsidR="00483E49">
        <w:t xml:space="preserve"> </w:t>
      </w:r>
      <w:r w:rsidR="00DF665A">
        <w:t>Future</w:t>
      </w:r>
      <w:r w:rsidR="005A132F">
        <w:t xml:space="preserve"> </w:t>
      </w:r>
      <w:r w:rsidR="003974F9">
        <w:t xml:space="preserve">work </w:t>
      </w:r>
      <w:r w:rsidR="00694EB7">
        <w:t>will be</w:t>
      </w:r>
      <w:r w:rsidR="00E7111F">
        <w:t xml:space="preserve"> necessary to integrate current theoretical prediction</w:t>
      </w:r>
      <w:r w:rsidR="000B3CDC">
        <w:t>s</w:t>
      </w:r>
      <w:r w:rsidR="00E7111F">
        <w:t xml:space="preserve"> </w:t>
      </w:r>
      <w:r w:rsidR="000B3CDC">
        <w:t>under the context of varying predator abundances</w:t>
      </w:r>
      <w:r w:rsidR="00245CC2">
        <w:t>.</w:t>
      </w:r>
    </w:p>
    <w:p w14:paraId="51D872A4" w14:textId="29F7F7AB" w:rsidR="00E26E43" w:rsidRDefault="00245CC2" w:rsidP="00EA3C28">
      <w:pPr>
        <w:pStyle w:val="Heading2"/>
        <w:spacing w:before="0" w:line="360" w:lineRule="auto"/>
        <w:jc w:val="both"/>
      </w:pPr>
      <w:bookmarkStart w:id="8" w:name="_Hlk98959690"/>
      <w:bookmarkEnd w:id="7"/>
      <w:r>
        <w:t>Long-term Interaction Strength (Population Growth)</w:t>
      </w:r>
    </w:p>
    <w:p w14:paraId="6060B9B2" w14:textId="65D135A4" w:rsidR="00D05BEF" w:rsidRDefault="00543D8D" w:rsidP="00EA3C28">
      <w:pPr>
        <w:pStyle w:val="NATESTYLE1CommonCollege"/>
        <w:spacing w:line="360" w:lineRule="auto"/>
        <w:ind w:firstLine="720"/>
        <w:jc w:val="both"/>
      </w:pPr>
      <w:bookmarkStart w:id="9" w:name="_Hlk98959713"/>
      <w:bookmarkEnd w:id="8"/>
      <w:r>
        <w:t>Studies examining effects of</w:t>
      </w:r>
      <w:r w:rsidR="00CE4985">
        <w:t xml:space="preserve"> environmental variation </w:t>
      </w:r>
      <w:r>
        <w:t xml:space="preserve">on </w:t>
      </w:r>
      <w:r w:rsidR="00CE4985">
        <w:t xml:space="preserve">predator-prey interactions have </w:t>
      </w:r>
      <w:r>
        <w:t xml:space="preserve">typically </w:t>
      </w:r>
      <w:r w:rsidR="00CE4985">
        <w:t xml:space="preserve">focused on </w:t>
      </w:r>
      <w:r w:rsidR="00D85722">
        <w:t>prey-survival</w:t>
      </w:r>
      <w:r w:rsidR="0008544A">
        <w:t xml:space="preserve"> (</w:t>
      </w:r>
      <w:r w:rsidR="00DA5FEC">
        <w:fldChar w:fldCharType="begin"/>
      </w:r>
      <w:r w:rsidR="00546621">
        <w:instrText xml:space="preserve"> ADDIN ZOTERO_ITEM CSL_CITATION {"citationID":"A3Poa0lM","properties":{"formattedCitation":"(Davidson et al., 2021; Davidson &amp; Dorn, 2018; Jeyasingh &amp; Weider, 2005; Pepi et al., 2018)","plainCitation":"(Davidson et al., 2021; Davidson &amp; Dorn, 2018; Jeyasingh &amp; Weider, 2005; Pepi et al., 2018)","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qDtGyITR/0iu8ICcV","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RaS6k3oH/pUnt8f9E","issue":"4","issued":{"date-parts":[["2018"]]},"page":"1101-1111","title":"System productivity alters predator sorting of a size-structured mixed prey community","type":"article-journal","volume":"186"}},{"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DA5FEC">
        <w:fldChar w:fldCharType="separate"/>
      </w:r>
      <w:r w:rsidR="00E7111F" w:rsidRPr="00E7111F">
        <w:t>Davidson et al., 2021; Davidson &amp; Dorn, 2018; Jeyasingh &amp; Weider, 2005; Pepi et al., 2018)</w:t>
      </w:r>
      <w:r w:rsidR="00DA5FEC">
        <w:fldChar w:fldCharType="end"/>
      </w:r>
      <w:r w:rsidR="007B5205">
        <w:t>.</w:t>
      </w:r>
      <w:r w:rsidR="00510D48">
        <w:t xml:space="preserve"> </w:t>
      </w:r>
      <w:r w:rsidR="00136266">
        <w:t xml:space="preserve">Tethering snails shortened </w:t>
      </w:r>
      <w:r w:rsidR="00D41402">
        <w:t xml:space="preserve">the length </w:t>
      </w:r>
      <w:r w:rsidR="0002493C">
        <w:t>by which we observed survival (i.e., only daily), but</w:t>
      </w:r>
      <w:r w:rsidR="00131681">
        <w:t xml:space="preserve"> coupled with </w:t>
      </w:r>
      <w:r w:rsidR="002021FF">
        <w:t>the</w:t>
      </w:r>
      <w:r>
        <w:t xml:space="preserve"> population model</w:t>
      </w:r>
      <w:r w:rsidR="002021FF">
        <w:t xml:space="preserve"> </w:t>
      </w:r>
      <w:r>
        <w:t>demonstrat</w:t>
      </w:r>
      <w:r w:rsidR="00852522">
        <w:t>ed that s</w:t>
      </w:r>
      <w:r w:rsidR="00793CF1">
        <w:t xml:space="preserve">easonal </w:t>
      </w:r>
      <w:r w:rsidR="00FE50C7">
        <w:t>variation</w:t>
      </w:r>
      <w:r w:rsidR="00F127CE">
        <w:t xml:space="preserve"> </w:t>
      </w:r>
      <w:r w:rsidR="00180EB8">
        <w:t xml:space="preserve">in </w:t>
      </w:r>
      <w:r w:rsidR="002836F8">
        <w:t>growth</w:t>
      </w:r>
      <w:r w:rsidR="00F127CE">
        <w:t xml:space="preserve"> and survival </w:t>
      </w:r>
      <w:r w:rsidR="00180EB8">
        <w:t>mediated</w:t>
      </w:r>
      <w:r w:rsidR="004225B5">
        <w:t xml:space="preserve"> </w:t>
      </w:r>
      <w:r w:rsidR="006855CE">
        <w:t>recruitment</w:t>
      </w:r>
      <w:r w:rsidR="00F127CE">
        <w:t>.</w:t>
      </w:r>
      <w:r w:rsidR="00712781">
        <w:t xml:space="preserve"> </w:t>
      </w:r>
      <w:r>
        <w:t xml:space="preserve">The model we used (Darby et al. 2015) had no good empirical measures for </w:t>
      </w:r>
      <w:r w:rsidR="00674536">
        <w:t>juvenile</w:t>
      </w:r>
      <w:r>
        <w:t xml:space="preserve"> growth</w:t>
      </w:r>
      <w:r w:rsidR="00392BF0">
        <w:t xml:space="preserve"> so our findings provide more realistic estimates for the Everglades. The</w:t>
      </w:r>
      <w:r w:rsidR="00D05BEF">
        <w:t xml:space="preserve"> dry season</w:t>
      </w:r>
      <w:r w:rsidR="00392BF0">
        <w:t xml:space="preserve"> parameters</w:t>
      </w:r>
      <w:r w:rsidR="00D05BEF">
        <w:t xml:space="preserve"> </w:t>
      </w:r>
      <w:r w:rsidR="00392BF0">
        <w:t xml:space="preserve">were </w:t>
      </w:r>
      <w:r w:rsidR="006C0067">
        <w:t xml:space="preserve">worse than the wet season for </w:t>
      </w:r>
      <w:r w:rsidR="00911C9A">
        <w:t>recruitment</w:t>
      </w:r>
      <w:r w:rsidR="006C3BF0">
        <w:t xml:space="preserve"> which seems counterintuitive because most</w:t>
      </w:r>
      <w:r w:rsidR="00392BF0">
        <w:t xml:space="preserve"> egg-laying</w:t>
      </w:r>
      <w:r w:rsidR="00226743">
        <w:t xml:space="preserve"> occurs during the dry season</w:t>
      </w:r>
      <w:r w:rsidR="00392BF0">
        <w:t xml:space="preserve"> (spring) before the water reaches its annual minimum depth</w:t>
      </w:r>
      <w:r w:rsidR="00B41FC9">
        <w:t xml:space="preserve"> </w:t>
      </w:r>
      <w:r w:rsidR="00B41FC9">
        <w:fldChar w:fldCharType="begin"/>
      </w:r>
      <w:r w:rsidR="008074ED">
        <w:instrText xml:space="preserve"> ADDIN ZOTERO_ITEM CSL_CITATION {"citationID":"wT0rE6Em","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B41FC9">
        <w:fldChar w:fldCharType="separate"/>
      </w:r>
      <w:r w:rsidR="008074ED" w:rsidRPr="008074ED">
        <w:t>(Barrus et al., 2023)</w:t>
      </w:r>
      <w:r w:rsidR="00B41FC9">
        <w:fldChar w:fldCharType="end"/>
      </w:r>
      <w:r w:rsidR="00226743">
        <w:t xml:space="preserve">. </w:t>
      </w:r>
      <w:r w:rsidR="00B05EC4">
        <w:t xml:space="preserve">This </w:t>
      </w:r>
      <w:r w:rsidR="00392BF0">
        <w:t xml:space="preserve">result </w:t>
      </w:r>
      <w:r w:rsidR="00B05EC4">
        <w:t>suggest</w:t>
      </w:r>
      <w:r w:rsidR="008B2F94">
        <w:t xml:space="preserve">s that improving dry season conditions for survival and growth of juvenile </w:t>
      </w:r>
      <w:r w:rsidR="00714E48">
        <w:t>FAS</w:t>
      </w:r>
      <w:r w:rsidR="008B2F94">
        <w:t xml:space="preserve"> </w:t>
      </w:r>
      <w:r w:rsidR="00392BF0">
        <w:t xml:space="preserve">may </w:t>
      </w:r>
      <w:r w:rsidR="008B2F94">
        <w:t>h</w:t>
      </w:r>
      <w:r w:rsidR="00BF2A67">
        <w:t xml:space="preserve">ave a larger benefit for </w:t>
      </w:r>
      <w:r w:rsidR="00392BF0">
        <w:t>FAS</w:t>
      </w:r>
      <w:r w:rsidR="00BF2A67">
        <w:t xml:space="preserve"> populations than improving wet season conditions.</w:t>
      </w:r>
      <w:r w:rsidR="00392BF0">
        <w:t xml:space="preserve"> Furthermore, the different hydrologic scenarios, affecting reproductive </w:t>
      </w:r>
      <w:r w:rsidR="009E4BD0">
        <w:t xml:space="preserve">conditions, had relatively small effects on the isocline relative to the natural spatial and seasonal variation in the two juvenile parameters. </w:t>
      </w:r>
    </w:p>
    <w:p w14:paraId="57BA91EF" w14:textId="5288D82B" w:rsidR="00004CAC" w:rsidRDefault="00525CE0" w:rsidP="00EA3C28">
      <w:pPr>
        <w:pStyle w:val="NATESTYLE1CommonCollege"/>
        <w:spacing w:line="360" w:lineRule="auto"/>
        <w:ind w:firstLine="720"/>
        <w:jc w:val="both"/>
      </w:pPr>
      <w:r>
        <w:t>In addition to seasonal variation</w:t>
      </w:r>
      <w:r w:rsidR="00C40878">
        <w:t xml:space="preserve"> in predation regimes</w:t>
      </w:r>
      <w:r>
        <w:t xml:space="preserve">, spatial variation in </w:t>
      </w:r>
      <w:r w:rsidR="004966DD">
        <w:t xml:space="preserve">productivity (i.e., TP) </w:t>
      </w:r>
      <w:r w:rsidR="008114AD">
        <w:t>may also</w:t>
      </w:r>
      <w:r>
        <w:t xml:space="preserve"> mediate predator limitation. </w:t>
      </w:r>
      <w:r w:rsidR="00C42B8E">
        <w:t>The</w:t>
      </w:r>
      <w:r w:rsidR="00955E6D">
        <w:t xml:space="preserve"> </w:t>
      </w:r>
      <w:r w:rsidR="00D90675">
        <w:t>E</w:t>
      </w:r>
      <w:r w:rsidR="00955E6D">
        <w:t>verglades</w:t>
      </w:r>
      <w:r w:rsidR="00C42B8E">
        <w:t xml:space="preserve"> is phosphorus limited and</w:t>
      </w:r>
      <w:r w:rsidR="00955E6D">
        <w:t xml:space="preserve"> </w:t>
      </w:r>
      <w:r w:rsidR="003B43BE">
        <w:t xml:space="preserve">periphyton total phosphorus </w:t>
      </w:r>
      <w:r w:rsidR="00BB0A75">
        <w:t>ranges</w:t>
      </w:r>
      <w:r w:rsidR="003B43BE">
        <w:t xml:space="preserve"> between </w:t>
      </w:r>
      <w:r w:rsidR="003B43BE" w:rsidRPr="00524172">
        <w:t>30-1000 µg·g</w:t>
      </w:r>
      <w:r w:rsidR="003B43BE" w:rsidRPr="00E56059">
        <w:rPr>
          <w:vertAlign w:val="superscript"/>
        </w:rPr>
        <w:t>-1</w:t>
      </w:r>
      <w:r w:rsidR="001E1C2C">
        <w:rPr>
          <w:vertAlign w:val="superscript"/>
        </w:rPr>
        <w:t xml:space="preserve"> </w:t>
      </w:r>
      <w:r w:rsidR="008E73B9">
        <w:t>with typical TP concentration between 1</w:t>
      </w:r>
      <w:r w:rsidR="00B754B5">
        <w:t>10</w:t>
      </w:r>
      <w:r w:rsidR="008E73B9">
        <w:t>-400</w:t>
      </w:r>
      <w:r w:rsidR="00311397">
        <w:t xml:space="preserve"> </w:t>
      </w:r>
      <w:r w:rsidR="00311397" w:rsidRPr="00524172">
        <w:t>µg·g</w:t>
      </w:r>
      <w:r w:rsidR="00311397" w:rsidRPr="00E56059">
        <w:rPr>
          <w:vertAlign w:val="superscript"/>
        </w:rPr>
        <w:t>-1</w:t>
      </w:r>
      <w:r w:rsidR="008E73B9">
        <w:t xml:space="preserve"> in the ridge-slough landscape </w:t>
      </w:r>
      <w:r w:rsidR="001E1C2C" w:rsidRPr="001E1C2C">
        <w:t>(</w:t>
      </w:r>
      <w:r w:rsidR="001E1C2C">
        <w:t>Gaiser et al., 2011)</w:t>
      </w:r>
      <w:r w:rsidR="001047AE">
        <w:rPr>
          <w:vertAlign w:val="subscript"/>
        </w:rPr>
        <w:t xml:space="preserve">. </w:t>
      </w:r>
      <w:r w:rsidR="002836F8">
        <w:t>Growth</w:t>
      </w:r>
      <w:r w:rsidR="00EC2AE6">
        <w:t xml:space="preserve"> </w:t>
      </w:r>
      <w:r w:rsidR="00D90675">
        <w:t xml:space="preserve">of juvenile </w:t>
      </w:r>
      <w:r w:rsidR="0069781C">
        <w:t>FAS</w:t>
      </w:r>
      <w:r w:rsidR="00D90675">
        <w:t xml:space="preserve"> depend on TP in the periphyton</w:t>
      </w:r>
      <w:r w:rsidR="00774BE9">
        <w:t xml:space="preserve"> </w:t>
      </w:r>
      <w:r w:rsidR="00774BE9">
        <w:fldChar w:fldCharType="begin"/>
      </w:r>
      <w:r w:rsidR="008074ED">
        <w:instrText xml:space="preserve"> ADDIN ZOTERO_ITEM CSL_CITATION {"citationID":"MQQBshYJ","properties":{"formattedCitation":"(Barrus et al., 2023; Hansen et al., 2022)","plainCitation":"(Barrus et al., 2023; Hansen et al., 2022)","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schema":"https://github.com/citation-style-language/schema/raw/master/csl-citation.json"} </w:instrText>
      </w:r>
      <w:r w:rsidR="00774BE9">
        <w:fldChar w:fldCharType="separate"/>
      </w:r>
      <w:r w:rsidR="008074ED" w:rsidRPr="008074ED">
        <w:t>(Barrus et al., 2023; Hansen et al., 2022)</w:t>
      </w:r>
      <w:r w:rsidR="00774BE9">
        <w:fldChar w:fldCharType="end"/>
      </w:r>
      <w:r w:rsidR="005E7995">
        <w:t>, and p</w:t>
      </w:r>
      <w:r w:rsidR="006E2521">
        <w:t xml:space="preserve">revious experimental manipulations of phosphorus showed that </w:t>
      </w:r>
      <w:r w:rsidR="00850C06">
        <w:t xml:space="preserve">higher </w:t>
      </w:r>
      <w:r w:rsidR="006E2521">
        <w:t>T</w:t>
      </w:r>
      <w:r w:rsidR="00850C06">
        <w:t>P increased</w:t>
      </w:r>
      <w:r w:rsidR="006E2521">
        <w:t xml:space="preserve"> </w:t>
      </w:r>
      <w:r w:rsidR="002836F8">
        <w:t>growth</w:t>
      </w:r>
      <w:r w:rsidR="006E2521">
        <w:t xml:space="preserve"> </w:t>
      </w:r>
      <w:r w:rsidR="00850C06">
        <w:t>and juvenile a</w:t>
      </w:r>
      <w:r w:rsidR="006E2521">
        <w:t xml:space="preserve">pple </w:t>
      </w:r>
      <w:r w:rsidR="00850C06">
        <w:t>s</w:t>
      </w:r>
      <w:r w:rsidR="006E2521">
        <w:t>nail survival in the presence of</w:t>
      </w:r>
      <w:r w:rsidR="00850C06">
        <w:t xml:space="preserve"> </w:t>
      </w:r>
      <w:r w:rsidR="00F724BD">
        <w:t>gape</w:t>
      </w:r>
      <w:r w:rsidR="00850C06">
        <w:t>-limited</w:t>
      </w:r>
      <w:r w:rsidR="006E2521">
        <w:t xml:space="preserve"> crayfish</w:t>
      </w:r>
      <w:r w:rsidR="00850C06">
        <w:t xml:space="preserve"> </w:t>
      </w:r>
      <w:r w:rsidR="006E2521">
        <w:t>(Davidson &amp; Dorn, 2018)</w:t>
      </w:r>
      <w:r w:rsidR="00C84EE5">
        <w:t xml:space="preserve">. Our </w:t>
      </w:r>
      <w:r w:rsidR="006E2521">
        <w:t xml:space="preserve">results build on </w:t>
      </w:r>
      <w:r w:rsidR="006E2521">
        <w:lastRenderedPageBreak/>
        <w:t>this</w:t>
      </w:r>
      <w:r w:rsidR="00C567F7">
        <w:t xml:space="preserve"> finding</w:t>
      </w:r>
      <w:r w:rsidR="006E2521">
        <w:t xml:space="preserve"> by indicating that TP can mediate the net community</w:t>
      </w:r>
      <w:r w:rsidR="00A13062">
        <w:t xml:space="preserve"> </w:t>
      </w:r>
      <w:r w:rsidR="006E2521">
        <w:t>level effects of predator</w:t>
      </w:r>
      <w:r w:rsidR="00A971A9">
        <w:t>s</w:t>
      </w:r>
      <w:r w:rsidR="006E2521">
        <w:t xml:space="preserve"> on </w:t>
      </w:r>
      <w:r w:rsidR="0013310C">
        <w:t>recruitment</w:t>
      </w:r>
      <w:r w:rsidR="006E558A">
        <w:t xml:space="preserve"> in the field</w:t>
      </w:r>
      <w:r w:rsidR="006E2521">
        <w:t>.</w:t>
      </w:r>
      <w:r w:rsidR="00D316DB">
        <w:t xml:space="preserve"> </w:t>
      </w:r>
      <w:r w:rsidR="003A6EB8">
        <w:t xml:space="preserve">Periphyton total phosphorus levels were highest </w:t>
      </w:r>
      <w:r w:rsidR="00817FA1">
        <w:t xml:space="preserve">at </w:t>
      </w:r>
      <w:r w:rsidR="003A6EB8">
        <w:t>WCA</w:t>
      </w:r>
      <w:r w:rsidR="00C567F7">
        <w:t xml:space="preserve">3A site </w:t>
      </w:r>
      <w:r w:rsidR="003A6EB8">
        <w:t>2</w:t>
      </w:r>
      <w:r w:rsidR="00D41C1E">
        <w:t xml:space="preserve"> </w:t>
      </w:r>
      <w:r w:rsidR="00D41C1E" w:rsidRPr="000011D0">
        <w:t>(Table S</w:t>
      </w:r>
      <w:r w:rsidR="000011D0" w:rsidRPr="000011D0">
        <w:t>3</w:t>
      </w:r>
      <w:r w:rsidR="00D41C1E" w:rsidRPr="000011D0">
        <w:t>)</w:t>
      </w:r>
      <w:r w:rsidR="000929AD" w:rsidRPr="000011D0">
        <w:t>,</w:t>
      </w:r>
      <w:r w:rsidR="000929AD">
        <w:t xml:space="preserve"> </w:t>
      </w:r>
      <w:r w:rsidR="00C567F7">
        <w:t xml:space="preserve">it </w:t>
      </w:r>
      <w:r w:rsidR="000929AD">
        <w:t xml:space="preserve">was the only site </w:t>
      </w:r>
      <w:r w:rsidR="008848FB">
        <w:t xml:space="preserve">to have wet season </w:t>
      </w:r>
      <w:r w:rsidR="002836F8">
        <w:t>growth</w:t>
      </w:r>
      <w:r w:rsidR="008848FB">
        <w:t xml:space="preserve"> and survival </w:t>
      </w:r>
      <w:r w:rsidR="00EC78AC">
        <w:t>that predict</w:t>
      </w:r>
      <w:r w:rsidR="00C567F7">
        <w:t>ed</w:t>
      </w:r>
      <w:r w:rsidR="00EC78AC">
        <w:t xml:space="preserve"> </w:t>
      </w:r>
      <w:r w:rsidR="008C1824">
        <w:t xml:space="preserve">favorable recruitment, </w:t>
      </w:r>
      <w:r w:rsidR="00C567F7">
        <w:t>and when co</w:t>
      </w:r>
      <w:r w:rsidR="00EC78AC">
        <w:t>mbined</w:t>
      </w:r>
      <w:r w:rsidR="00C567F7">
        <w:t xml:space="preserve"> with dry season</w:t>
      </w:r>
      <w:r w:rsidR="00EC78AC">
        <w:t xml:space="preserve"> parameter</w:t>
      </w:r>
      <w:r w:rsidR="00A9127F">
        <w:t>s</w:t>
      </w:r>
      <w:r w:rsidR="00586184">
        <w:t xml:space="preserve"> </w:t>
      </w:r>
      <w:r w:rsidR="00E17848">
        <w:t>WCA3A site 2</w:t>
      </w:r>
      <w:r w:rsidR="00586184">
        <w:t xml:space="preserve"> predicted slowly declining or static populations</w:t>
      </w:r>
      <w:r w:rsidR="00EC78AC">
        <w:t>.</w:t>
      </w:r>
      <w:r w:rsidR="006E2521">
        <w:t xml:space="preserve"> </w:t>
      </w:r>
      <w:r w:rsidR="00901DB9">
        <w:t>From an ecological standpoint the parameters measure</w:t>
      </w:r>
      <w:r w:rsidR="00586184">
        <w:t>d</w:t>
      </w:r>
      <w:r w:rsidR="00901DB9">
        <w:t xml:space="preserve"> in the field across the sites indicated that growth and survival rates did not vary in counteracting fashion and that addresses an important point about spatial covariance of the two factors.</w:t>
      </w:r>
      <w:r w:rsidR="00A9127F">
        <w:t xml:space="preserve"> </w:t>
      </w:r>
      <w:r w:rsidR="008E57B3">
        <w:t>In times and places with</w:t>
      </w:r>
      <w:r w:rsidR="00901DB9">
        <w:t xml:space="preserve"> greater growth, we did not necessarily have higher </w:t>
      </w:r>
      <w:r w:rsidR="00311397">
        <w:t xml:space="preserve">mortality </w:t>
      </w:r>
      <w:r w:rsidR="00901DB9">
        <w:t>counterbalancing the benefit.</w:t>
      </w:r>
      <w:r w:rsidR="00D938DF">
        <w:t xml:space="preserve"> </w:t>
      </w:r>
    </w:p>
    <w:p w14:paraId="2E235F52" w14:textId="27658084" w:rsidR="00D00469" w:rsidRDefault="00324827" w:rsidP="00EA3C28">
      <w:pPr>
        <w:pStyle w:val="NATESTYLE1CommonCollege"/>
        <w:spacing w:line="360" w:lineRule="auto"/>
        <w:ind w:firstLine="720"/>
        <w:jc w:val="both"/>
      </w:pPr>
      <w:r w:rsidRPr="00C12775">
        <w:t>Within the Everglades the</w:t>
      </w:r>
      <w:r w:rsidR="00D00469" w:rsidRPr="00C12775">
        <w:t xml:space="preserve"> current paradigm </w:t>
      </w:r>
      <w:r w:rsidRPr="00C12775">
        <w:t xml:space="preserve">for </w:t>
      </w:r>
      <w:r w:rsidR="00B934E1" w:rsidRPr="00C12775">
        <w:t xml:space="preserve">encouraging </w:t>
      </w:r>
      <w:r w:rsidR="00D00469" w:rsidRPr="00C12775">
        <w:t>population</w:t>
      </w:r>
      <w:r w:rsidR="00B934E1" w:rsidRPr="00C12775">
        <w:t xml:space="preserve"> growth</w:t>
      </w:r>
      <w:r w:rsidR="00D00469" w:rsidRPr="00C12775">
        <w:t xml:space="preserve"> of </w:t>
      </w:r>
      <w:r w:rsidR="00161DCE" w:rsidRPr="00C12775">
        <w:t xml:space="preserve">the </w:t>
      </w:r>
      <w:r w:rsidR="00311397">
        <w:t>FAS</w:t>
      </w:r>
      <w:r w:rsidR="00161DCE" w:rsidRPr="00C12775">
        <w:t xml:space="preserve"> is to make hydrologic conditions more favorable for reproduction</w:t>
      </w:r>
      <w:r w:rsidR="00FE1A94" w:rsidRPr="00C12775">
        <w:t xml:space="preserve"> </w:t>
      </w:r>
      <w:r w:rsidR="00FE1A94" w:rsidRPr="00C12775">
        <w:fldChar w:fldCharType="begin"/>
      </w:r>
      <w:r w:rsidR="00546621">
        <w:instrText xml:space="preserve"> ADDIN ZOTERO_ITEM CSL_CITATION {"citationID":"7zonshCl","properties":{"formattedCitation":"(Darby et al., 2015)","plainCitation":"(Darby et al., 2015)","noteIndex":0},"citationItems":[{"id":"qDtGyITR/vv7biQ6G","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qGjOpFIO/jE4Oeq2y","issue":"8","issued":{"date-parts":[["2015"]]},"page":"1497-1510","title":"Modeling apple snail population dynamics on the Everglades landscape","type":"article-journal","volume":"30"}}],"schema":"https://github.com/citation-style-language/schema/raw/master/csl-citation.json"} </w:instrText>
      </w:r>
      <w:r w:rsidR="00FE1A94" w:rsidRPr="00C12775">
        <w:fldChar w:fldCharType="separate"/>
      </w:r>
      <w:r w:rsidR="00FE1A94" w:rsidRPr="00C12775">
        <w:t>(Darby et al., 2015)</w:t>
      </w:r>
      <w:r w:rsidR="00FE1A94" w:rsidRPr="00C12775">
        <w:fldChar w:fldCharType="end"/>
      </w:r>
      <w:r w:rsidRPr="00C12775">
        <w:t xml:space="preserve">, but our results indicate that </w:t>
      </w:r>
      <w:r w:rsidR="00B934E1" w:rsidRPr="00C12775">
        <w:t>with</w:t>
      </w:r>
      <w:r w:rsidRPr="00C12775">
        <w:t xml:space="preserve"> the</w:t>
      </w:r>
      <w:r w:rsidR="00ED5429" w:rsidRPr="00C12775">
        <w:t xml:space="preserve"> current</w:t>
      </w:r>
      <w:r w:rsidRPr="00C12775">
        <w:t xml:space="preserve"> levels </w:t>
      </w:r>
      <w:r w:rsidR="00FF0684" w:rsidRPr="00C12775">
        <w:t xml:space="preserve">of </w:t>
      </w:r>
      <w:r w:rsidRPr="00C12775">
        <w:t>predation</w:t>
      </w:r>
      <w:r w:rsidR="00ED5429" w:rsidRPr="00C12775">
        <w:t xml:space="preserve"> and </w:t>
      </w:r>
      <w:r w:rsidR="00B934E1" w:rsidRPr="00C12775">
        <w:t xml:space="preserve">individual </w:t>
      </w:r>
      <w:r w:rsidR="00ED5429" w:rsidRPr="00C12775">
        <w:t>growth,</w:t>
      </w:r>
      <w:r w:rsidRPr="00C12775">
        <w:t xml:space="preserve"> </w:t>
      </w:r>
      <w:r w:rsidR="00FF0684" w:rsidRPr="00C12775">
        <w:t>improving</w:t>
      </w:r>
      <w:r w:rsidRPr="00C12775">
        <w:t xml:space="preserve"> hydrologic conditions</w:t>
      </w:r>
      <w:r w:rsidR="00FF0684" w:rsidRPr="00C12775">
        <w:t xml:space="preserve"> for </w:t>
      </w:r>
      <w:r w:rsidR="004E5E64" w:rsidRPr="00C12775">
        <w:t>reproduction</w:t>
      </w:r>
      <w:r w:rsidR="00A16F94" w:rsidRPr="00C12775">
        <w:t xml:space="preserve"> at</w:t>
      </w:r>
      <w:r w:rsidR="004E5E64" w:rsidRPr="00C12775">
        <w:t xml:space="preserve"> </w:t>
      </w:r>
      <w:r w:rsidR="00FF0684" w:rsidRPr="00C12775">
        <w:t>typical TP conditions in the Everglades</w:t>
      </w:r>
      <w:r w:rsidR="00D4697C" w:rsidRPr="00C12775">
        <w:t xml:space="preserve"> </w:t>
      </w:r>
      <w:r w:rsidR="00752A49" w:rsidRPr="00C12775">
        <w:t xml:space="preserve">can </w:t>
      </w:r>
      <w:r w:rsidR="00D4697C" w:rsidRPr="00C12775">
        <w:t>only maintain</w:t>
      </w:r>
      <w:r w:rsidR="00752A49" w:rsidRPr="00C12775">
        <w:t xml:space="preserve"> the already small</w:t>
      </w:r>
      <w:r w:rsidR="00D4697C" w:rsidRPr="00C12775">
        <w:t xml:space="preserve"> populations </w:t>
      </w:r>
      <w:r w:rsidR="004E5E64" w:rsidRPr="00C12775">
        <w:t xml:space="preserve">of the </w:t>
      </w:r>
      <w:r w:rsidR="00C567F7">
        <w:t>FAS</w:t>
      </w:r>
      <w:r w:rsidR="004E5E64" w:rsidRPr="00C12775">
        <w:t>.</w:t>
      </w:r>
      <w:r w:rsidR="00B934E1" w:rsidRPr="00C12775">
        <w:t xml:space="preserve"> T</w:t>
      </w:r>
      <w:r w:rsidR="006E4B06" w:rsidRPr="00C12775">
        <w:t xml:space="preserve">his conclusion </w:t>
      </w:r>
      <w:r w:rsidR="00B934E1" w:rsidRPr="00C12775">
        <w:t>wa</w:t>
      </w:r>
      <w:r w:rsidR="00E2286E" w:rsidRPr="00C12775">
        <w:t xml:space="preserve">s </w:t>
      </w:r>
      <w:r w:rsidR="00AC0859" w:rsidRPr="00C12775">
        <w:t>strengthened</w:t>
      </w:r>
      <w:r w:rsidR="00E2286E" w:rsidRPr="00C12775">
        <w:t xml:space="preserve"> </w:t>
      </w:r>
      <w:r w:rsidR="005E1B47" w:rsidRPr="00C12775">
        <w:t xml:space="preserve">when we </w:t>
      </w:r>
      <w:r w:rsidR="006E4B06" w:rsidRPr="00C12775">
        <w:t xml:space="preserve">set </w:t>
      </w:r>
      <w:r w:rsidR="005E1B47" w:rsidRPr="00C12775">
        <w:t>water level</w:t>
      </w:r>
      <w:r w:rsidR="006E4B06" w:rsidRPr="00C12775">
        <w:t xml:space="preserve"> and temperature conditions constant to optimize reproductive conditions</w:t>
      </w:r>
      <w:r w:rsidR="00B23173">
        <w:t xml:space="preserve"> and</w:t>
      </w:r>
      <w:r w:rsidR="005E1B47" w:rsidRPr="00C12775">
        <w:t xml:space="preserve"> population growth did not </w:t>
      </w:r>
      <w:r w:rsidR="00E2286E" w:rsidRPr="00C12775">
        <w:t>shift</w:t>
      </w:r>
      <w:r w:rsidR="005E1B47" w:rsidRPr="00C12775">
        <w:t xml:space="preserve"> from</w:t>
      </w:r>
      <w:r w:rsidR="004A2696" w:rsidRPr="00C12775">
        <w:t xml:space="preserve"> replacement</w:t>
      </w:r>
      <w:r w:rsidR="003C1E6F" w:rsidRPr="00C12775">
        <w:t xml:space="preserve"> </w:t>
      </w:r>
      <w:r w:rsidR="004A2696" w:rsidRPr="00C12775">
        <w:t>to</w:t>
      </w:r>
      <w:r w:rsidR="00E2286E" w:rsidRPr="00C12775">
        <w:t xml:space="preserve"> </w:t>
      </w:r>
      <w:r w:rsidR="00E2286E" w:rsidRPr="000011D0">
        <w:t>increasing</w:t>
      </w:r>
      <w:r w:rsidR="00B934E1" w:rsidRPr="000011D0">
        <w:t xml:space="preserve"> </w:t>
      </w:r>
      <w:r w:rsidR="00B23173" w:rsidRPr="000011D0">
        <w:t>(</w:t>
      </w:r>
      <w:r w:rsidR="000011D0">
        <w:t>Figure S5</w:t>
      </w:r>
      <w:r w:rsidR="006E4B06" w:rsidRPr="000011D0">
        <w:t>)</w:t>
      </w:r>
      <w:r w:rsidR="006E4B06" w:rsidRPr="00C12775">
        <w:t>.</w:t>
      </w:r>
      <w:r w:rsidR="00907891" w:rsidRPr="00C12775">
        <w:t xml:space="preserve"> </w:t>
      </w:r>
      <w:r w:rsidR="00B934E1" w:rsidRPr="00C12775">
        <w:t xml:space="preserve">For hydrologic </w:t>
      </w:r>
      <w:r w:rsidR="004367AC" w:rsidRPr="00C12775">
        <w:t xml:space="preserve">variation to turn </w:t>
      </w:r>
      <w:r w:rsidR="00A448F7">
        <w:t>FAS</w:t>
      </w:r>
      <w:r w:rsidR="004367AC" w:rsidRPr="00C12775">
        <w:t xml:space="preserve"> population</w:t>
      </w:r>
      <w:r w:rsidR="00B934E1" w:rsidRPr="00C12775">
        <w:t xml:space="preserve"> growth positive</w:t>
      </w:r>
      <w:r w:rsidR="004367AC" w:rsidRPr="00C12775">
        <w:t>,</w:t>
      </w:r>
      <w:r w:rsidR="00B934E1" w:rsidRPr="00C12775">
        <w:t xml:space="preserve"> either the predation rates would need to be decreased from current levels or </w:t>
      </w:r>
      <w:r w:rsidR="002836F8">
        <w:t>growth</w:t>
      </w:r>
      <w:r w:rsidR="00B934E1" w:rsidRPr="00C12775">
        <w:t xml:space="preserve"> would need to increase in the spring (dry season).</w:t>
      </w:r>
      <w:r w:rsidR="00F34C03" w:rsidRPr="00C12775">
        <w:t xml:space="preserve"> </w:t>
      </w:r>
      <w:r w:rsidR="004367AC" w:rsidRPr="00C12775">
        <w:t xml:space="preserve">We </w:t>
      </w:r>
      <w:r w:rsidR="00BB0020" w:rsidRPr="00C12775">
        <w:t>offer</w:t>
      </w:r>
      <w:r w:rsidR="004367AC" w:rsidRPr="00C12775">
        <w:t xml:space="preserve"> hypotheses</w:t>
      </w:r>
      <w:r w:rsidR="00BB0020" w:rsidRPr="00C12775">
        <w:t xml:space="preserve"> about the current and historica</w:t>
      </w:r>
      <w:r w:rsidR="00344B27" w:rsidRPr="00C12775">
        <w:t xml:space="preserve">l </w:t>
      </w:r>
      <w:r w:rsidR="00BB0020" w:rsidRPr="00C12775">
        <w:t xml:space="preserve">conditions for </w:t>
      </w:r>
      <w:r w:rsidR="00344B27" w:rsidRPr="00C12775">
        <w:t xml:space="preserve">population </w:t>
      </w:r>
      <w:r w:rsidR="00AF35D1" w:rsidRPr="00C12775">
        <w:t xml:space="preserve">of </w:t>
      </w:r>
      <w:r w:rsidR="0089743C">
        <w:t>FAS</w:t>
      </w:r>
      <w:r w:rsidR="00AF35D1" w:rsidRPr="00C12775">
        <w:t xml:space="preserve"> in the Everglades</w:t>
      </w:r>
      <w:r w:rsidR="007D1C1E" w:rsidRPr="00C12775">
        <w:t xml:space="preserve">. </w:t>
      </w:r>
      <w:r w:rsidR="004367AC" w:rsidRPr="00C12775">
        <w:t>First,</w:t>
      </w:r>
      <w:r w:rsidR="00711DDF" w:rsidRPr="00C12775">
        <w:t xml:space="preserve"> t</w:t>
      </w:r>
      <w:r w:rsidR="004367AC" w:rsidRPr="00C12775">
        <w:t xml:space="preserve">he predation rates in the Everglades </w:t>
      </w:r>
      <w:r w:rsidR="00DD49D4" w:rsidRPr="00C12775">
        <w:t>might currently</w:t>
      </w:r>
      <w:r w:rsidR="00682321" w:rsidRPr="00C12775">
        <w:t xml:space="preserve"> be higher than</w:t>
      </w:r>
      <w:r w:rsidR="00255AF2" w:rsidRPr="00C12775">
        <w:t xml:space="preserve"> historical levels </w:t>
      </w:r>
      <w:r w:rsidR="00682321" w:rsidRPr="00C12775">
        <w:t>as a function of</w:t>
      </w:r>
      <w:r w:rsidR="004367AC" w:rsidRPr="00C12775">
        <w:t xml:space="preserve"> </w:t>
      </w:r>
      <w:r w:rsidR="00255AF2" w:rsidRPr="00C12775">
        <w:t xml:space="preserve">non-native </w:t>
      </w:r>
      <w:r w:rsidR="004367AC" w:rsidRPr="00C12775">
        <w:t>fishes</w:t>
      </w:r>
      <w:r w:rsidR="00255AF2" w:rsidRPr="00C12775">
        <w:t xml:space="preserve"> or hydrologic conditions</w:t>
      </w:r>
      <w:r w:rsidR="004367AC" w:rsidRPr="00C12775">
        <w:t xml:space="preserve"> that somehow encourage juvenile predators (e.g., invertebrates) in the sloughs</w:t>
      </w:r>
      <w:r w:rsidR="00255AF2" w:rsidRPr="00C12775">
        <w:t xml:space="preserve">. </w:t>
      </w:r>
      <w:r w:rsidR="00DD49D4" w:rsidRPr="00C12775">
        <w:t>Some</w:t>
      </w:r>
      <w:r w:rsidR="008F5D62" w:rsidRPr="00C12775">
        <w:t xml:space="preserve"> n</w:t>
      </w:r>
      <w:r w:rsidR="00DE2740" w:rsidRPr="00C12775">
        <w:t>on-native</w:t>
      </w:r>
      <w:r w:rsidR="00DD49D4" w:rsidRPr="00C12775">
        <w:t xml:space="preserve"> fishes introduced to the Everglades have been </w:t>
      </w:r>
      <w:r w:rsidR="0089743C">
        <w:t xml:space="preserve">mildly </w:t>
      </w:r>
      <w:r w:rsidR="00A67CA6" w:rsidRPr="00C12775">
        <w:t>molluscivorous</w:t>
      </w:r>
      <w:r w:rsidR="00CD047D" w:rsidRPr="00C12775">
        <w:t xml:space="preserve"> like </w:t>
      </w:r>
      <w:proofErr w:type="spellStart"/>
      <w:r w:rsidR="008C77FC">
        <w:t>m</w:t>
      </w:r>
      <w:r w:rsidR="00CD047D" w:rsidRPr="00C12775">
        <w:t>ayan</w:t>
      </w:r>
      <w:proofErr w:type="spellEnd"/>
      <w:r w:rsidR="00CD047D" w:rsidRPr="00C12775">
        <w:t xml:space="preserve"> </w:t>
      </w:r>
      <w:r w:rsidR="008C77FC">
        <w:t>c</w:t>
      </w:r>
      <w:r w:rsidR="00CD047D" w:rsidRPr="00C12775">
        <w:t xml:space="preserve">ichlids and </w:t>
      </w:r>
      <w:proofErr w:type="spellStart"/>
      <w:r w:rsidR="008C77FC">
        <w:t>a</w:t>
      </w:r>
      <w:r w:rsidR="00CD047D" w:rsidRPr="00C12775">
        <w:t>frican</w:t>
      </w:r>
      <w:proofErr w:type="spellEnd"/>
      <w:r w:rsidR="00CD047D" w:rsidRPr="00C12775">
        <w:t xml:space="preserve"> </w:t>
      </w:r>
      <w:r w:rsidR="008C77FC">
        <w:t>j</w:t>
      </w:r>
      <w:r w:rsidR="00751868" w:rsidRPr="00C12775">
        <w:t>ewelfish</w:t>
      </w:r>
      <w:r w:rsidR="008F5D62" w:rsidRPr="00C12775">
        <w:t xml:space="preserve"> that have invaded</w:t>
      </w:r>
      <w:r w:rsidR="00590489" w:rsidRPr="00C12775">
        <w:t xml:space="preserve"> the Everglades and could have increased predation</w:t>
      </w:r>
      <w:r w:rsidR="00751868" w:rsidRPr="00C12775">
        <w:t>, but our</w:t>
      </w:r>
      <w:r w:rsidR="00BB0020" w:rsidRPr="00C12775">
        <w:t xml:space="preserve"> observation</w:t>
      </w:r>
      <w:r w:rsidR="00751868" w:rsidRPr="00C12775">
        <w:t>s suggest th</w:t>
      </w:r>
      <w:r w:rsidR="00DE2740" w:rsidRPr="00C12775">
        <w:t xml:space="preserve">at native </w:t>
      </w:r>
      <w:r w:rsidR="003E6F1C">
        <w:t xml:space="preserve">predators </w:t>
      </w:r>
      <w:r w:rsidR="00BB0020" w:rsidRPr="00C12775">
        <w:t>(</w:t>
      </w:r>
      <w:r w:rsidR="003E6F1C">
        <w:t xml:space="preserve">e.g., </w:t>
      </w:r>
      <w:r w:rsidR="00D90083">
        <w:t>c</w:t>
      </w:r>
      <w:r w:rsidR="003E6F1C">
        <w:t>rayfish,</w:t>
      </w:r>
      <w:r w:rsidR="00D90083">
        <w:t xml:space="preserve"> g</w:t>
      </w:r>
      <w:r w:rsidR="00DE2740" w:rsidRPr="00C12775">
        <w:t xml:space="preserve">iant </w:t>
      </w:r>
      <w:r w:rsidR="00D90083">
        <w:t>w</w:t>
      </w:r>
      <w:r w:rsidR="00DE2740" w:rsidRPr="00C12775">
        <w:t xml:space="preserve">ater </w:t>
      </w:r>
      <w:r w:rsidR="00D90083">
        <w:t>b</w:t>
      </w:r>
      <w:r w:rsidR="00DE2740" w:rsidRPr="00C12775">
        <w:t>ugs</w:t>
      </w:r>
      <w:r w:rsidR="003E6F1C">
        <w:t xml:space="preserve">, </w:t>
      </w:r>
      <w:r w:rsidR="00D90083">
        <w:t>g</w:t>
      </w:r>
      <w:r w:rsidR="003E6F1C">
        <w:t xml:space="preserve">reater </w:t>
      </w:r>
      <w:r w:rsidR="00D90083">
        <w:t>s</w:t>
      </w:r>
      <w:r w:rsidR="003E6F1C">
        <w:t>irens</w:t>
      </w:r>
      <w:r w:rsidR="00DE2740" w:rsidRPr="00C12775">
        <w:t>)</w:t>
      </w:r>
      <w:r w:rsidR="00BB0020" w:rsidRPr="00C12775">
        <w:t xml:space="preserve"> in LILA seem to be </w:t>
      </w:r>
      <w:r w:rsidR="00DE2740" w:rsidRPr="00C12775">
        <w:t xml:space="preserve">more responsible for </w:t>
      </w:r>
      <w:r w:rsidR="00C95329">
        <w:t>survival patterns</w:t>
      </w:r>
      <w:r w:rsidR="00BB0020" w:rsidRPr="00C12775">
        <w:t xml:space="preserve"> </w:t>
      </w:r>
      <w:r w:rsidR="00DE2740" w:rsidRPr="00C12775">
        <w:t>th</w:t>
      </w:r>
      <w:r w:rsidR="00BB0020" w:rsidRPr="00C12775">
        <w:t>a</w:t>
      </w:r>
      <w:r w:rsidR="000F5CE2" w:rsidRPr="00C12775">
        <w:t>n</w:t>
      </w:r>
      <w:r w:rsidR="00DE2740" w:rsidRPr="00C12775">
        <w:t xml:space="preserve"> non-native species</w:t>
      </w:r>
      <w:r w:rsidR="00600D57">
        <w:t xml:space="preserve"> (</w:t>
      </w:r>
      <w:proofErr w:type="spellStart"/>
      <w:r w:rsidR="00600D57">
        <w:t>e.g</w:t>
      </w:r>
      <w:proofErr w:type="spellEnd"/>
      <w:r w:rsidR="00600D57">
        <w:t xml:space="preserve">, </w:t>
      </w:r>
      <w:proofErr w:type="spellStart"/>
      <w:r w:rsidR="00600D57">
        <w:t>mayan</w:t>
      </w:r>
      <w:proofErr w:type="spellEnd"/>
      <w:r w:rsidR="00600D57">
        <w:t xml:space="preserve"> cichlids)</w:t>
      </w:r>
      <w:r w:rsidR="00DE2740" w:rsidRPr="00C12775">
        <w:t>.</w:t>
      </w:r>
      <w:r w:rsidR="00F05EAE" w:rsidRPr="00C12775">
        <w:t xml:space="preserve"> </w:t>
      </w:r>
      <w:r w:rsidR="00C103D4">
        <w:t xml:space="preserve">One option might be to study controls on giant water bug predation to identify hydrologic conditions reducing their abundances in the dry season. But </w:t>
      </w:r>
      <w:r w:rsidR="00425B12" w:rsidRPr="00C12775">
        <w:t>t</w:t>
      </w:r>
      <w:r w:rsidR="00BB0020" w:rsidRPr="00C12775">
        <w:t xml:space="preserve">he observed predator community </w:t>
      </w:r>
      <w:r w:rsidR="00A74BFA" w:rsidRPr="00C12775">
        <w:t>includes</w:t>
      </w:r>
      <w:r w:rsidR="003A3954" w:rsidRPr="00C12775">
        <w:t xml:space="preserve"> native species existing</w:t>
      </w:r>
      <w:r w:rsidR="00BB0020" w:rsidRPr="00C12775">
        <w:t xml:space="preserve"> across</w:t>
      </w:r>
      <w:r w:rsidR="003A3954" w:rsidRPr="00C12775">
        <w:t xml:space="preserve"> a</w:t>
      </w:r>
      <w:r w:rsidR="00BB0020" w:rsidRPr="00C12775">
        <w:t xml:space="preserve"> </w:t>
      </w:r>
      <w:r w:rsidR="008174A7" w:rsidRPr="00C12775">
        <w:t xml:space="preserve">wide range of the </w:t>
      </w:r>
      <w:r w:rsidR="003A3954" w:rsidRPr="00C12775">
        <w:t>hydroperiod gradient</w:t>
      </w:r>
      <w:r w:rsidR="003B2496" w:rsidRPr="00C12775">
        <w:t xml:space="preserve"> so</w:t>
      </w:r>
      <w:r w:rsidR="004C2937" w:rsidRPr="00C12775">
        <w:t xml:space="preserve"> </w:t>
      </w:r>
      <w:r w:rsidR="00BB0020" w:rsidRPr="00C12775">
        <w:t xml:space="preserve">it </w:t>
      </w:r>
      <w:r w:rsidR="003B2496" w:rsidRPr="00C12775">
        <w:t>remains</w:t>
      </w:r>
      <w:r w:rsidR="00BB0020" w:rsidRPr="00C12775">
        <w:t xml:space="preserve"> unclear how hydrologic variation</w:t>
      </w:r>
      <w:r w:rsidR="003B2496" w:rsidRPr="00C12775">
        <w:t xml:space="preserve"> (</w:t>
      </w:r>
      <w:r w:rsidR="004212B9" w:rsidRPr="00C12775">
        <w:t xml:space="preserve">i.e., </w:t>
      </w:r>
      <w:r w:rsidR="003B2496" w:rsidRPr="00C12775">
        <w:t>floods or</w:t>
      </w:r>
      <w:r w:rsidR="009224D4" w:rsidRPr="00C12775">
        <w:t xml:space="preserve"> droughts</w:t>
      </w:r>
      <w:r w:rsidR="003B2496" w:rsidRPr="00C12775">
        <w:t>)</w:t>
      </w:r>
      <w:r w:rsidR="009224D4" w:rsidRPr="00C12775">
        <w:t xml:space="preserve"> </w:t>
      </w:r>
      <w:r w:rsidR="00BB3E3E">
        <w:t>could</w:t>
      </w:r>
      <w:r w:rsidR="00BB0020" w:rsidRPr="00C12775">
        <w:t xml:space="preserve"> </w:t>
      </w:r>
      <w:r w:rsidR="005D2216">
        <w:t>fundamentally shift</w:t>
      </w:r>
      <w:r w:rsidR="005D2216" w:rsidRPr="00C12775">
        <w:t xml:space="preserve"> </w:t>
      </w:r>
      <w:r w:rsidR="009224D4" w:rsidRPr="00C12775">
        <w:t xml:space="preserve">juvenile </w:t>
      </w:r>
      <w:r w:rsidR="001A2D7B">
        <w:t>survival</w:t>
      </w:r>
      <w:r w:rsidR="003B2496" w:rsidRPr="00C12775">
        <w:t>.</w:t>
      </w:r>
      <w:r w:rsidR="003178A0" w:rsidRPr="00C12775">
        <w:t xml:space="preserve"> </w:t>
      </w:r>
      <w:r w:rsidR="007F3586" w:rsidRPr="00C12775">
        <w:t xml:space="preserve">The relation between the predators and hydro-patterns </w:t>
      </w:r>
      <w:r w:rsidR="005D2216">
        <w:t>may require</w:t>
      </w:r>
      <w:r w:rsidR="00711DDF" w:rsidRPr="00C12775">
        <w:t xml:space="preserve"> more work, but measurements of juvenile </w:t>
      </w:r>
      <w:r w:rsidR="008E55B2">
        <w:t>survival</w:t>
      </w:r>
      <w:r w:rsidR="00711DDF" w:rsidRPr="00C12775">
        <w:t xml:space="preserve"> and </w:t>
      </w:r>
      <w:r w:rsidR="002836F8">
        <w:t>growth</w:t>
      </w:r>
      <w:r w:rsidR="00711DDF" w:rsidRPr="00C12775">
        <w:t xml:space="preserve"> could </w:t>
      </w:r>
      <w:r w:rsidR="007F3586" w:rsidRPr="00C12775">
        <w:t xml:space="preserve">also </w:t>
      </w:r>
      <w:r w:rsidR="00711DDF" w:rsidRPr="00C12775">
        <w:t>be repeated in time and space to measure variation in vital rates</w:t>
      </w:r>
      <w:r w:rsidR="00C16EC7" w:rsidRPr="00C12775">
        <w:t xml:space="preserve">, especially survival, </w:t>
      </w:r>
      <w:r w:rsidR="005D2216">
        <w:t xml:space="preserve">during </w:t>
      </w:r>
      <w:r w:rsidR="008E5601">
        <w:t>windows</w:t>
      </w:r>
      <w:r w:rsidR="00361C5E">
        <w:t xml:space="preserve"> of time </w:t>
      </w:r>
      <w:r w:rsidR="00361C5E">
        <w:lastRenderedPageBreak/>
        <w:t>that may produce good survival (e.g., depths of 10-15 cm)</w:t>
      </w:r>
      <w:r w:rsidR="001D7DE1" w:rsidRPr="00C12775">
        <w:t>.</w:t>
      </w:r>
      <w:r w:rsidR="00711DDF" w:rsidRPr="00C12775">
        <w:t xml:space="preserve"> </w:t>
      </w:r>
      <w:r w:rsidR="003E1016" w:rsidRPr="00C12775">
        <w:t>If</w:t>
      </w:r>
      <w:r w:rsidR="00A7361D" w:rsidRPr="00C12775">
        <w:t xml:space="preserve"> net community</w:t>
      </w:r>
      <w:r w:rsidR="00B611BD">
        <w:t>-</w:t>
      </w:r>
      <w:r w:rsidR="00A7361D" w:rsidRPr="00C12775">
        <w:t xml:space="preserve">level predation has not changed </w:t>
      </w:r>
      <w:r w:rsidR="004F606F" w:rsidRPr="00C12775">
        <w:t xml:space="preserve">from </w:t>
      </w:r>
      <w:r w:rsidR="0095466E" w:rsidRPr="00C12775">
        <w:t>historical levels</w:t>
      </w:r>
      <w:r w:rsidR="007B12B2" w:rsidRPr="00C12775">
        <w:t>,</w:t>
      </w:r>
      <w:r w:rsidR="0095466E" w:rsidRPr="00C12775">
        <w:t xml:space="preserve"> </w:t>
      </w:r>
      <w:r w:rsidR="00BF3C52" w:rsidRPr="00C12775">
        <w:t xml:space="preserve">then </w:t>
      </w:r>
      <w:r w:rsidR="003E1016" w:rsidRPr="00C12775">
        <w:t xml:space="preserve">current </w:t>
      </w:r>
      <w:r w:rsidR="0095466E" w:rsidRPr="00C12775">
        <w:t xml:space="preserve">hydrologic conditions </w:t>
      </w:r>
      <w:r w:rsidR="00BF3C52" w:rsidRPr="00C12775">
        <w:t xml:space="preserve">could also </w:t>
      </w:r>
      <w:r w:rsidR="00B05A16" w:rsidRPr="00C12775">
        <w:t>be unfavorable for</w:t>
      </w:r>
      <w:r w:rsidR="0095466E" w:rsidRPr="00C12775">
        <w:t xml:space="preserve"> </w:t>
      </w:r>
      <w:r w:rsidR="002836F8">
        <w:t>growth</w:t>
      </w:r>
      <w:r w:rsidR="0095466E" w:rsidRPr="00C12775">
        <w:t xml:space="preserve"> of the </w:t>
      </w:r>
      <w:r w:rsidR="00B611BD">
        <w:t>FAS</w:t>
      </w:r>
      <w:r w:rsidR="00C16EC7" w:rsidRPr="00C12775">
        <w:t xml:space="preserve"> (</w:t>
      </w:r>
      <w:r w:rsidR="00C246A2">
        <w:t>i.e., shifted to the left</w:t>
      </w:r>
      <w:r w:rsidR="003E1016" w:rsidRPr="00C12775">
        <w:t xml:space="preserve"> </w:t>
      </w:r>
      <w:r w:rsidR="00C16EC7" w:rsidRPr="00C12775">
        <w:t>in Fig</w:t>
      </w:r>
      <w:r w:rsidR="00A07B74">
        <w:t>ure 5</w:t>
      </w:r>
      <w:r w:rsidR="00C16EC7" w:rsidRPr="00C12775">
        <w:t>)</w:t>
      </w:r>
      <w:r w:rsidR="00617081" w:rsidRPr="00C12775">
        <w:t>.</w:t>
      </w:r>
      <w:r w:rsidR="00C16EC7" w:rsidRPr="00C12775">
        <w:t xml:space="preserve"> </w:t>
      </w:r>
      <w:r w:rsidR="00617081" w:rsidRPr="00C12775">
        <w:t xml:space="preserve">Indeed, </w:t>
      </w:r>
      <w:r w:rsidR="00FB4A5F" w:rsidRPr="00C12775">
        <w:t xml:space="preserve">recent work </w:t>
      </w:r>
      <w:r w:rsidR="00617081" w:rsidRPr="00C12775">
        <w:t xml:space="preserve">has shown that </w:t>
      </w:r>
      <w:r w:rsidR="00FB4A5F" w:rsidRPr="00C12775">
        <w:t>increasing</w:t>
      </w:r>
      <w:r w:rsidR="001D7DE1" w:rsidRPr="00C12775">
        <w:t xml:space="preserve"> water</w:t>
      </w:r>
      <w:r w:rsidR="00FB4A5F" w:rsidRPr="00C12775">
        <w:t xml:space="preserve"> flow</w:t>
      </w:r>
      <w:r w:rsidR="001D7DE1" w:rsidRPr="00C12775">
        <w:t xml:space="preserve"> velocity</w:t>
      </w:r>
      <w:r w:rsidR="001A2833" w:rsidRPr="00C12775">
        <w:t xml:space="preserve">, </w:t>
      </w:r>
      <w:r w:rsidR="00FB4A5F" w:rsidRPr="00C12775">
        <w:t>increase</w:t>
      </w:r>
      <w:r w:rsidR="001A2833" w:rsidRPr="00C12775">
        <w:t>s</w:t>
      </w:r>
      <w:r w:rsidR="00FB4A5F" w:rsidRPr="00C12775">
        <w:t xml:space="preserve"> </w:t>
      </w:r>
      <w:r w:rsidR="002836F8">
        <w:t>growth</w:t>
      </w:r>
      <w:r w:rsidR="00FB4A5F" w:rsidRPr="00C12775">
        <w:t xml:space="preserve"> of non-native </w:t>
      </w:r>
      <w:proofErr w:type="spellStart"/>
      <w:r w:rsidR="00C91375" w:rsidRPr="00D57D20">
        <w:rPr>
          <w:i/>
          <w:iCs/>
        </w:rPr>
        <w:t>Pomacea</w:t>
      </w:r>
      <w:proofErr w:type="spellEnd"/>
      <w:r w:rsidR="00C91375">
        <w:t xml:space="preserve"> </w:t>
      </w:r>
      <w:r w:rsidR="00FB4A5F" w:rsidRPr="00C12775">
        <w:t>apple snail</w:t>
      </w:r>
      <w:r w:rsidR="00C23BC0" w:rsidRPr="00C12775">
        <w:t>s through changes to microbial food quality</w:t>
      </w:r>
      <w:r w:rsidR="00FB4A5F" w:rsidRPr="00C12775">
        <w:t xml:space="preserve"> </w:t>
      </w:r>
      <w:r w:rsidR="003829D3" w:rsidRPr="00C12775">
        <w:fldChar w:fldCharType="begin"/>
      </w:r>
      <w:r w:rsidR="003829D3" w:rsidRPr="00C12775">
        <w:instrText xml:space="preserve"> ADDIN ZOTERO_ITEM CSL_CITATION {"citationID":"IpfYVAi5","properties":{"formattedCitation":"(Hansen et al., 2022)","plainCitation":"(Hansen et al., 2022)","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schema":"https://github.com/citation-style-language/schema/raw/master/csl-citation.json"} </w:instrText>
      </w:r>
      <w:r w:rsidR="003829D3" w:rsidRPr="00C12775">
        <w:fldChar w:fldCharType="separate"/>
      </w:r>
      <w:r w:rsidR="003829D3" w:rsidRPr="00C12775">
        <w:t>(Hansen et al., 2022)</w:t>
      </w:r>
      <w:r w:rsidR="003829D3" w:rsidRPr="00C12775">
        <w:fldChar w:fldCharType="end"/>
      </w:r>
      <w:r w:rsidR="00C23BC0" w:rsidRPr="00C12775">
        <w:t xml:space="preserve">. </w:t>
      </w:r>
      <w:r w:rsidR="00EF0E07" w:rsidRPr="00C12775">
        <w:t>Therefore,</w:t>
      </w:r>
      <w:r w:rsidR="00C23BC0" w:rsidRPr="00C12775">
        <w:t xml:space="preserve"> a</w:t>
      </w:r>
      <w:r w:rsidR="00D66302" w:rsidRPr="00C12775">
        <w:t>n Everglades restored with more discharge might</w:t>
      </w:r>
      <w:r w:rsidR="003E2C71" w:rsidRPr="00C12775">
        <w:t xml:space="preserve"> </w:t>
      </w:r>
      <w:r w:rsidR="00FB4A5F" w:rsidRPr="00C12775">
        <w:t xml:space="preserve">possibly improve </w:t>
      </w:r>
      <w:r w:rsidR="002836F8">
        <w:t>growth</w:t>
      </w:r>
      <w:r w:rsidR="00FB4A5F" w:rsidRPr="00C12775">
        <w:t xml:space="preserve"> of the</w:t>
      </w:r>
      <w:r w:rsidR="00D66302" w:rsidRPr="00C12775">
        <w:t xml:space="preserve"> juvenile</w:t>
      </w:r>
      <w:r w:rsidR="00FB4A5F" w:rsidRPr="00C12775">
        <w:t xml:space="preserve"> </w:t>
      </w:r>
      <w:r w:rsidR="00C91375">
        <w:t>FAS</w:t>
      </w:r>
      <w:r w:rsidR="003E1016" w:rsidRPr="00C12775">
        <w:t>.</w:t>
      </w:r>
    </w:p>
    <w:p w14:paraId="57DC472D" w14:textId="4AAA28FB" w:rsidR="00AC6D9A" w:rsidRPr="00AC6D9A" w:rsidRDefault="00AC6D9A" w:rsidP="00EA3C28">
      <w:pPr>
        <w:pStyle w:val="Heading1"/>
        <w:spacing w:before="0" w:line="360" w:lineRule="auto"/>
        <w:jc w:val="both"/>
      </w:pPr>
      <w:r w:rsidRPr="00AC6D9A">
        <w:t>Conclusion</w:t>
      </w:r>
      <w:r w:rsidR="00E5551E">
        <w:t>s</w:t>
      </w:r>
    </w:p>
    <w:p w14:paraId="3106B9B8" w14:textId="6EEF9CEE" w:rsidR="00C91375" w:rsidRPr="00524172" w:rsidRDefault="000E428B" w:rsidP="00EA3C28">
      <w:pPr>
        <w:pStyle w:val="NATESTYLE1CommonCollege"/>
        <w:spacing w:line="360" w:lineRule="auto"/>
        <w:ind w:firstLine="720"/>
        <w:jc w:val="both"/>
      </w:pPr>
      <w:r>
        <w:t xml:space="preserve">Studies of functional responses and </w:t>
      </w:r>
      <w:r w:rsidR="008F7CA6">
        <w:t xml:space="preserve">environmental variation have developed complex predictions for the strength of </w:t>
      </w:r>
      <w:r w:rsidR="0020405A">
        <w:t>short-term interaction strengths</w:t>
      </w:r>
      <w:r w:rsidR="00934903">
        <w:t xml:space="preserve"> </w:t>
      </w:r>
      <w:r w:rsidR="00934903">
        <w:fldChar w:fldCharType="begin"/>
      </w:r>
      <w:r w:rsidR="00B148B5">
        <w:instrText xml:space="preserve"> ADDIN ZOTERO_ITEM CSL_CITATION {"citationID":"9JDxORzU","properties":{"formattedCitation":"(Davidson et al., 2021; Nunes et al., 2021; Pepi et al., 2018)","plainCitation":"(Davidson et al., 2021; Nunes et al., 2021; Pepi et al., 2018)","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934903">
        <w:fldChar w:fldCharType="separate"/>
      </w:r>
      <w:r w:rsidR="00934903" w:rsidRPr="009F7B89">
        <w:t>(Davidson et al., 2021; Nunes et al., 2021; Pepi et al., 2018)</w:t>
      </w:r>
      <w:r w:rsidR="00934903">
        <w:fldChar w:fldCharType="end"/>
      </w:r>
      <w:r w:rsidR="00B32A8E">
        <w:t xml:space="preserve"> </w:t>
      </w:r>
      <w:r w:rsidR="00513692">
        <w:t>and</w:t>
      </w:r>
      <w:r w:rsidR="006777F5">
        <w:t xml:space="preserve"> have conducted elegant studies in the lab to test the predictions. Our</w:t>
      </w:r>
      <w:r w:rsidR="0020405A">
        <w:t xml:space="preserve"> study was an attempt to </w:t>
      </w:r>
      <w:r w:rsidR="006777F5">
        <w:t xml:space="preserve">empirically </w:t>
      </w:r>
      <w:r w:rsidR="0020405A">
        <w:t xml:space="preserve">bring together </w:t>
      </w:r>
      <w:r w:rsidR="00982F52">
        <w:t>multiple sources of variation (</w:t>
      </w:r>
      <w:r w:rsidR="00873FE9">
        <w:t xml:space="preserve">i.e., </w:t>
      </w:r>
      <w:r w:rsidR="00982F52">
        <w:t>predator assemblage</w:t>
      </w:r>
      <w:r w:rsidR="00873FE9">
        <w:t>s</w:t>
      </w:r>
      <w:r w:rsidR="00982F52">
        <w:t xml:space="preserve">, seasonal growth conditions) in the field to predict the net impact </w:t>
      </w:r>
      <w:r w:rsidR="00873FE9">
        <w:t>of</w:t>
      </w:r>
      <w:r w:rsidR="00B32A8E">
        <w:t xml:space="preserve"> size-mediated </w:t>
      </w:r>
      <w:r w:rsidR="00873FE9">
        <w:t xml:space="preserve">predation on </w:t>
      </w:r>
      <w:r w:rsidR="00FF3ED4">
        <w:t>recruitment and population growth</w:t>
      </w:r>
      <w:r w:rsidR="006777F5">
        <w:t xml:space="preserve"> using a </w:t>
      </w:r>
      <w:r w:rsidR="000676AA">
        <w:t xml:space="preserve">population </w:t>
      </w:r>
      <w:r w:rsidR="006777F5">
        <w:t>model</w:t>
      </w:r>
      <w:r w:rsidR="00982F52">
        <w:t xml:space="preserve">. </w:t>
      </w:r>
      <w:r w:rsidR="00B32A8E">
        <w:t xml:space="preserve">The effects of </w:t>
      </w:r>
      <w:r w:rsidR="00332504">
        <w:t>warmer seasonal</w:t>
      </w:r>
      <w:r w:rsidR="00B32A8E">
        <w:t xml:space="preserve"> conditions </w:t>
      </w:r>
      <w:r w:rsidR="000676AA">
        <w:t>partly</w:t>
      </w:r>
      <w:r w:rsidR="00CC4DBC">
        <w:t xml:space="preserve"> increase</w:t>
      </w:r>
      <w:r w:rsidR="000676AA">
        <w:t>d</w:t>
      </w:r>
      <w:r w:rsidR="00CC4DBC">
        <w:t xml:space="preserve"> per capita</w:t>
      </w:r>
      <w:r w:rsidR="00B200F2">
        <w:t xml:space="preserve"> predation</w:t>
      </w:r>
      <w:r w:rsidR="00CC4DBC">
        <w:t xml:space="preserve"> rates</w:t>
      </w:r>
      <w:r w:rsidR="00B200F2">
        <w:t xml:space="preserve"> </w:t>
      </w:r>
      <w:r w:rsidR="00B200F2">
        <w:fldChar w:fldCharType="begin"/>
      </w:r>
      <w:r w:rsidR="00B148B5">
        <w:instrText xml:space="preserve"> ADDIN ZOTERO_ITEM CSL_CITATION {"citationID":"GJFrYsDH","properties":{"formattedCitation":"(Davidson et al., 2021; Nunes et al., 2021; Pepi et al., 2018)","plainCitation":"(Davidson et al., 2021; Nunes et al., 2021; Pepi et al., 2018)","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B200F2">
        <w:fldChar w:fldCharType="separate"/>
      </w:r>
      <w:r w:rsidR="00B200F2" w:rsidRPr="009F7B89">
        <w:t>(Davidson et al., 2021; Nunes et al., 2021; Pepi et al., 2018)</w:t>
      </w:r>
      <w:r w:rsidR="00B200F2">
        <w:fldChar w:fldCharType="end"/>
      </w:r>
      <w:r w:rsidR="000676AA">
        <w:t>,</w:t>
      </w:r>
      <w:r w:rsidR="007D238F">
        <w:t xml:space="preserve"> but</w:t>
      </w:r>
      <w:r w:rsidR="00CC4DBC">
        <w:t xml:space="preserve"> </w:t>
      </w:r>
      <w:r w:rsidR="00B32A8E">
        <w:t>were counteracted</w:t>
      </w:r>
      <w:r w:rsidR="00332504">
        <w:t xml:space="preserve"> </w:t>
      </w:r>
      <w:r w:rsidR="00B32A8E">
        <w:t xml:space="preserve">by </w:t>
      </w:r>
      <w:r w:rsidR="00040ABA">
        <w:t xml:space="preserve">decreased abundances of </w:t>
      </w:r>
      <w:r w:rsidR="00B32A8E">
        <w:t>predator</w:t>
      </w:r>
      <w:r w:rsidR="00040ABA">
        <w:t>s</w:t>
      </w:r>
      <w:r w:rsidR="00B32A8E">
        <w:t xml:space="preserve"> </w:t>
      </w:r>
      <w:r w:rsidR="00332504">
        <w:t xml:space="preserve">and </w:t>
      </w:r>
      <w:r w:rsidR="00040ABA">
        <w:t xml:space="preserve">faster </w:t>
      </w:r>
      <w:r w:rsidR="00332504">
        <w:t>growth of the prey</w:t>
      </w:r>
      <w:r w:rsidR="00CF087B">
        <w:t>,</w:t>
      </w:r>
      <w:r w:rsidR="00CC4DBC">
        <w:t xml:space="preserve"> </w:t>
      </w:r>
      <w:r w:rsidR="00040ABA">
        <w:t>effectively</w:t>
      </w:r>
      <w:r w:rsidR="00CC4DBC">
        <w:t xml:space="preserve"> reduc</w:t>
      </w:r>
      <w:r w:rsidR="00040ABA">
        <w:t>ing</w:t>
      </w:r>
      <w:r w:rsidR="00CC4DBC">
        <w:t xml:space="preserve"> </w:t>
      </w:r>
      <w:r w:rsidR="00DD1479">
        <w:t xml:space="preserve">size-dependent predation and net </w:t>
      </w:r>
      <w:r w:rsidR="00040ABA">
        <w:t>predator impacts</w:t>
      </w:r>
      <w:r w:rsidR="00CC4DBC">
        <w:t xml:space="preserve">. Nevertheless, the higher </w:t>
      </w:r>
      <w:r w:rsidR="005E3632">
        <w:t>reproduction of</w:t>
      </w:r>
      <w:r w:rsidR="00DD1479">
        <w:t xml:space="preserve"> </w:t>
      </w:r>
      <w:r w:rsidR="00E6587E">
        <w:t xml:space="preserve">prey </w:t>
      </w:r>
      <w:r w:rsidR="00873FE9">
        <w:t>in the spring when growth was slow weighted</w:t>
      </w:r>
      <w:r w:rsidR="00BE3782">
        <w:t xml:space="preserve"> the average parameters to </w:t>
      </w:r>
      <w:r w:rsidR="00873FE9">
        <w:t xml:space="preserve">predict </w:t>
      </w:r>
      <w:r w:rsidR="00BE3782">
        <w:t xml:space="preserve">strong </w:t>
      </w:r>
      <w:r w:rsidR="00873FE9">
        <w:t>predator</w:t>
      </w:r>
      <w:r w:rsidR="00040ABA">
        <w:t xml:space="preserve"> limitation</w:t>
      </w:r>
      <w:r w:rsidR="00873FE9">
        <w:t xml:space="preserve"> over the year</w:t>
      </w:r>
      <w:r w:rsidR="00040ABA">
        <w:t>.</w:t>
      </w:r>
      <w:r w:rsidR="0004341E">
        <w:t xml:space="preserve"> We encourage other researchers</w:t>
      </w:r>
      <w:r w:rsidR="00E6587E">
        <w:t xml:space="preserve"> working on predator limitation</w:t>
      </w:r>
      <w:r w:rsidR="00F370AB">
        <w:t>, either</w:t>
      </w:r>
      <w:r w:rsidR="0004341E">
        <w:t xml:space="preserve"> </w:t>
      </w:r>
      <w:r w:rsidR="00F41654">
        <w:t xml:space="preserve">of </w:t>
      </w:r>
      <w:r w:rsidR="00F370AB">
        <w:t xml:space="preserve">pests or species of conservation/management interest, </w:t>
      </w:r>
      <w:r w:rsidR="0004341E">
        <w:t>to consider</w:t>
      </w:r>
      <w:r w:rsidR="00873FE9">
        <w:t xml:space="preserve"> using</w:t>
      </w:r>
      <w:r w:rsidR="0004341E">
        <w:t xml:space="preserve"> size-structured models </w:t>
      </w:r>
      <w:r w:rsidR="00873FE9">
        <w:t>and field parameter estimates (</w:t>
      </w:r>
      <w:r w:rsidR="00E6587E">
        <w:t>see also</w:t>
      </w:r>
      <w:r w:rsidR="00873FE9">
        <w:t xml:space="preserve"> Chockley et al. 2008) to scale</w:t>
      </w:r>
      <w:r w:rsidR="00E6587E">
        <w:t>-</w:t>
      </w:r>
      <w:r w:rsidR="00873FE9">
        <w:t xml:space="preserve">up their predator-prey work and study the net effects of predators on prey population </w:t>
      </w:r>
      <w:r w:rsidR="00D42A17">
        <w:t>growth</w:t>
      </w:r>
      <w:r w:rsidR="00873FE9">
        <w:t>.</w:t>
      </w:r>
    </w:p>
    <w:bookmarkEnd w:id="9"/>
    <w:p w14:paraId="3B536BF2" w14:textId="1B00E6D7" w:rsidR="00AE42E6" w:rsidRPr="00FB48BB" w:rsidRDefault="00C6515F" w:rsidP="00EA3C28">
      <w:pPr>
        <w:pStyle w:val="Heading1"/>
        <w:spacing w:before="0" w:line="360" w:lineRule="auto"/>
        <w:jc w:val="both"/>
        <w:rPr>
          <w:rFonts w:cs="Times New Roman"/>
          <w:szCs w:val="24"/>
        </w:rPr>
      </w:pPr>
      <w:r w:rsidRPr="00FB48BB">
        <w:rPr>
          <w:rFonts w:cs="Times New Roman"/>
          <w:szCs w:val="24"/>
        </w:rPr>
        <w:t>References</w:t>
      </w:r>
    </w:p>
    <w:p w14:paraId="2D132375" w14:textId="77777777" w:rsidR="006C0053" w:rsidRPr="006C0053" w:rsidRDefault="00F92F46" w:rsidP="00EA3C28">
      <w:pPr>
        <w:pStyle w:val="Bibliography"/>
        <w:jc w:val="both"/>
        <w:rPr>
          <w:rFonts w:cs="Times New Roman"/>
        </w:rPr>
      </w:pPr>
      <w:r w:rsidRPr="00C22A40">
        <w:fldChar w:fldCharType="begin"/>
      </w:r>
      <w:r w:rsidR="00FE7CED">
        <w:instrText xml:space="preserve"> ADDIN ZOTERO_BIBL {"uncited":[],"omitted":[],"custom":[]} CSL_BIBLIOGRAPHY </w:instrText>
      </w:r>
      <w:r w:rsidRPr="00C22A40">
        <w:fldChar w:fldCharType="separate"/>
      </w:r>
      <w:r w:rsidR="006C0053" w:rsidRPr="006C0053">
        <w:rPr>
          <w:rFonts w:cs="Times New Roman"/>
        </w:rPr>
        <w:t xml:space="preserve">Anderson, D. R. (2008). </w:t>
      </w:r>
      <w:r w:rsidR="006C0053" w:rsidRPr="006C0053">
        <w:rPr>
          <w:rFonts w:cs="Times New Roman"/>
          <w:i/>
          <w:iCs/>
        </w:rPr>
        <w:t>Model based inference in the life sciences: A primer on evidence</w:t>
      </w:r>
      <w:r w:rsidR="006C0053" w:rsidRPr="006C0053">
        <w:rPr>
          <w:rFonts w:cs="Times New Roman"/>
        </w:rPr>
        <w:t>. Springer, NY. https://doi.org/10.1007/978-0-387-74075-1</w:t>
      </w:r>
    </w:p>
    <w:p w14:paraId="52441080" w14:textId="77777777" w:rsidR="006C0053" w:rsidRPr="006C0053" w:rsidRDefault="006C0053" w:rsidP="00EA3C28">
      <w:pPr>
        <w:pStyle w:val="Bibliography"/>
        <w:jc w:val="both"/>
        <w:rPr>
          <w:rFonts w:cs="Times New Roman"/>
        </w:rPr>
      </w:pPr>
      <w:r w:rsidRPr="006C0053">
        <w:rPr>
          <w:rFonts w:cs="Times New Roman"/>
        </w:rPr>
        <w:t xml:space="preserve">Baker, R., &amp; Waltham, N. (2020). Tethering mobile aquatic organisms to measure predation: A renewed call for caution. </w:t>
      </w:r>
      <w:r w:rsidRPr="006C0053">
        <w:rPr>
          <w:rFonts w:cs="Times New Roman"/>
          <w:i/>
          <w:iCs/>
        </w:rPr>
        <w:t>Journal of Experimental Marine Biology and Ecology</w:t>
      </w:r>
      <w:r w:rsidRPr="006C0053">
        <w:rPr>
          <w:rFonts w:cs="Times New Roman"/>
        </w:rPr>
        <w:t xml:space="preserve">, </w:t>
      </w:r>
      <w:r w:rsidRPr="006C0053">
        <w:rPr>
          <w:rFonts w:cs="Times New Roman"/>
          <w:i/>
          <w:iCs/>
        </w:rPr>
        <w:t>523</w:t>
      </w:r>
      <w:r w:rsidRPr="006C0053">
        <w:rPr>
          <w:rFonts w:cs="Times New Roman"/>
        </w:rPr>
        <w:t>, 1–7.</w:t>
      </w:r>
    </w:p>
    <w:p w14:paraId="1839E5E7" w14:textId="77777777" w:rsidR="006C0053" w:rsidRPr="006C0053" w:rsidRDefault="006C0053" w:rsidP="00EA3C28">
      <w:pPr>
        <w:pStyle w:val="Bibliography"/>
        <w:jc w:val="both"/>
        <w:rPr>
          <w:rFonts w:cs="Times New Roman"/>
        </w:rPr>
      </w:pPr>
      <w:r w:rsidRPr="006C0053">
        <w:rPr>
          <w:rFonts w:cs="Times New Roman"/>
        </w:rPr>
        <w:t>Barrus, N. T., Drumheller, D., Cook, M. I., &amp; Dorn, N. J. (2023). Life history responses of two co-occurring congeneric Apple Snails (</w:t>
      </w:r>
      <w:r w:rsidRPr="000008F4">
        <w:rPr>
          <w:rFonts w:cs="Times New Roman"/>
          <w:i/>
          <w:iCs/>
        </w:rPr>
        <w:t>Pomacea maculata</w:t>
      </w:r>
      <w:r w:rsidRPr="006C0053">
        <w:rPr>
          <w:rFonts w:cs="Times New Roman"/>
        </w:rPr>
        <w:t xml:space="preserve"> and</w:t>
      </w:r>
      <w:r w:rsidRPr="000008F4">
        <w:rPr>
          <w:rFonts w:cs="Times New Roman"/>
          <w:i/>
          <w:iCs/>
        </w:rPr>
        <w:t xml:space="preserve"> P. paludosa</w:t>
      </w:r>
      <w:r w:rsidRPr="006C0053">
        <w:rPr>
          <w:rFonts w:cs="Times New Roman"/>
        </w:rPr>
        <w:t xml:space="preserve">) to variation in </w:t>
      </w:r>
      <w:r w:rsidRPr="006C0053">
        <w:rPr>
          <w:rFonts w:cs="Times New Roman"/>
        </w:rPr>
        <w:lastRenderedPageBreak/>
        <w:t xml:space="preserve">water depth and metaphyton total phosphorus. </w:t>
      </w:r>
      <w:r w:rsidRPr="006C0053">
        <w:rPr>
          <w:rFonts w:cs="Times New Roman"/>
          <w:i/>
          <w:iCs/>
        </w:rPr>
        <w:t>Hydrobiologia</w:t>
      </w:r>
      <w:r w:rsidRPr="006C0053">
        <w:rPr>
          <w:rFonts w:cs="Times New Roman"/>
        </w:rPr>
        <w:t xml:space="preserve">, </w:t>
      </w:r>
      <w:r w:rsidRPr="006C0053">
        <w:rPr>
          <w:rFonts w:cs="Times New Roman"/>
          <w:i/>
          <w:iCs/>
        </w:rPr>
        <w:t>850</w:t>
      </w:r>
      <w:r w:rsidRPr="006C0053">
        <w:rPr>
          <w:rFonts w:cs="Times New Roman"/>
        </w:rPr>
        <w:t>(4), 841–860. https://doi.org/10.1007/s10750-022-05128-9</w:t>
      </w:r>
    </w:p>
    <w:p w14:paraId="00359BE0" w14:textId="77777777" w:rsidR="006C0053" w:rsidRPr="006C0053" w:rsidRDefault="006C0053" w:rsidP="00EA3C28">
      <w:pPr>
        <w:pStyle w:val="Bibliography"/>
        <w:jc w:val="both"/>
        <w:rPr>
          <w:rFonts w:cs="Times New Roman"/>
        </w:rPr>
      </w:pPr>
      <w:r w:rsidRPr="006C0053">
        <w:rPr>
          <w:rFonts w:cs="Times New Roman"/>
        </w:rPr>
        <w:t xml:space="preserve">Brown, C., Oppon, K. J., &amp; Cahill, J. F. (2019). Species‐specific size vulnerabilities in a competitive arena: Nutrient heterogeneity and soil fertility alter plant competitive size asymmetries. </w:t>
      </w:r>
      <w:r w:rsidRPr="006C0053">
        <w:rPr>
          <w:rFonts w:cs="Times New Roman"/>
          <w:i/>
          <w:iCs/>
        </w:rPr>
        <w:t>Functional Ecology</w:t>
      </w:r>
      <w:r w:rsidRPr="006C0053">
        <w:rPr>
          <w:rFonts w:cs="Times New Roman"/>
        </w:rPr>
        <w:t xml:space="preserve">, </w:t>
      </w:r>
      <w:r w:rsidRPr="006C0053">
        <w:rPr>
          <w:rFonts w:cs="Times New Roman"/>
          <w:i/>
          <w:iCs/>
        </w:rPr>
        <w:t>33</w:t>
      </w:r>
      <w:r w:rsidRPr="006C0053">
        <w:rPr>
          <w:rFonts w:cs="Times New Roman"/>
        </w:rPr>
        <w:t>(8), 1491–1503. https://doi.org/10.1111/1365-2435.13340</w:t>
      </w:r>
    </w:p>
    <w:p w14:paraId="23A98265" w14:textId="77777777" w:rsidR="006C0053" w:rsidRPr="006C0053" w:rsidRDefault="006C0053" w:rsidP="00EA3C28">
      <w:pPr>
        <w:pStyle w:val="Bibliography"/>
        <w:jc w:val="both"/>
        <w:rPr>
          <w:rFonts w:cs="Times New Roman"/>
        </w:rPr>
      </w:pPr>
      <w:r w:rsidRPr="006C0053">
        <w:rPr>
          <w:rFonts w:cs="Times New Roman"/>
        </w:rPr>
        <w:t xml:space="preserve">Cattau, C. E., Darby, P. C., Fletcher, R. J., &amp; Kitchens, W. M. (2014). Reproductive responses of the endangered snail kite to variations in prey density. </w:t>
      </w:r>
      <w:r w:rsidRPr="006C0053">
        <w:rPr>
          <w:rFonts w:cs="Times New Roman"/>
          <w:i/>
          <w:iCs/>
        </w:rPr>
        <w:t>Journal of Wildlife Management</w:t>
      </w:r>
      <w:r w:rsidRPr="006C0053">
        <w:rPr>
          <w:rFonts w:cs="Times New Roman"/>
        </w:rPr>
        <w:t xml:space="preserve">, </w:t>
      </w:r>
      <w:r w:rsidRPr="006C0053">
        <w:rPr>
          <w:rFonts w:cs="Times New Roman"/>
          <w:i/>
          <w:iCs/>
        </w:rPr>
        <w:t>78</w:t>
      </w:r>
      <w:r w:rsidRPr="006C0053">
        <w:rPr>
          <w:rFonts w:cs="Times New Roman"/>
        </w:rPr>
        <w:t>(4), 620–631. https://doi.org/10.1002/jwmg.706</w:t>
      </w:r>
    </w:p>
    <w:p w14:paraId="38FC2201" w14:textId="77777777" w:rsidR="006C0053" w:rsidRPr="006C0053" w:rsidRDefault="006C0053" w:rsidP="00EA3C28">
      <w:pPr>
        <w:pStyle w:val="Bibliography"/>
        <w:jc w:val="both"/>
        <w:rPr>
          <w:rFonts w:cs="Times New Roman"/>
        </w:rPr>
      </w:pPr>
      <w:r w:rsidRPr="006C0053">
        <w:rPr>
          <w:rFonts w:cs="Times New Roman"/>
        </w:rPr>
        <w:t xml:space="preserve">Cattau, C. E., Fletcher, R. J., Reichert, B. E., &amp; Kitchens, W. M. (2016). Counteracting effects of a non‐native prey on the demography of a native predator culminate in positive population growth. </w:t>
      </w:r>
      <w:r w:rsidRPr="006C0053">
        <w:rPr>
          <w:rFonts w:cs="Times New Roman"/>
          <w:i/>
          <w:iCs/>
        </w:rPr>
        <w:t>Ecological Applications</w:t>
      </w:r>
      <w:r w:rsidRPr="006C0053">
        <w:rPr>
          <w:rFonts w:cs="Times New Roman"/>
        </w:rPr>
        <w:t xml:space="preserve">, </w:t>
      </w:r>
      <w:r w:rsidRPr="006C0053">
        <w:rPr>
          <w:rFonts w:cs="Times New Roman"/>
          <w:i/>
          <w:iCs/>
        </w:rPr>
        <w:t>26</w:t>
      </w:r>
      <w:r w:rsidRPr="006C0053">
        <w:rPr>
          <w:rFonts w:cs="Times New Roman"/>
        </w:rPr>
        <w:t>(7), 1952–1968. https://doi.org/10.1890/15-1020.1</w:t>
      </w:r>
    </w:p>
    <w:p w14:paraId="3BB142E6" w14:textId="77777777" w:rsidR="006C0053" w:rsidRPr="006C0053" w:rsidRDefault="006C0053" w:rsidP="00EA3C28">
      <w:pPr>
        <w:pStyle w:val="Bibliography"/>
        <w:jc w:val="both"/>
        <w:rPr>
          <w:rFonts w:cs="Times New Roman"/>
        </w:rPr>
      </w:pPr>
      <w:r w:rsidRPr="006C0053">
        <w:rPr>
          <w:rFonts w:cs="Times New Roman"/>
        </w:rPr>
        <w:t xml:space="preserve">Chockley, B., St. Mary, C., &amp; Osenberg, C. (2008). Population sinks in the Upper Florida Keys: The importance of demographic variation in population dynamics of the marine shrimp Stenopus hispidus. </w:t>
      </w:r>
      <w:r w:rsidRPr="006C0053">
        <w:rPr>
          <w:rFonts w:cs="Times New Roman"/>
          <w:i/>
          <w:iCs/>
        </w:rPr>
        <w:t>Marine Ecology Progress Series</w:t>
      </w:r>
      <w:r w:rsidRPr="006C0053">
        <w:rPr>
          <w:rFonts w:cs="Times New Roman"/>
        </w:rPr>
        <w:t xml:space="preserve">, </w:t>
      </w:r>
      <w:r w:rsidRPr="006C0053">
        <w:rPr>
          <w:rFonts w:cs="Times New Roman"/>
          <w:i/>
          <w:iCs/>
        </w:rPr>
        <w:t>360</w:t>
      </w:r>
      <w:r w:rsidRPr="006C0053">
        <w:rPr>
          <w:rFonts w:cs="Times New Roman"/>
        </w:rPr>
        <w:t>, 135–145. https://doi.org/10.3354/meps07404</w:t>
      </w:r>
    </w:p>
    <w:p w14:paraId="1A6056C9" w14:textId="77777777" w:rsidR="006C0053" w:rsidRPr="006C0053" w:rsidRDefault="006C0053" w:rsidP="00EA3C28">
      <w:pPr>
        <w:pStyle w:val="Bibliography"/>
        <w:jc w:val="both"/>
        <w:rPr>
          <w:rFonts w:cs="Times New Roman"/>
        </w:rPr>
      </w:pPr>
      <w:r w:rsidRPr="006C0053">
        <w:rPr>
          <w:rFonts w:cs="Times New Roman"/>
        </w:rPr>
        <w:t xml:space="preserve">Cuthbert, R. N., Wasserman, R. J., Dalu, T., Kaiser, H., Weyl, O. L. F., Dick, J. T. A., Sentis, A., McCoy, M. W., &amp; Alexander, M. E. (2020). Influence of intra‐ and interspecific variation in predator–prey body size ratios on trophic interaction strengths. </w:t>
      </w:r>
      <w:r w:rsidRPr="006C0053">
        <w:rPr>
          <w:rFonts w:cs="Times New Roman"/>
          <w:i/>
          <w:iCs/>
        </w:rPr>
        <w:t>Ecology and Evolution</w:t>
      </w:r>
      <w:r w:rsidRPr="006C0053">
        <w:rPr>
          <w:rFonts w:cs="Times New Roman"/>
        </w:rPr>
        <w:t xml:space="preserve">, </w:t>
      </w:r>
      <w:r w:rsidRPr="006C0053">
        <w:rPr>
          <w:rFonts w:cs="Times New Roman"/>
          <w:i/>
          <w:iCs/>
        </w:rPr>
        <w:t>10</w:t>
      </w:r>
      <w:r w:rsidRPr="006C0053">
        <w:rPr>
          <w:rFonts w:cs="Times New Roman"/>
        </w:rPr>
        <w:t>(12), 5946–5962. https://doi.org/10.1002/ece3.6332</w:t>
      </w:r>
    </w:p>
    <w:p w14:paraId="7CEE1FB4" w14:textId="77777777" w:rsidR="006C0053" w:rsidRPr="006C0053" w:rsidRDefault="006C0053" w:rsidP="00EA3C28">
      <w:pPr>
        <w:pStyle w:val="Bibliography"/>
        <w:jc w:val="both"/>
        <w:rPr>
          <w:rFonts w:cs="Times New Roman"/>
        </w:rPr>
      </w:pPr>
      <w:r w:rsidRPr="006C0053">
        <w:rPr>
          <w:rFonts w:cs="Times New Roman"/>
        </w:rPr>
        <w:t xml:space="preserve">Dalrymple, G. H. (1977). Intraspecific Variation in the Cranial Feeding Mechanism of Turtles of the Genus </w:t>
      </w:r>
      <w:r w:rsidRPr="001F1521">
        <w:rPr>
          <w:rFonts w:cs="Times New Roman"/>
          <w:i/>
          <w:iCs/>
        </w:rPr>
        <w:t xml:space="preserve">Trionyx </w:t>
      </w:r>
      <w:r w:rsidRPr="006C0053">
        <w:rPr>
          <w:rFonts w:cs="Times New Roman"/>
        </w:rPr>
        <w:t xml:space="preserve">( Reptilia , Testudines , Trionychidae ). </w:t>
      </w:r>
      <w:r w:rsidRPr="006C0053">
        <w:rPr>
          <w:rFonts w:cs="Times New Roman"/>
          <w:i/>
          <w:iCs/>
        </w:rPr>
        <w:t>Journal of Herpetology</w:t>
      </w:r>
      <w:r w:rsidRPr="006C0053">
        <w:rPr>
          <w:rFonts w:cs="Times New Roman"/>
        </w:rPr>
        <w:t xml:space="preserve">, </w:t>
      </w:r>
      <w:r w:rsidRPr="006C0053">
        <w:rPr>
          <w:rFonts w:cs="Times New Roman"/>
          <w:i/>
          <w:iCs/>
        </w:rPr>
        <w:t>11</w:t>
      </w:r>
      <w:r w:rsidRPr="006C0053">
        <w:rPr>
          <w:rFonts w:cs="Times New Roman"/>
        </w:rPr>
        <w:t>(3), 255–285.</w:t>
      </w:r>
    </w:p>
    <w:p w14:paraId="56432F8E" w14:textId="77777777" w:rsidR="006C0053" w:rsidRPr="006C0053" w:rsidRDefault="006C0053" w:rsidP="00EA3C28">
      <w:pPr>
        <w:pStyle w:val="Bibliography"/>
        <w:jc w:val="both"/>
        <w:rPr>
          <w:rFonts w:cs="Times New Roman"/>
        </w:rPr>
      </w:pPr>
      <w:r w:rsidRPr="006C0053">
        <w:rPr>
          <w:rFonts w:cs="Times New Roman"/>
        </w:rPr>
        <w:lastRenderedPageBreak/>
        <w:t xml:space="preserve">Darby, P. C., DeAngelis, D. L., Romañach, S. S., Suir, K., &amp; Bridevaux, J. (2015). Modeling apple snail population dynamics on the Everglades landscape. </w:t>
      </w:r>
      <w:r w:rsidRPr="006C0053">
        <w:rPr>
          <w:rFonts w:cs="Times New Roman"/>
          <w:i/>
          <w:iCs/>
        </w:rPr>
        <w:t>Landscape Ecology</w:t>
      </w:r>
      <w:r w:rsidRPr="006C0053">
        <w:rPr>
          <w:rFonts w:cs="Times New Roman"/>
        </w:rPr>
        <w:t xml:space="preserve">, </w:t>
      </w:r>
      <w:r w:rsidRPr="006C0053">
        <w:rPr>
          <w:rFonts w:cs="Times New Roman"/>
          <w:i/>
          <w:iCs/>
        </w:rPr>
        <w:t>30</w:t>
      </w:r>
      <w:r w:rsidRPr="006C0053">
        <w:rPr>
          <w:rFonts w:cs="Times New Roman"/>
        </w:rPr>
        <w:t>(8), 1497–1510. https://doi.org/10.1007/s10980-015-0205-5</w:t>
      </w:r>
    </w:p>
    <w:p w14:paraId="6A843B77" w14:textId="77777777" w:rsidR="006C0053" w:rsidRPr="006C0053" w:rsidRDefault="006C0053" w:rsidP="00EA3C28">
      <w:pPr>
        <w:pStyle w:val="Bibliography"/>
        <w:jc w:val="both"/>
        <w:rPr>
          <w:rFonts w:cs="Times New Roman"/>
        </w:rPr>
      </w:pPr>
      <w:r w:rsidRPr="006C0053">
        <w:rPr>
          <w:rFonts w:cs="Times New Roman"/>
        </w:rPr>
        <w:t xml:space="preserve">Davidson, A. T., &amp; Dorn, N. J. (2018). System productivity alters predator sorting of a size-structured mixed prey community. </w:t>
      </w:r>
      <w:r w:rsidRPr="006C0053">
        <w:rPr>
          <w:rFonts w:cs="Times New Roman"/>
          <w:i/>
          <w:iCs/>
        </w:rPr>
        <w:t>Oecologia</w:t>
      </w:r>
      <w:r w:rsidRPr="006C0053">
        <w:rPr>
          <w:rFonts w:cs="Times New Roman"/>
        </w:rPr>
        <w:t xml:space="preserve">, </w:t>
      </w:r>
      <w:r w:rsidRPr="006C0053">
        <w:rPr>
          <w:rFonts w:cs="Times New Roman"/>
          <w:i/>
          <w:iCs/>
        </w:rPr>
        <w:t>186</w:t>
      </w:r>
      <w:r w:rsidRPr="006C0053">
        <w:rPr>
          <w:rFonts w:cs="Times New Roman"/>
        </w:rPr>
        <w:t>(4), 1101–1111. https://doi.org/10.1007/s00442-018-4099-1</w:t>
      </w:r>
    </w:p>
    <w:p w14:paraId="6DEA3F1C" w14:textId="77777777" w:rsidR="006C0053" w:rsidRPr="006C0053" w:rsidRDefault="006C0053" w:rsidP="00EA3C28">
      <w:pPr>
        <w:pStyle w:val="Bibliography"/>
        <w:jc w:val="both"/>
        <w:rPr>
          <w:rFonts w:cs="Times New Roman"/>
        </w:rPr>
      </w:pPr>
      <w:r w:rsidRPr="006C0053">
        <w:rPr>
          <w:rFonts w:cs="Times New Roman"/>
        </w:rPr>
        <w:t xml:space="preserve">Davidson, A. T., Hamman, E. A., McCoy, M. W., &amp; Vonesh, J. R. (2021). Asymmetrical effects of temperature on stage‐structured predator–prey interactions. </w:t>
      </w:r>
      <w:r w:rsidRPr="006C0053">
        <w:rPr>
          <w:rFonts w:cs="Times New Roman"/>
          <w:i/>
          <w:iCs/>
        </w:rPr>
        <w:t>Functional Ecology</w:t>
      </w:r>
      <w:r w:rsidRPr="006C0053">
        <w:rPr>
          <w:rFonts w:cs="Times New Roman"/>
        </w:rPr>
        <w:t xml:space="preserve">, </w:t>
      </w:r>
      <w:r w:rsidRPr="006C0053">
        <w:rPr>
          <w:rFonts w:cs="Times New Roman"/>
          <w:i/>
          <w:iCs/>
        </w:rPr>
        <w:t>35</w:t>
      </w:r>
      <w:r w:rsidRPr="006C0053">
        <w:rPr>
          <w:rFonts w:cs="Times New Roman"/>
        </w:rPr>
        <w:t>(5), 1041–1054. https://doi.org/10.1111/1365-2435.13777</w:t>
      </w:r>
    </w:p>
    <w:p w14:paraId="4E84112D" w14:textId="77777777" w:rsidR="006C0053" w:rsidRPr="006C0053" w:rsidRDefault="006C0053" w:rsidP="00EA3C28">
      <w:pPr>
        <w:pStyle w:val="Bibliography"/>
        <w:jc w:val="both"/>
        <w:rPr>
          <w:rFonts w:cs="Times New Roman"/>
        </w:rPr>
      </w:pPr>
      <w:r w:rsidRPr="006C0053">
        <w:rPr>
          <w:rFonts w:cs="Times New Roman"/>
        </w:rPr>
        <w:t xml:space="preserve">Dorn, N. J., &amp; Cook, M. I. (2015). Hydrological disturbance diminishes predator control in wetlands. </w:t>
      </w:r>
      <w:r w:rsidRPr="006C0053">
        <w:rPr>
          <w:rFonts w:cs="Times New Roman"/>
          <w:i/>
          <w:iCs/>
        </w:rPr>
        <w:t>Ecology</w:t>
      </w:r>
      <w:r w:rsidRPr="006C0053">
        <w:rPr>
          <w:rFonts w:cs="Times New Roman"/>
        </w:rPr>
        <w:t xml:space="preserve">, </w:t>
      </w:r>
      <w:r w:rsidRPr="006C0053">
        <w:rPr>
          <w:rFonts w:cs="Times New Roman"/>
          <w:i/>
          <w:iCs/>
        </w:rPr>
        <w:t>96</w:t>
      </w:r>
      <w:r w:rsidRPr="006C0053">
        <w:rPr>
          <w:rFonts w:cs="Times New Roman"/>
        </w:rPr>
        <w:t>(11), 2984–2993. https://doi.org/10.1890/14-1505.1</w:t>
      </w:r>
    </w:p>
    <w:p w14:paraId="3B93DCDD" w14:textId="77777777" w:rsidR="006C0053" w:rsidRPr="006C0053" w:rsidRDefault="006C0053" w:rsidP="00EA3C28">
      <w:pPr>
        <w:pStyle w:val="Bibliography"/>
        <w:jc w:val="both"/>
        <w:rPr>
          <w:rFonts w:cs="Times New Roman"/>
        </w:rPr>
      </w:pPr>
      <w:r w:rsidRPr="006C0053">
        <w:rPr>
          <w:rFonts w:cs="Times New Roman"/>
        </w:rPr>
        <w:t xml:space="preserve">Drumheller, D. K., Cook, M. I., &amp; Dorn, N. J. (2022). The role of direct chemical inhibition in the displacement of a native herbivore by an invasive congener. </w:t>
      </w:r>
      <w:r w:rsidRPr="006C0053">
        <w:rPr>
          <w:rFonts w:cs="Times New Roman"/>
          <w:i/>
          <w:iCs/>
        </w:rPr>
        <w:t>Biological Invasions</w:t>
      </w:r>
      <w:r w:rsidRPr="006C0053">
        <w:rPr>
          <w:rFonts w:cs="Times New Roman"/>
        </w:rPr>
        <w:t xml:space="preserve">, </w:t>
      </w:r>
      <w:r w:rsidRPr="006C0053">
        <w:rPr>
          <w:rFonts w:cs="Times New Roman"/>
          <w:i/>
          <w:iCs/>
        </w:rPr>
        <w:t>0123456789</w:t>
      </w:r>
      <w:r w:rsidRPr="006C0053">
        <w:rPr>
          <w:rFonts w:cs="Times New Roman"/>
        </w:rPr>
        <w:t>. https://doi.org/10.1007/s10530-022-02752-3</w:t>
      </w:r>
    </w:p>
    <w:p w14:paraId="328CEB3E" w14:textId="77777777" w:rsidR="006C0053" w:rsidRPr="006C0053" w:rsidRDefault="006C0053" w:rsidP="00EA3C28">
      <w:pPr>
        <w:pStyle w:val="Bibliography"/>
        <w:jc w:val="both"/>
        <w:rPr>
          <w:rFonts w:cs="Times New Roman"/>
        </w:rPr>
      </w:pPr>
      <w:r w:rsidRPr="006C0053">
        <w:rPr>
          <w:rFonts w:cs="Times New Roman"/>
        </w:rPr>
        <w:t xml:space="preserve">Gaiser, E. E., Trexler, J. C., &amp; Wetzel, P. R. (2012). The Florida Everglades. In D. P. Batzer &amp; A. H. Baldwin (Eds.), </w:t>
      </w:r>
      <w:r w:rsidRPr="006C0053">
        <w:rPr>
          <w:rFonts w:cs="Times New Roman"/>
          <w:i/>
          <w:iCs/>
        </w:rPr>
        <w:t>Wetland Habitats of North America</w:t>
      </w:r>
      <w:r w:rsidRPr="006C0053">
        <w:rPr>
          <w:rFonts w:cs="Times New Roman"/>
        </w:rPr>
        <w:t xml:space="preserve"> (pp. 231–252). University of California Press.</w:t>
      </w:r>
    </w:p>
    <w:p w14:paraId="63298502" w14:textId="77777777" w:rsidR="006C0053" w:rsidRPr="006C0053" w:rsidRDefault="006C0053" w:rsidP="00EA3C28">
      <w:pPr>
        <w:pStyle w:val="Bibliography"/>
        <w:jc w:val="both"/>
        <w:rPr>
          <w:rFonts w:cs="Times New Roman"/>
        </w:rPr>
      </w:pPr>
      <w:r w:rsidRPr="006C0053">
        <w:rPr>
          <w:rFonts w:cs="Times New Roman"/>
        </w:rPr>
        <w:t xml:space="preserve">Gutierre, S. M. M., Darby, P. C., Valentine-Darby, P. L., Mellow, D. J., Therrien, M., &amp; Watford, M. (2019). Contrasting patterns of </w:t>
      </w:r>
      <w:r w:rsidRPr="001F1521">
        <w:rPr>
          <w:rFonts w:cs="Times New Roman"/>
          <w:i/>
          <w:iCs/>
        </w:rPr>
        <w:t>pomacea maculata</w:t>
      </w:r>
      <w:r w:rsidRPr="006C0053">
        <w:rPr>
          <w:rFonts w:cs="Times New Roman"/>
        </w:rPr>
        <w:t xml:space="preserve"> establishment and dispersal in an everglades wetland unit and a central florida lake. </w:t>
      </w:r>
      <w:r w:rsidRPr="006C0053">
        <w:rPr>
          <w:rFonts w:cs="Times New Roman"/>
          <w:i/>
          <w:iCs/>
        </w:rPr>
        <w:t>Diversity</w:t>
      </w:r>
      <w:r w:rsidRPr="006C0053">
        <w:rPr>
          <w:rFonts w:cs="Times New Roman"/>
        </w:rPr>
        <w:t xml:space="preserve">, </w:t>
      </w:r>
      <w:r w:rsidRPr="006C0053">
        <w:rPr>
          <w:rFonts w:cs="Times New Roman"/>
          <w:i/>
          <w:iCs/>
        </w:rPr>
        <w:t>11</w:t>
      </w:r>
      <w:r w:rsidRPr="006C0053">
        <w:rPr>
          <w:rFonts w:cs="Times New Roman"/>
        </w:rPr>
        <w:t>(10), 1–20. https://doi.org/10.3390/d11100183</w:t>
      </w:r>
    </w:p>
    <w:p w14:paraId="4AE0959D" w14:textId="77777777" w:rsidR="006C0053" w:rsidRPr="006C0053" w:rsidRDefault="006C0053" w:rsidP="00EA3C28">
      <w:pPr>
        <w:pStyle w:val="Bibliography"/>
        <w:jc w:val="both"/>
        <w:rPr>
          <w:rFonts w:cs="Times New Roman"/>
        </w:rPr>
      </w:pPr>
      <w:r w:rsidRPr="006C0053">
        <w:rPr>
          <w:rFonts w:cs="Times New Roman"/>
        </w:rPr>
        <w:t xml:space="preserve">Hanning, G. W. (1979). </w:t>
      </w:r>
      <w:r w:rsidRPr="006C0053">
        <w:rPr>
          <w:rFonts w:cs="Times New Roman"/>
          <w:i/>
          <w:iCs/>
        </w:rPr>
        <w:t>Aspects of Reproduction in Pomacea paludosa (mesogastropods: Pilidae)</w:t>
      </w:r>
      <w:r w:rsidRPr="006C0053">
        <w:rPr>
          <w:rFonts w:cs="Times New Roman"/>
        </w:rPr>
        <w:t>. MS thesis: Florida State University: Tallahassee FL.</w:t>
      </w:r>
    </w:p>
    <w:p w14:paraId="24D8737D" w14:textId="77777777" w:rsidR="006C0053" w:rsidRPr="006C0053" w:rsidRDefault="006C0053" w:rsidP="00EA3C28">
      <w:pPr>
        <w:pStyle w:val="Bibliography"/>
        <w:jc w:val="both"/>
        <w:rPr>
          <w:rFonts w:cs="Times New Roman"/>
        </w:rPr>
      </w:pPr>
      <w:r w:rsidRPr="006C0053">
        <w:rPr>
          <w:rFonts w:cs="Times New Roman"/>
        </w:rPr>
        <w:lastRenderedPageBreak/>
        <w:t xml:space="preserve">Hansen, C., Newman, S., Saunders, C. J., Tate-Boldt, E. K., &amp; Dorn, N. J. (2022). Flow-mediated growth of an aquatic herbivore. </w:t>
      </w:r>
      <w:r w:rsidRPr="006C0053">
        <w:rPr>
          <w:rFonts w:cs="Times New Roman"/>
          <w:i/>
          <w:iCs/>
        </w:rPr>
        <w:t>Hydrobiologia</w:t>
      </w:r>
      <w:r w:rsidRPr="006C0053">
        <w:rPr>
          <w:rFonts w:cs="Times New Roman"/>
        </w:rPr>
        <w:t xml:space="preserve">, </w:t>
      </w:r>
      <w:r w:rsidRPr="006C0053">
        <w:rPr>
          <w:rFonts w:cs="Times New Roman"/>
          <w:i/>
          <w:iCs/>
        </w:rPr>
        <w:t>849</w:t>
      </w:r>
      <w:r w:rsidRPr="006C0053">
        <w:rPr>
          <w:rFonts w:cs="Times New Roman"/>
        </w:rPr>
        <w:t>(14), 3161–3173. https://doi.org/10.1007/s10750-022-04923-8</w:t>
      </w:r>
    </w:p>
    <w:p w14:paraId="1ED358E1" w14:textId="4BE3B042" w:rsidR="006C0053" w:rsidRPr="006C0053" w:rsidRDefault="006C0053" w:rsidP="00EA3C28">
      <w:pPr>
        <w:pStyle w:val="Bibliography"/>
        <w:jc w:val="both"/>
        <w:rPr>
          <w:rFonts w:cs="Times New Roman"/>
        </w:rPr>
      </w:pPr>
      <w:r w:rsidRPr="006C0053">
        <w:rPr>
          <w:rFonts w:cs="Times New Roman"/>
        </w:rPr>
        <w:t xml:space="preserve">Howell, H. J. (2023). </w:t>
      </w:r>
      <w:r w:rsidRPr="006C0053">
        <w:rPr>
          <w:rFonts w:cs="Times New Roman"/>
          <w:i/>
          <w:iCs/>
        </w:rPr>
        <w:t>The Ecology, Conservation, and Management of the Everglades’ Herpetofaunal Community</w:t>
      </w:r>
      <w:r w:rsidRPr="006C0053">
        <w:rPr>
          <w:rFonts w:cs="Times New Roman"/>
        </w:rPr>
        <w:t xml:space="preserve"> [Dissertation]. University of Miami.</w:t>
      </w:r>
      <w:r w:rsidR="003067B2">
        <w:rPr>
          <w:rFonts w:cs="Times New Roman"/>
        </w:rPr>
        <w:t xml:space="preserve"> Miami FL.</w:t>
      </w:r>
    </w:p>
    <w:p w14:paraId="2D057ABE" w14:textId="77777777" w:rsidR="006C0053" w:rsidRPr="006C0053" w:rsidRDefault="006C0053" w:rsidP="00EA3C28">
      <w:pPr>
        <w:pStyle w:val="Bibliography"/>
        <w:jc w:val="both"/>
        <w:rPr>
          <w:rFonts w:cs="Times New Roman"/>
        </w:rPr>
      </w:pPr>
      <w:r w:rsidRPr="006C0053">
        <w:rPr>
          <w:rFonts w:cs="Times New Roman"/>
        </w:rPr>
        <w:t xml:space="preserve">Jeyasingh, P. D., &amp; Weider, L. J. (2005). Phosphorus availability mediates plasticity in life-history traits and predator-prey interactions in </w:t>
      </w:r>
      <w:r w:rsidRPr="006C0053">
        <w:rPr>
          <w:rFonts w:cs="Times New Roman"/>
          <w:i/>
          <w:iCs/>
        </w:rPr>
        <w:t>Daphnia</w:t>
      </w:r>
      <w:r w:rsidRPr="006C0053">
        <w:rPr>
          <w:rFonts w:cs="Times New Roman"/>
        </w:rPr>
        <w:t xml:space="preserve">: Phosphorus alters life-history and predation. </w:t>
      </w:r>
      <w:r w:rsidRPr="006C0053">
        <w:rPr>
          <w:rFonts w:cs="Times New Roman"/>
          <w:i/>
          <w:iCs/>
        </w:rPr>
        <w:t>Ecology Letters</w:t>
      </w:r>
      <w:r w:rsidRPr="006C0053">
        <w:rPr>
          <w:rFonts w:cs="Times New Roman"/>
        </w:rPr>
        <w:t xml:space="preserve">, </w:t>
      </w:r>
      <w:r w:rsidRPr="006C0053">
        <w:rPr>
          <w:rFonts w:cs="Times New Roman"/>
          <w:i/>
          <w:iCs/>
        </w:rPr>
        <w:t>8</w:t>
      </w:r>
      <w:r w:rsidRPr="006C0053">
        <w:rPr>
          <w:rFonts w:cs="Times New Roman"/>
        </w:rPr>
        <w:t>(10), 1021–1028. https://doi.org/10.1111/j.1461-0248.2005.00803.x</w:t>
      </w:r>
    </w:p>
    <w:p w14:paraId="46429E0B" w14:textId="5905EC3E" w:rsidR="006C0053" w:rsidRPr="006C0053" w:rsidRDefault="006C0053" w:rsidP="00EA3C28">
      <w:pPr>
        <w:pStyle w:val="Bibliography"/>
        <w:jc w:val="both"/>
        <w:rPr>
          <w:rFonts w:cs="Times New Roman"/>
        </w:rPr>
      </w:pPr>
      <w:r w:rsidRPr="006C0053">
        <w:rPr>
          <w:rFonts w:cs="Times New Roman"/>
        </w:rPr>
        <w:t>Kesler, D. H., &amp; Munns, W. R. J. (1989). Predation by</w:t>
      </w:r>
      <w:r w:rsidRPr="003067B2">
        <w:rPr>
          <w:rFonts w:cs="Times New Roman"/>
          <w:i/>
          <w:iCs/>
        </w:rPr>
        <w:t xml:space="preserve"> Belostoma flumineum</w:t>
      </w:r>
      <w:r w:rsidRPr="006C0053">
        <w:rPr>
          <w:rFonts w:cs="Times New Roman"/>
        </w:rPr>
        <w:t xml:space="preserve"> ( Hemiptera ): An Important Cause of Mortality in Freshwater Snails. </w:t>
      </w:r>
      <w:r w:rsidRPr="006C0053">
        <w:rPr>
          <w:rFonts w:cs="Times New Roman"/>
          <w:i/>
          <w:iCs/>
        </w:rPr>
        <w:t>Journal of the North American Benthological Society</w:t>
      </w:r>
      <w:r w:rsidRPr="006C0053">
        <w:rPr>
          <w:rFonts w:cs="Times New Roman"/>
        </w:rPr>
        <w:t xml:space="preserve">, </w:t>
      </w:r>
      <w:r w:rsidRPr="006C0053">
        <w:rPr>
          <w:rFonts w:cs="Times New Roman"/>
          <w:i/>
          <w:iCs/>
        </w:rPr>
        <w:t>8</w:t>
      </w:r>
      <w:r w:rsidRPr="006C0053">
        <w:rPr>
          <w:rFonts w:cs="Times New Roman"/>
        </w:rPr>
        <w:t>(4), 342–350.</w:t>
      </w:r>
    </w:p>
    <w:p w14:paraId="04B5EFBB" w14:textId="77777777" w:rsidR="006C0053" w:rsidRPr="006C0053" w:rsidRDefault="006C0053" w:rsidP="00EA3C28">
      <w:pPr>
        <w:pStyle w:val="Bibliography"/>
        <w:jc w:val="both"/>
        <w:rPr>
          <w:rFonts w:cs="Times New Roman"/>
        </w:rPr>
      </w:pPr>
      <w:r w:rsidRPr="006C0053">
        <w:rPr>
          <w:rFonts w:cs="Times New Roman"/>
        </w:rPr>
        <w:t xml:space="preserve">Kingsolver, J. G., &amp; Woods, H. A. (2016). Beyond Thermal Performance Curves: Modeling Time-Dependent Effects of Thermal Stress on Ectotherm Growth Rates. </w:t>
      </w:r>
      <w:r w:rsidRPr="006C0053">
        <w:rPr>
          <w:rFonts w:cs="Times New Roman"/>
          <w:i/>
          <w:iCs/>
        </w:rPr>
        <w:t>The American Naturalist</w:t>
      </w:r>
      <w:r w:rsidRPr="006C0053">
        <w:rPr>
          <w:rFonts w:cs="Times New Roman"/>
        </w:rPr>
        <w:t xml:space="preserve">, </w:t>
      </w:r>
      <w:r w:rsidRPr="006C0053">
        <w:rPr>
          <w:rFonts w:cs="Times New Roman"/>
          <w:i/>
          <w:iCs/>
        </w:rPr>
        <w:t>187</w:t>
      </w:r>
      <w:r w:rsidRPr="006C0053">
        <w:rPr>
          <w:rFonts w:cs="Times New Roman"/>
        </w:rPr>
        <w:t>(3), 283–294. https://doi.org/10.1086/684786</w:t>
      </w:r>
    </w:p>
    <w:p w14:paraId="52BA8358" w14:textId="77777777" w:rsidR="006C0053" w:rsidRPr="006C0053" w:rsidRDefault="006C0053" w:rsidP="00EA3C28">
      <w:pPr>
        <w:pStyle w:val="Bibliography"/>
        <w:jc w:val="both"/>
        <w:rPr>
          <w:rFonts w:cs="Times New Roman"/>
        </w:rPr>
      </w:pPr>
      <w:r w:rsidRPr="006C0053">
        <w:rPr>
          <w:rFonts w:cs="Times New Roman"/>
        </w:rPr>
        <w:t xml:space="preserve">Ma, G., Bai, C., Rudolf, V. H. W., &amp; Ma, C. (2021). Night warming alters mean warming effects on predator–prey interactions by modifying predator demographics and interaction strengths. </w:t>
      </w:r>
      <w:r w:rsidRPr="006C0053">
        <w:rPr>
          <w:rFonts w:cs="Times New Roman"/>
          <w:i/>
          <w:iCs/>
        </w:rPr>
        <w:t>Functional Ecology</w:t>
      </w:r>
      <w:r w:rsidRPr="006C0053">
        <w:rPr>
          <w:rFonts w:cs="Times New Roman"/>
        </w:rPr>
        <w:t xml:space="preserve">, </w:t>
      </w:r>
      <w:r w:rsidRPr="006C0053">
        <w:rPr>
          <w:rFonts w:cs="Times New Roman"/>
          <w:i/>
          <w:iCs/>
        </w:rPr>
        <w:t>35</w:t>
      </w:r>
      <w:r w:rsidRPr="006C0053">
        <w:rPr>
          <w:rFonts w:cs="Times New Roman"/>
        </w:rPr>
        <w:t>(9), 2094–2107. https://doi.org/10.1111/1365-2435.13833</w:t>
      </w:r>
    </w:p>
    <w:p w14:paraId="584D9977" w14:textId="77777777" w:rsidR="006C0053" w:rsidRPr="006C0053" w:rsidRDefault="006C0053" w:rsidP="00EA3C28">
      <w:pPr>
        <w:pStyle w:val="Bibliography"/>
        <w:jc w:val="both"/>
        <w:rPr>
          <w:rFonts w:cs="Times New Roman"/>
        </w:rPr>
      </w:pPr>
      <w:r w:rsidRPr="006C0053">
        <w:rPr>
          <w:rFonts w:cs="Times New Roman"/>
        </w:rPr>
        <w:t xml:space="preserve">MacArthur, R., &amp; Levins, R. (1964). Competition, habitat selections, and character displacement in a patchy environment. </w:t>
      </w:r>
      <w:r w:rsidRPr="006C0053">
        <w:rPr>
          <w:rFonts w:cs="Times New Roman"/>
          <w:i/>
          <w:iCs/>
        </w:rPr>
        <w:t>Proceedings of the National Academy of Sciences</w:t>
      </w:r>
      <w:r w:rsidRPr="006C0053">
        <w:rPr>
          <w:rFonts w:cs="Times New Roman"/>
        </w:rPr>
        <w:t xml:space="preserve">, </w:t>
      </w:r>
      <w:r w:rsidRPr="006C0053">
        <w:rPr>
          <w:rFonts w:cs="Times New Roman"/>
          <w:i/>
          <w:iCs/>
        </w:rPr>
        <w:t>51</w:t>
      </w:r>
      <w:r w:rsidRPr="006C0053">
        <w:rPr>
          <w:rFonts w:cs="Times New Roman"/>
        </w:rPr>
        <w:t>(6), 1207–1210. https://doi.org/10.1073/pnas.51.6.1207</w:t>
      </w:r>
    </w:p>
    <w:p w14:paraId="3405438C" w14:textId="77777777" w:rsidR="006C0053" w:rsidRPr="006C0053" w:rsidRDefault="006C0053" w:rsidP="00EA3C28">
      <w:pPr>
        <w:pStyle w:val="Bibliography"/>
        <w:jc w:val="both"/>
        <w:rPr>
          <w:rFonts w:cs="Times New Roman"/>
        </w:rPr>
      </w:pPr>
      <w:r w:rsidRPr="006C0053">
        <w:rPr>
          <w:rFonts w:cs="Times New Roman"/>
        </w:rPr>
        <w:lastRenderedPageBreak/>
        <w:t xml:space="preserve">McCoy, M. W., Bolker, B. M., Warkentin, K. M., &amp; Vonesh, J. R. (2011). Predicting predation through prey ontogeny using size-dependent functional response models. </w:t>
      </w:r>
      <w:r w:rsidRPr="006C0053">
        <w:rPr>
          <w:rFonts w:cs="Times New Roman"/>
          <w:i/>
          <w:iCs/>
        </w:rPr>
        <w:t>American Naturalist</w:t>
      </w:r>
      <w:r w:rsidRPr="006C0053">
        <w:rPr>
          <w:rFonts w:cs="Times New Roman"/>
        </w:rPr>
        <w:t xml:space="preserve">, </w:t>
      </w:r>
      <w:r w:rsidRPr="006C0053">
        <w:rPr>
          <w:rFonts w:cs="Times New Roman"/>
          <w:i/>
          <w:iCs/>
        </w:rPr>
        <w:t>177</w:t>
      </w:r>
      <w:r w:rsidRPr="006C0053">
        <w:rPr>
          <w:rFonts w:cs="Times New Roman"/>
        </w:rPr>
        <w:t>(6), 752–766. https://doi.org/10.1086/659950</w:t>
      </w:r>
    </w:p>
    <w:p w14:paraId="48FD191E" w14:textId="77777777" w:rsidR="006C0053" w:rsidRPr="006C0053" w:rsidRDefault="006C0053" w:rsidP="00EA3C28">
      <w:pPr>
        <w:pStyle w:val="Bibliography"/>
        <w:jc w:val="both"/>
        <w:rPr>
          <w:rFonts w:cs="Times New Roman"/>
        </w:rPr>
      </w:pPr>
      <w:r w:rsidRPr="006C0053">
        <w:rPr>
          <w:rFonts w:cs="Times New Roman"/>
        </w:rPr>
        <w:t xml:space="preserve">McPeek, M. A., &amp; Peckarsky, B. L. (1998). Life histories and the strengths of species interactions: Combining mortality, growth, and fecundity effects. </w:t>
      </w:r>
      <w:r w:rsidRPr="006C0053">
        <w:rPr>
          <w:rFonts w:cs="Times New Roman"/>
          <w:i/>
          <w:iCs/>
        </w:rPr>
        <w:t>Ecology</w:t>
      </w:r>
      <w:r w:rsidRPr="006C0053">
        <w:rPr>
          <w:rFonts w:cs="Times New Roman"/>
        </w:rPr>
        <w:t xml:space="preserve">, </w:t>
      </w:r>
      <w:r w:rsidRPr="006C0053">
        <w:rPr>
          <w:rFonts w:cs="Times New Roman"/>
          <w:i/>
          <w:iCs/>
        </w:rPr>
        <w:t>79</w:t>
      </w:r>
      <w:r w:rsidRPr="006C0053">
        <w:rPr>
          <w:rFonts w:cs="Times New Roman"/>
        </w:rPr>
        <w:t>(3), 867–879. https://doi.org/10.1890/0012-9658(1998)079[0867:LHATSO]2.0.CO;2</w:t>
      </w:r>
    </w:p>
    <w:p w14:paraId="30B963C6" w14:textId="77777777" w:rsidR="006C0053" w:rsidRPr="006C0053" w:rsidRDefault="006C0053" w:rsidP="00EA3C28">
      <w:pPr>
        <w:pStyle w:val="Bibliography"/>
        <w:jc w:val="both"/>
        <w:rPr>
          <w:rFonts w:cs="Times New Roman"/>
        </w:rPr>
      </w:pPr>
      <w:r w:rsidRPr="006C0053">
        <w:rPr>
          <w:rFonts w:cs="Times New Roman"/>
        </w:rPr>
        <w:t xml:space="preserve">McVoy, C. W., Said, W. P., Obeysekera, J., VanArman, J. A., &amp; Dreschel, T. W. (2011). </w:t>
      </w:r>
      <w:r w:rsidRPr="006C0053">
        <w:rPr>
          <w:rFonts w:cs="Times New Roman"/>
          <w:i/>
          <w:iCs/>
        </w:rPr>
        <w:t>Landscapes and Hydrology of the Predrainage Everglades</w:t>
      </w:r>
      <w:r w:rsidRPr="006C0053">
        <w:rPr>
          <w:rFonts w:cs="Times New Roman"/>
        </w:rPr>
        <w:t>. University Press of Florida.</w:t>
      </w:r>
    </w:p>
    <w:p w14:paraId="53356E88" w14:textId="77777777" w:rsidR="006C0053" w:rsidRPr="006C0053" w:rsidRDefault="006C0053" w:rsidP="00EA3C28">
      <w:pPr>
        <w:pStyle w:val="Bibliography"/>
        <w:jc w:val="both"/>
        <w:rPr>
          <w:rFonts w:cs="Times New Roman"/>
        </w:rPr>
      </w:pPr>
      <w:r w:rsidRPr="006C0053">
        <w:rPr>
          <w:rFonts w:cs="Times New Roman"/>
        </w:rPr>
        <w:t xml:space="preserve">Meehan, M. L., Turnbull, K. F., Sinclair, B. J., &amp; Lindo, Z. (2022). Predators minimize energy costs, rather than maximize energy gains under warming: Evidence from a microcosm feeding experiment. </w:t>
      </w:r>
      <w:r w:rsidRPr="006C0053">
        <w:rPr>
          <w:rFonts w:cs="Times New Roman"/>
          <w:i/>
          <w:iCs/>
        </w:rPr>
        <w:t>Functional Ecology</w:t>
      </w:r>
      <w:r w:rsidRPr="006C0053">
        <w:rPr>
          <w:rFonts w:cs="Times New Roman"/>
        </w:rPr>
        <w:t xml:space="preserve">, </w:t>
      </w:r>
      <w:r w:rsidRPr="006C0053">
        <w:rPr>
          <w:rFonts w:cs="Times New Roman"/>
          <w:i/>
          <w:iCs/>
        </w:rPr>
        <w:t>36</w:t>
      </w:r>
      <w:r w:rsidRPr="006C0053">
        <w:rPr>
          <w:rFonts w:cs="Times New Roman"/>
        </w:rPr>
        <w:t>(9), 2279–2288. https://doi.org/10.1111/1365-2435.14131</w:t>
      </w:r>
    </w:p>
    <w:p w14:paraId="43DE3BCF" w14:textId="77777777" w:rsidR="006C0053" w:rsidRPr="006C0053" w:rsidRDefault="006C0053" w:rsidP="00EA3C28">
      <w:pPr>
        <w:pStyle w:val="Bibliography"/>
        <w:jc w:val="both"/>
        <w:rPr>
          <w:rFonts w:cs="Times New Roman"/>
        </w:rPr>
      </w:pPr>
      <w:r w:rsidRPr="006C0053">
        <w:rPr>
          <w:rFonts w:cs="Times New Roman"/>
        </w:rPr>
        <w:t xml:space="preserve">Nunes, L. T., Barneche, D. R., Lastrucci, N. S., Fraga, A. A., Nunes, J. A. C. C., Ferreira, C. E. L., &amp; Floeter, S. R. (2021). Predicting the effects of body size, temperature and diet on animal feeding rates. </w:t>
      </w:r>
      <w:r w:rsidRPr="006C0053">
        <w:rPr>
          <w:rFonts w:cs="Times New Roman"/>
          <w:i/>
          <w:iCs/>
        </w:rPr>
        <w:t>Functional Ecology</w:t>
      </w:r>
      <w:r w:rsidRPr="006C0053">
        <w:rPr>
          <w:rFonts w:cs="Times New Roman"/>
        </w:rPr>
        <w:t xml:space="preserve">, </w:t>
      </w:r>
      <w:r w:rsidRPr="006C0053">
        <w:rPr>
          <w:rFonts w:cs="Times New Roman"/>
          <w:i/>
          <w:iCs/>
        </w:rPr>
        <w:t>35</w:t>
      </w:r>
      <w:r w:rsidRPr="006C0053">
        <w:rPr>
          <w:rFonts w:cs="Times New Roman"/>
        </w:rPr>
        <w:t>(10), 2229–2240. https://doi.org/10.1111/1365-2435.13872</w:t>
      </w:r>
    </w:p>
    <w:p w14:paraId="3FA95D53" w14:textId="77777777" w:rsidR="006C0053" w:rsidRPr="006C0053" w:rsidRDefault="006C0053" w:rsidP="00EA3C28">
      <w:pPr>
        <w:pStyle w:val="Bibliography"/>
        <w:jc w:val="both"/>
        <w:rPr>
          <w:rFonts w:cs="Times New Roman"/>
        </w:rPr>
      </w:pPr>
      <w:r w:rsidRPr="006C0053">
        <w:rPr>
          <w:rFonts w:cs="Times New Roman"/>
        </w:rPr>
        <w:t xml:space="preserve">Osenberg, C. W., &amp; Mittelbach, G. G. (1996). 12. The Relative Importance of Resource Limitation and Predation Limitation in Food Chains. In </w:t>
      </w:r>
      <w:r w:rsidRPr="006C0053">
        <w:rPr>
          <w:rFonts w:cs="Times New Roman"/>
          <w:i/>
          <w:iCs/>
        </w:rPr>
        <w:t>Food webs</w:t>
      </w:r>
      <w:r w:rsidRPr="006C0053">
        <w:rPr>
          <w:rFonts w:cs="Times New Roman"/>
        </w:rPr>
        <w:t xml:space="preserve"> (pp. 134–148).</w:t>
      </w:r>
    </w:p>
    <w:p w14:paraId="5F6E0CEC" w14:textId="77777777" w:rsidR="006C0053" w:rsidRPr="006C0053" w:rsidRDefault="006C0053" w:rsidP="00EA3C28">
      <w:pPr>
        <w:pStyle w:val="Bibliography"/>
        <w:jc w:val="both"/>
        <w:rPr>
          <w:rFonts w:cs="Times New Roman"/>
        </w:rPr>
      </w:pPr>
      <w:r w:rsidRPr="006C0053">
        <w:rPr>
          <w:rFonts w:cs="Times New Roman"/>
        </w:rPr>
        <w:t xml:space="preserve">Pepi, A., Grof-Tisza, P., Holyoak, M., &amp; Karban, R. (2018). As temperature increases, predator attack rate is more important to survival than a smaller window of prey vulnerability. </w:t>
      </w:r>
      <w:r w:rsidRPr="006C0053">
        <w:rPr>
          <w:rFonts w:cs="Times New Roman"/>
          <w:i/>
          <w:iCs/>
        </w:rPr>
        <w:t>Ecology</w:t>
      </w:r>
      <w:r w:rsidRPr="006C0053">
        <w:rPr>
          <w:rFonts w:cs="Times New Roman"/>
        </w:rPr>
        <w:t xml:space="preserve">, </w:t>
      </w:r>
      <w:r w:rsidRPr="006C0053">
        <w:rPr>
          <w:rFonts w:cs="Times New Roman"/>
          <w:i/>
          <w:iCs/>
        </w:rPr>
        <w:t>99</w:t>
      </w:r>
      <w:r w:rsidRPr="006C0053">
        <w:rPr>
          <w:rFonts w:cs="Times New Roman"/>
        </w:rPr>
        <w:t>(7), 1584–1590. https://doi.org/10.1002/ecy.2356</w:t>
      </w:r>
    </w:p>
    <w:p w14:paraId="1BF2966C" w14:textId="77777777" w:rsidR="006C0053" w:rsidRPr="006C0053" w:rsidRDefault="006C0053" w:rsidP="00EA3C28">
      <w:pPr>
        <w:pStyle w:val="Bibliography"/>
        <w:jc w:val="both"/>
        <w:rPr>
          <w:rFonts w:cs="Times New Roman"/>
        </w:rPr>
      </w:pPr>
      <w:r w:rsidRPr="006C0053">
        <w:rPr>
          <w:rFonts w:cs="Times New Roman"/>
        </w:rPr>
        <w:lastRenderedPageBreak/>
        <w:t xml:space="preserve">Pintar, M. R., Kline, J. L., &amp; Trexler, J. C. (2021). The Aquatic Heteroptera (Hemiptera) of Marshes in the Florida Everglades. </w:t>
      </w:r>
      <w:r w:rsidRPr="006C0053">
        <w:rPr>
          <w:rFonts w:cs="Times New Roman"/>
          <w:i/>
          <w:iCs/>
        </w:rPr>
        <w:t>Florida Entomologist</w:t>
      </w:r>
      <w:r w:rsidRPr="006C0053">
        <w:rPr>
          <w:rFonts w:cs="Times New Roman"/>
        </w:rPr>
        <w:t xml:space="preserve">, </w:t>
      </w:r>
      <w:r w:rsidRPr="006C0053">
        <w:rPr>
          <w:rFonts w:cs="Times New Roman"/>
          <w:i/>
          <w:iCs/>
        </w:rPr>
        <w:t>104</w:t>
      </w:r>
      <w:r w:rsidRPr="006C0053">
        <w:rPr>
          <w:rFonts w:cs="Times New Roman"/>
        </w:rPr>
        <w:t>(4). https://doi.org/10.1653/024.104.0408</w:t>
      </w:r>
    </w:p>
    <w:p w14:paraId="44817B29" w14:textId="77777777" w:rsidR="006C0053" w:rsidRPr="006C0053" w:rsidRDefault="006C0053" w:rsidP="00EA3C28">
      <w:pPr>
        <w:pStyle w:val="Bibliography"/>
        <w:jc w:val="both"/>
        <w:rPr>
          <w:rFonts w:cs="Times New Roman"/>
        </w:rPr>
      </w:pPr>
      <w:r w:rsidRPr="006C0053">
        <w:rPr>
          <w:rFonts w:cs="Times New Roman"/>
        </w:rPr>
        <w:t xml:space="preserve">R Core Team. (2019). </w:t>
      </w:r>
      <w:r w:rsidRPr="006C0053">
        <w:rPr>
          <w:rFonts w:cs="Times New Roman"/>
          <w:i/>
          <w:iCs/>
        </w:rPr>
        <w:t>R: A language and environment for statistical computing. R Foundation for Statistical Computing</w:t>
      </w:r>
      <w:r w:rsidRPr="006C0053">
        <w:rPr>
          <w:rFonts w:cs="Times New Roman"/>
        </w:rPr>
        <w:t xml:space="preserve">. </w:t>
      </w:r>
      <w:r w:rsidRPr="006C0053">
        <w:rPr>
          <w:rFonts w:cs="Times New Roman"/>
          <w:i/>
          <w:iCs/>
        </w:rPr>
        <w:t>URL https://www.R-project.org/</w:t>
      </w:r>
      <w:r w:rsidRPr="006C0053">
        <w:rPr>
          <w:rFonts w:cs="Times New Roman"/>
        </w:rPr>
        <w:t>.</w:t>
      </w:r>
    </w:p>
    <w:p w14:paraId="365EAA23" w14:textId="77777777" w:rsidR="006C0053" w:rsidRPr="006C0053" w:rsidRDefault="006C0053" w:rsidP="00EA3C28">
      <w:pPr>
        <w:pStyle w:val="Bibliography"/>
        <w:jc w:val="both"/>
        <w:rPr>
          <w:rFonts w:cs="Times New Roman"/>
        </w:rPr>
      </w:pPr>
      <w:r w:rsidRPr="006C0053">
        <w:rPr>
          <w:rFonts w:cs="Times New Roman"/>
        </w:rPr>
        <w:t xml:space="preserve">Richardson, C. J. (2010). The Everglades: North America’s subtropical wetland. </w:t>
      </w:r>
      <w:r w:rsidRPr="006C0053">
        <w:rPr>
          <w:rFonts w:cs="Times New Roman"/>
          <w:i/>
          <w:iCs/>
        </w:rPr>
        <w:t>Wetlands Ecology and Management</w:t>
      </w:r>
      <w:r w:rsidRPr="006C0053">
        <w:rPr>
          <w:rFonts w:cs="Times New Roman"/>
        </w:rPr>
        <w:t xml:space="preserve">, </w:t>
      </w:r>
      <w:r w:rsidRPr="006C0053">
        <w:rPr>
          <w:rFonts w:cs="Times New Roman"/>
          <w:i/>
          <w:iCs/>
        </w:rPr>
        <w:t>18</w:t>
      </w:r>
      <w:r w:rsidRPr="006C0053">
        <w:rPr>
          <w:rFonts w:cs="Times New Roman"/>
        </w:rPr>
        <w:t>(5), 517–542. https://doi.org/10.1007/s11273-009-9156-4</w:t>
      </w:r>
    </w:p>
    <w:p w14:paraId="68B1DD2D" w14:textId="77777777" w:rsidR="006C0053" w:rsidRPr="006C0053" w:rsidRDefault="006C0053" w:rsidP="00EA3C28">
      <w:pPr>
        <w:pStyle w:val="Bibliography"/>
        <w:jc w:val="both"/>
        <w:rPr>
          <w:rFonts w:cs="Times New Roman"/>
        </w:rPr>
      </w:pPr>
      <w:r w:rsidRPr="006C0053">
        <w:rPr>
          <w:rFonts w:cs="Times New Roman"/>
        </w:rPr>
        <w:t xml:space="preserve">Rochette, R., &amp; Dill, L. M. (2000). Mortality, behavior and the effects of predators on the intertidal distribution of littorinid gastropods. </w:t>
      </w:r>
      <w:r w:rsidRPr="006C0053">
        <w:rPr>
          <w:rFonts w:cs="Times New Roman"/>
          <w:i/>
          <w:iCs/>
        </w:rPr>
        <w:t>Journal of Experimental Marine Biology and Ecology</w:t>
      </w:r>
      <w:r w:rsidRPr="006C0053">
        <w:rPr>
          <w:rFonts w:cs="Times New Roman"/>
        </w:rPr>
        <w:t xml:space="preserve">, </w:t>
      </w:r>
      <w:r w:rsidRPr="006C0053">
        <w:rPr>
          <w:rFonts w:cs="Times New Roman"/>
          <w:i/>
          <w:iCs/>
        </w:rPr>
        <w:t>253</w:t>
      </w:r>
      <w:r w:rsidRPr="006C0053">
        <w:rPr>
          <w:rFonts w:cs="Times New Roman"/>
        </w:rPr>
        <w:t>(2), 165–191. https://doi.org/10.1016/S0022-0981(00)00253-7</w:t>
      </w:r>
    </w:p>
    <w:p w14:paraId="0A7EE6BC" w14:textId="77777777" w:rsidR="006C0053" w:rsidRPr="006C0053" w:rsidRDefault="006C0053" w:rsidP="00EA3C28">
      <w:pPr>
        <w:pStyle w:val="Bibliography"/>
        <w:jc w:val="both"/>
        <w:rPr>
          <w:rFonts w:cs="Times New Roman"/>
        </w:rPr>
      </w:pPr>
      <w:r w:rsidRPr="006C0053">
        <w:rPr>
          <w:rFonts w:cs="Times New Roman"/>
        </w:rPr>
        <w:t xml:space="preserve">Roland, J., &amp; Embree, D. G. (1995). Biological Control of the Winter Moth. </w:t>
      </w:r>
      <w:r w:rsidRPr="006C0053">
        <w:rPr>
          <w:rFonts w:cs="Times New Roman"/>
          <w:i/>
          <w:iCs/>
        </w:rPr>
        <w:t>Annual Review of Entomology</w:t>
      </w:r>
      <w:r w:rsidRPr="006C0053">
        <w:rPr>
          <w:rFonts w:cs="Times New Roman"/>
        </w:rPr>
        <w:t xml:space="preserve">, </w:t>
      </w:r>
      <w:r w:rsidRPr="006C0053">
        <w:rPr>
          <w:rFonts w:cs="Times New Roman"/>
          <w:i/>
          <w:iCs/>
        </w:rPr>
        <w:t>40</w:t>
      </w:r>
      <w:r w:rsidRPr="006C0053">
        <w:rPr>
          <w:rFonts w:cs="Times New Roman"/>
        </w:rPr>
        <w:t>(1), 475–492. https://doi.org/10.1146/annurev.en.40.010195.002355</w:t>
      </w:r>
    </w:p>
    <w:p w14:paraId="4166768A" w14:textId="77777777" w:rsidR="006C0053" w:rsidRPr="006C0053" w:rsidRDefault="006C0053" w:rsidP="00EA3C28">
      <w:pPr>
        <w:pStyle w:val="Bibliography"/>
        <w:jc w:val="both"/>
        <w:rPr>
          <w:rFonts w:cs="Times New Roman"/>
        </w:rPr>
      </w:pPr>
      <w:r w:rsidRPr="006C0053">
        <w:rPr>
          <w:rFonts w:cs="Times New Roman"/>
        </w:rPr>
        <w:t xml:space="preserve">Ruehl, C. B., &amp; Trexler, J. C. (2015). Reciprocal transplant reveals trade-off of resource quality and predation risk in the field. </w:t>
      </w:r>
      <w:r w:rsidRPr="006C0053">
        <w:rPr>
          <w:rFonts w:cs="Times New Roman"/>
          <w:i/>
          <w:iCs/>
        </w:rPr>
        <w:t>Oecologia</w:t>
      </w:r>
      <w:r w:rsidRPr="006C0053">
        <w:rPr>
          <w:rFonts w:cs="Times New Roman"/>
        </w:rPr>
        <w:t xml:space="preserve">, </w:t>
      </w:r>
      <w:r w:rsidRPr="006C0053">
        <w:rPr>
          <w:rFonts w:cs="Times New Roman"/>
          <w:i/>
          <w:iCs/>
        </w:rPr>
        <w:t>179</w:t>
      </w:r>
      <w:r w:rsidRPr="006C0053">
        <w:rPr>
          <w:rFonts w:cs="Times New Roman"/>
        </w:rPr>
        <w:t>(1), 117–127. https://doi.org/10.1007/s00442-015-3324-4</w:t>
      </w:r>
    </w:p>
    <w:p w14:paraId="12DE6779" w14:textId="77777777" w:rsidR="006C0053" w:rsidRPr="006C0053" w:rsidRDefault="006C0053" w:rsidP="00EA3C28">
      <w:pPr>
        <w:pStyle w:val="Bibliography"/>
        <w:jc w:val="both"/>
        <w:rPr>
          <w:rFonts w:cs="Times New Roman"/>
        </w:rPr>
      </w:pPr>
      <w:r w:rsidRPr="006C0053">
        <w:rPr>
          <w:rFonts w:cs="Times New Roman"/>
        </w:rPr>
        <w:t xml:space="preserve">Sklar, F. H., Chimney, M. J., Newman, S., McCormick, P., Gawlik, D., Miao, S. L., McVoy, C., Said, W., Newman, J., Coronado, C., Crozier, G., Korvela, M., &amp; Rutchey, K. (2005). The ecological—Societal underpinnings of Everglades restoration. </w:t>
      </w:r>
      <w:r w:rsidRPr="006C0053">
        <w:rPr>
          <w:rFonts w:cs="Times New Roman"/>
          <w:i/>
          <w:iCs/>
        </w:rPr>
        <w:t>Frontiers in Ecology and the Environment</w:t>
      </w:r>
      <w:r w:rsidRPr="006C0053">
        <w:rPr>
          <w:rFonts w:cs="Times New Roman"/>
        </w:rPr>
        <w:t xml:space="preserve">, </w:t>
      </w:r>
      <w:r w:rsidRPr="006C0053">
        <w:rPr>
          <w:rFonts w:cs="Times New Roman"/>
          <w:i/>
          <w:iCs/>
        </w:rPr>
        <w:t>3</w:t>
      </w:r>
      <w:r w:rsidRPr="006C0053">
        <w:rPr>
          <w:rFonts w:cs="Times New Roman"/>
        </w:rPr>
        <w:t>(3), 161–169. https://doi.org/10.1890/1540-9295(2005)003[0161:TEUOER]2.0.CO;2</w:t>
      </w:r>
    </w:p>
    <w:p w14:paraId="7934508A" w14:textId="77777777" w:rsidR="006C0053" w:rsidRPr="006C0053" w:rsidRDefault="006C0053" w:rsidP="00EA3C28">
      <w:pPr>
        <w:pStyle w:val="Bibliography"/>
        <w:jc w:val="both"/>
        <w:rPr>
          <w:rFonts w:cs="Times New Roman"/>
        </w:rPr>
      </w:pPr>
      <w:r w:rsidRPr="006C0053">
        <w:rPr>
          <w:rFonts w:cs="Times New Roman"/>
        </w:rPr>
        <w:t xml:space="preserve">Snyder, N. F. R., &amp; Snyder, H. A. (1971). Defenses of the Florida Apple Snail </w:t>
      </w:r>
      <w:r w:rsidRPr="00516654">
        <w:rPr>
          <w:rFonts w:cs="Times New Roman"/>
          <w:i/>
          <w:iCs/>
        </w:rPr>
        <w:t>Pomacea paludosa</w:t>
      </w:r>
      <w:r w:rsidRPr="006C0053">
        <w:rPr>
          <w:rFonts w:cs="Times New Roman"/>
        </w:rPr>
        <w:t xml:space="preserve">. </w:t>
      </w:r>
      <w:r w:rsidRPr="006C0053">
        <w:rPr>
          <w:rFonts w:cs="Times New Roman"/>
          <w:i/>
          <w:iCs/>
        </w:rPr>
        <w:t>Behavior</w:t>
      </w:r>
      <w:r w:rsidRPr="006C0053">
        <w:rPr>
          <w:rFonts w:cs="Times New Roman"/>
        </w:rPr>
        <w:t xml:space="preserve">, </w:t>
      </w:r>
      <w:r w:rsidRPr="006C0053">
        <w:rPr>
          <w:rFonts w:cs="Times New Roman"/>
          <w:i/>
          <w:iCs/>
        </w:rPr>
        <w:t>40</w:t>
      </w:r>
      <w:r w:rsidRPr="006C0053">
        <w:rPr>
          <w:rFonts w:cs="Times New Roman"/>
        </w:rPr>
        <w:t>(3), 175–215.</w:t>
      </w:r>
    </w:p>
    <w:p w14:paraId="6702B830" w14:textId="77777777" w:rsidR="006C0053" w:rsidRPr="006C0053" w:rsidRDefault="006C0053" w:rsidP="00EA3C28">
      <w:pPr>
        <w:pStyle w:val="Bibliography"/>
        <w:jc w:val="both"/>
        <w:rPr>
          <w:rFonts w:cs="Times New Roman"/>
        </w:rPr>
      </w:pPr>
      <w:r w:rsidRPr="006C0053">
        <w:rPr>
          <w:rFonts w:cs="Times New Roman"/>
        </w:rPr>
        <w:lastRenderedPageBreak/>
        <w:t xml:space="preserve">Soomdat, N. N., Griffin, J. N., McCoy, M., Hensel, M. J. S., Buhler, S., Chejanovski, Z., &amp; Silliman, B. R. (2014). Independent and combined effects of multiple predators across ontogeny of a dominant grazer. </w:t>
      </w:r>
      <w:r w:rsidRPr="006C0053">
        <w:rPr>
          <w:rFonts w:cs="Times New Roman"/>
          <w:i/>
          <w:iCs/>
        </w:rPr>
        <w:t>Oikos</w:t>
      </w:r>
      <w:r w:rsidRPr="006C0053">
        <w:rPr>
          <w:rFonts w:cs="Times New Roman"/>
        </w:rPr>
        <w:t xml:space="preserve">, </w:t>
      </w:r>
      <w:r w:rsidRPr="006C0053">
        <w:rPr>
          <w:rFonts w:cs="Times New Roman"/>
          <w:i/>
          <w:iCs/>
        </w:rPr>
        <w:t>123</w:t>
      </w:r>
      <w:r w:rsidRPr="006C0053">
        <w:rPr>
          <w:rFonts w:cs="Times New Roman"/>
        </w:rPr>
        <w:t>(9), 1081–1090. https://doi.org/10.1111/oik.01579</w:t>
      </w:r>
    </w:p>
    <w:p w14:paraId="6E610597" w14:textId="77777777" w:rsidR="006C0053" w:rsidRPr="006C0053" w:rsidRDefault="006C0053" w:rsidP="00EA3C28">
      <w:pPr>
        <w:pStyle w:val="Bibliography"/>
        <w:jc w:val="both"/>
        <w:rPr>
          <w:rFonts w:cs="Times New Roman"/>
        </w:rPr>
      </w:pPr>
      <w:r w:rsidRPr="006C0053">
        <w:rPr>
          <w:rFonts w:cs="Times New Roman"/>
        </w:rPr>
        <w:t xml:space="preserve">Twardochleb, L. A., Novak, M., &amp; Moore, J. W. (2012). Using the functional response of a consumer to predict biotic resistance to invasive prey. </w:t>
      </w:r>
      <w:r w:rsidRPr="006C0053">
        <w:rPr>
          <w:rFonts w:cs="Times New Roman"/>
          <w:i/>
          <w:iCs/>
        </w:rPr>
        <w:t>Ecological Applications</w:t>
      </w:r>
      <w:r w:rsidRPr="006C0053">
        <w:rPr>
          <w:rFonts w:cs="Times New Roman"/>
        </w:rPr>
        <w:t xml:space="preserve">, </w:t>
      </w:r>
      <w:r w:rsidRPr="006C0053">
        <w:rPr>
          <w:rFonts w:cs="Times New Roman"/>
          <w:i/>
          <w:iCs/>
        </w:rPr>
        <w:t>22</w:t>
      </w:r>
      <w:r w:rsidRPr="006C0053">
        <w:rPr>
          <w:rFonts w:cs="Times New Roman"/>
        </w:rPr>
        <w:t>(4), 1162–1171. https://doi.org/10.1890/11-0871.1</w:t>
      </w:r>
    </w:p>
    <w:p w14:paraId="1B20713C" w14:textId="322F567C" w:rsidR="006C0053" w:rsidRPr="006C0053" w:rsidRDefault="006C0053" w:rsidP="00EA3C28">
      <w:pPr>
        <w:pStyle w:val="Bibliography"/>
        <w:jc w:val="both"/>
        <w:rPr>
          <w:rFonts w:cs="Times New Roman"/>
        </w:rPr>
      </w:pPr>
      <w:r w:rsidRPr="006C0053">
        <w:rPr>
          <w:rFonts w:cs="Times New Roman"/>
        </w:rPr>
        <w:t>Valentine-Darby, P. L., Kell, S. E., &amp; Darby, P. C. (2015). Predation on Florida apple snails (</w:t>
      </w:r>
      <w:r w:rsidRPr="00516654">
        <w:rPr>
          <w:rFonts w:cs="Times New Roman"/>
          <w:i/>
          <w:iCs/>
        </w:rPr>
        <w:t>Pomacea paludosa</w:t>
      </w:r>
      <w:r w:rsidRPr="006C0053">
        <w:rPr>
          <w:rFonts w:cs="Times New Roman"/>
        </w:rPr>
        <w:t xml:space="preserve">) by native and non-native aquatic fauna, and predator-prey size relationships. </w:t>
      </w:r>
      <w:r w:rsidRPr="006C0053">
        <w:rPr>
          <w:rFonts w:cs="Times New Roman"/>
          <w:i/>
          <w:iCs/>
        </w:rPr>
        <w:t>Florida Scientist</w:t>
      </w:r>
      <w:r w:rsidRPr="006C0053">
        <w:rPr>
          <w:rFonts w:cs="Times New Roman"/>
        </w:rPr>
        <w:t xml:space="preserve">, </w:t>
      </w:r>
      <w:r w:rsidRPr="006C0053">
        <w:rPr>
          <w:rFonts w:cs="Times New Roman"/>
          <w:i/>
          <w:iCs/>
        </w:rPr>
        <w:t>78</w:t>
      </w:r>
      <w:r w:rsidRPr="006C0053">
        <w:rPr>
          <w:rFonts w:cs="Times New Roman"/>
        </w:rPr>
        <w:t>(1), 47–56.</w:t>
      </w:r>
    </w:p>
    <w:p w14:paraId="46A4DC8B" w14:textId="77777777" w:rsidR="006C0053" w:rsidRPr="006C0053" w:rsidRDefault="006C0053" w:rsidP="00EA3C28">
      <w:pPr>
        <w:pStyle w:val="Bibliography"/>
        <w:jc w:val="both"/>
        <w:rPr>
          <w:rFonts w:cs="Times New Roman"/>
        </w:rPr>
      </w:pPr>
      <w:r w:rsidRPr="006C0053">
        <w:rPr>
          <w:rFonts w:cs="Times New Roman"/>
        </w:rPr>
        <w:t xml:space="preserve">van der Heiden, C. A., &amp; Dorn, N. J. (2017). Benefits of adjacent habitat patches to the distribution of a crayfish population in a hydro-dynamic wetland landscape. </w:t>
      </w:r>
      <w:r w:rsidRPr="006C0053">
        <w:rPr>
          <w:rFonts w:cs="Times New Roman"/>
          <w:i/>
          <w:iCs/>
        </w:rPr>
        <w:t>Aquatic Ecology</w:t>
      </w:r>
      <w:r w:rsidRPr="006C0053">
        <w:rPr>
          <w:rFonts w:cs="Times New Roman"/>
        </w:rPr>
        <w:t xml:space="preserve">, </w:t>
      </w:r>
      <w:r w:rsidRPr="006C0053">
        <w:rPr>
          <w:rFonts w:cs="Times New Roman"/>
          <w:i/>
          <w:iCs/>
        </w:rPr>
        <w:t>51</w:t>
      </w:r>
      <w:r w:rsidRPr="006C0053">
        <w:rPr>
          <w:rFonts w:cs="Times New Roman"/>
        </w:rPr>
        <w:t>(2), 219–233. https://doi.org/10.1007/s10452-016-9612-1</w:t>
      </w:r>
    </w:p>
    <w:p w14:paraId="3DADA0DB" w14:textId="77777777" w:rsidR="006C0053" w:rsidRPr="006C0053" w:rsidRDefault="006C0053" w:rsidP="00EA3C28">
      <w:pPr>
        <w:pStyle w:val="Bibliography"/>
        <w:jc w:val="both"/>
        <w:rPr>
          <w:rFonts w:cs="Times New Roman"/>
        </w:rPr>
      </w:pPr>
      <w:r w:rsidRPr="006C0053">
        <w:rPr>
          <w:rFonts w:cs="Times New Roman"/>
        </w:rPr>
        <w:t xml:space="preserve">Vance, R. R. (1985). The Stable Coexistence of Two Competitors for One Resource. </w:t>
      </w:r>
      <w:r w:rsidRPr="006C0053">
        <w:rPr>
          <w:rFonts w:cs="Times New Roman"/>
          <w:i/>
          <w:iCs/>
        </w:rPr>
        <w:t>The American Naturalist</w:t>
      </w:r>
      <w:r w:rsidRPr="006C0053">
        <w:rPr>
          <w:rFonts w:cs="Times New Roman"/>
        </w:rPr>
        <w:t xml:space="preserve">, </w:t>
      </w:r>
      <w:r w:rsidRPr="006C0053">
        <w:rPr>
          <w:rFonts w:cs="Times New Roman"/>
          <w:i/>
          <w:iCs/>
        </w:rPr>
        <w:t>126</w:t>
      </w:r>
      <w:r w:rsidRPr="006C0053">
        <w:rPr>
          <w:rFonts w:cs="Times New Roman"/>
        </w:rPr>
        <w:t>(1), 72–86. https://doi.org/10.1086/284397</w:t>
      </w:r>
    </w:p>
    <w:p w14:paraId="4900BBAA" w14:textId="77777777" w:rsidR="006C0053" w:rsidRPr="006C0053" w:rsidRDefault="006C0053" w:rsidP="00EA3C28">
      <w:pPr>
        <w:pStyle w:val="Bibliography"/>
        <w:jc w:val="both"/>
        <w:rPr>
          <w:rFonts w:cs="Times New Roman"/>
        </w:rPr>
      </w:pPr>
      <w:r w:rsidRPr="006C0053">
        <w:rPr>
          <w:rFonts w:cs="Times New Roman"/>
        </w:rPr>
        <w:t xml:space="preserve">Zweig, C. L., &amp; Kitchens, W. M. (2008). Effects of landscape gradients on wetland vegetation communities: Information for large-scale restoration. </w:t>
      </w:r>
      <w:r w:rsidRPr="006C0053">
        <w:rPr>
          <w:rFonts w:cs="Times New Roman"/>
          <w:i/>
          <w:iCs/>
        </w:rPr>
        <w:t>Wetlands</w:t>
      </w:r>
      <w:r w:rsidRPr="006C0053">
        <w:rPr>
          <w:rFonts w:cs="Times New Roman"/>
        </w:rPr>
        <w:t xml:space="preserve">, </w:t>
      </w:r>
      <w:r w:rsidRPr="006C0053">
        <w:rPr>
          <w:rFonts w:cs="Times New Roman"/>
          <w:i/>
          <w:iCs/>
        </w:rPr>
        <w:t>28</w:t>
      </w:r>
      <w:r w:rsidRPr="006C0053">
        <w:rPr>
          <w:rFonts w:cs="Times New Roman"/>
        </w:rPr>
        <w:t>(4), 1086–1096. https://doi.org/10.1672/08-96.1</w:t>
      </w:r>
    </w:p>
    <w:p w14:paraId="7B921AA7" w14:textId="0ED34C51" w:rsidR="00AD7084" w:rsidRDefault="00F92F46" w:rsidP="00EA3C28">
      <w:pPr>
        <w:pStyle w:val="NATESTYLE1CommonCollege"/>
        <w:spacing w:after="240" w:line="360" w:lineRule="auto"/>
        <w:jc w:val="both"/>
      </w:pPr>
      <w:r w:rsidRPr="00C22A40">
        <w:fldChar w:fldCharType="end"/>
      </w:r>
    </w:p>
    <w:p w14:paraId="235A2CF0" w14:textId="77777777" w:rsidR="00AD7084" w:rsidRDefault="00AD7084" w:rsidP="00EA3C28">
      <w:pPr>
        <w:pStyle w:val="Heading1"/>
        <w:jc w:val="both"/>
        <w:sectPr w:rsidR="00AD7084" w:rsidSect="00EA3BEE">
          <w:footerReference w:type="default" r:id="rId11"/>
          <w:pgSz w:w="12240" w:h="15840"/>
          <w:pgMar w:top="1440" w:right="1440" w:bottom="1440" w:left="1440" w:header="720" w:footer="720" w:gutter="0"/>
          <w:lnNumType w:countBy="1" w:restart="continuous"/>
          <w:cols w:space="720"/>
          <w:docGrid w:linePitch="360"/>
        </w:sectPr>
      </w:pPr>
    </w:p>
    <w:p w14:paraId="55B19363" w14:textId="6FFBA1A3" w:rsidR="00DC29A8" w:rsidRPr="00524172" w:rsidRDefault="00725796" w:rsidP="00EA3C28">
      <w:pPr>
        <w:pStyle w:val="Heading1"/>
        <w:jc w:val="both"/>
      </w:pPr>
      <w:r>
        <w:lastRenderedPageBreak/>
        <w:t>Figures and Tables</w:t>
      </w:r>
    </w:p>
    <w:p w14:paraId="425A29F8" w14:textId="0831FC4F" w:rsidR="001642FB" w:rsidRDefault="0044756F" w:rsidP="00EA3C28">
      <w:pPr>
        <w:pStyle w:val="NATESTYLE1CommonCollege"/>
        <w:spacing w:after="240" w:line="360" w:lineRule="auto"/>
        <w:jc w:val="both"/>
      </w:pPr>
      <w:bookmarkStart w:id="10" w:name="_Hlk98960098"/>
      <w:r w:rsidRPr="0004035B">
        <w:rPr>
          <w:b/>
          <w:bCs/>
        </w:rPr>
        <w:t>F</w:t>
      </w:r>
      <w:r w:rsidR="0004035B" w:rsidRPr="0004035B">
        <w:rPr>
          <w:b/>
          <w:bCs/>
        </w:rPr>
        <w:t>IGURE</w:t>
      </w:r>
      <w:r w:rsidRPr="0004035B">
        <w:rPr>
          <w:b/>
          <w:bCs/>
        </w:rPr>
        <w:t xml:space="preserve"> 1</w:t>
      </w:r>
      <w:r w:rsidR="0004035B">
        <w:t xml:space="preserve"> </w:t>
      </w:r>
      <w:r w:rsidR="00F91FC9">
        <w:t xml:space="preserve">A) </w:t>
      </w:r>
      <w:r w:rsidR="00B9197D">
        <w:t>Map</w:t>
      </w:r>
      <w:r w:rsidR="00FD3881">
        <w:t xml:space="preserve"> and image</w:t>
      </w:r>
      <w:r w:rsidR="00C05D12">
        <w:t>s</w:t>
      </w:r>
      <w:r w:rsidR="00B9197D">
        <w:t xml:space="preserve"> of </w:t>
      </w:r>
      <w:r w:rsidR="00901BDA">
        <w:t xml:space="preserve">B) LILA </w:t>
      </w:r>
      <w:r w:rsidR="00C527FC">
        <w:t xml:space="preserve">impoundment #2 </w:t>
      </w:r>
      <w:r w:rsidR="00901BDA">
        <w:t xml:space="preserve">and C) </w:t>
      </w:r>
      <w:r w:rsidR="00B46E0B">
        <w:t>Site 2</w:t>
      </w:r>
      <w:r w:rsidR="00C527FC">
        <w:t xml:space="preserve"> in Water Conservation Area 3A</w:t>
      </w:r>
      <w:r w:rsidR="00C05D12">
        <w:t>. Photo credit</w:t>
      </w:r>
      <w:r w:rsidR="00C527FC">
        <w:t>s</w:t>
      </w:r>
      <w:r w:rsidR="00C05D12">
        <w:t xml:space="preserve"> to </w:t>
      </w:r>
      <w:r w:rsidR="00074357">
        <w:t xml:space="preserve">B) </w:t>
      </w:r>
      <w:r w:rsidR="00C05D12">
        <w:t>Mark</w:t>
      </w:r>
      <w:r w:rsidR="00440918">
        <w:t xml:space="preserve"> I.</w:t>
      </w:r>
      <w:r w:rsidR="00C05D12">
        <w:t xml:space="preserve"> Cook and </w:t>
      </w:r>
      <w:r w:rsidR="00074357">
        <w:t xml:space="preserve">C) </w:t>
      </w:r>
      <w:r w:rsidR="00C05D12">
        <w:t xml:space="preserve">Nathan </w:t>
      </w:r>
      <w:r w:rsidR="00074357">
        <w:t xml:space="preserve">T. </w:t>
      </w:r>
      <w:r w:rsidR="00C05D12">
        <w:t>Barrus</w:t>
      </w:r>
      <w:r w:rsidR="00074357">
        <w:t>.</w:t>
      </w:r>
      <w:r w:rsidR="00ED3214">
        <w:t xml:space="preserve"> </w:t>
      </w:r>
      <w:r w:rsidR="009C0344">
        <w:t xml:space="preserve"> </w:t>
      </w:r>
    </w:p>
    <w:p w14:paraId="342CDEB8" w14:textId="4C2B2613" w:rsidR="00783074" w:rsidRPr="00524172" w:rsidRDefault="00E20C3D" w:rsidP="00EA3C28">
      <w:pPr>
        <w:pStyle w:val="NATESTYLE1CommonCollege"/>
        <w:spacing w:after="240" w:line="360" w:lineRule="auto"/>
        <w:jc w:val="both"/>
      </w:pPr>
      <w:r w:rsidRPr="0004035B">
        <w:rPr>
          <w:b/>
          <w:bCs/>
        </w:rPr>
        <w:t>F</w:t>
      </w:r>
      <w:r w:rsidR="0004035B" w:rsidRPr="0004035B">
        <w:rPr>
          <w:b/>
          <w:bCs/>
        </w:rPr>
        <w:t>IGURE</w:t>
      </w:r>
      <w:r w:rsidRPr="0004035B">
        <w:rPr>
          <w:b/>
          <w:bCs/>
        </w:rPr>
        <w:t xml:space="preserve"> 2</w:t>
      </w:r>
      <w:r w:rsidR="00195555">
        <w:t xml:space="preserve"> A) The hydrologic treatments in LILA</w:t>
      </w:r>
      <w:r w:rsidR="008472D5">
        <w:t xml:space="preserve"> in 2020</w:t>
      </w:r>
      <w:r w:rsidR="00DF4797">
        <w:t xml:space="preserve">, and B) the zero-population growth isoclines </w:t>
      </w:r>
      <w:r w:rsidR="00352BFA">
        <w:t xml:space="preserve">of </w:t>
      </w:r>
      <w:r w:rsidR="00714E48">
        <w:t>FAS</w:t>
      </w:r>
      <w:r w:rsidR="00352BFA">
        <w:t xml:space="preserve"> as</w:t>
      </w:r>
      <w:r w:rsidR="002E27B5">
        <w:t xml:space="preserve"> a function of juvenile (&lt; 10 mm SL) survival and juvenile growth rates under two </w:t>
      </w:r>
      <w:r w:rsidR="000011D0">
        <w:t>hydrologic</w:t>
      </w:r>
      <w:r w:rsidR="007E52B6">
        <w:t xml:space="preserve"> treatments </w:t>
      </w:r>
      <w:r w:rsidR="0015696E">
        <w:t>(</w:t>
      </w:r>
      <w:r w:rsidR="007E52B6">
        <w:t xml:space="preserve">good </w:t>
      </w:r>
      <w:r w:rsidR="0015696E">
        <w:t>vs.</w:t>
      </w:r>
      <w:r w:rsidR="007E52B6">
        <w:t xml:space="preserve"> poor </w:t>
      </w:r>
      <w:r w:rsidR="0015696E">
        <w:t>egg laying conditions)</w:t>
      </w:r>
      <w:r w:rsidR="0023172F">
        <w:t>.</w:t>
      </w:r>
      <w:r w:rsidR="00052D01">
        <w:t xml:space="preserve"> The FAS breeding season is represented by the blue shaded area.</w:t>
      </w:r>
      <w:r w:rsidR="00DC6479">
        <w:t xml:space="preserve"> </w:t>
      </w:r>
    </w:p>
    <w:p w14:paraId="7C4702B0" w14:textId="6F48A897" w:rsidR="004F74C4" w:rsidRPr="00524172" w:rsidRDefault="0004035B" w:rsidP="00EA3C28">
      <w:pPr>
        <w:pStyle w:val="NATESTYLE1CommonCollege"/>
        <w:spacing w:after="240"/>
        <w:jc w:val="both"/>
      </w:pPr>
      <w:r w:rsidRPr="0004035B">
        <w:rPr>
          <w:b/>
          <w:bCs/>
        </w:rPr>
        <w:t xml:space="preserve">FIGURE </w:t>
      </w:r>
      <w:r w:rsidR="0023172F" w:rsidRPr="0004035B">
        <w:rPr>
          <w:b/>
          <w:bCs/>
        </w:rPr>
        <w:t>3</w:t>
      </w:r>
      <w:r w:rsidR="00CE761E" w:rsidRPr="00524172">
        <w:t xml:space="preserve"> </w:t>
      </w:r>
      <w:r w:rsidR="00391CFB">
        <w:t xml:space="preserve">Field picture </w:t>
      </w:r>
      <w:r w:rsidR="00E92AF4">
        <w:t>showing</w:t>
      </w:r>
      <w:r w:rsidR="008028FB">
        <w:t xml:space="preserve"> the transects of tethers in</w:t>
      </w:r>
      <w:r w:rsidR="00B7473B">
        <w:t xml:space="preserve"> LILA</w:t>
      </w:r>
      <w:r w:rsidR="00D44D6D">
        <w:t xml:space="preserve"> </w:t>
      </w:r>
      <w:r w:rsidR="008028FB">
        <w:t>wetland</w:t>
      </w:r>
      <w:r w:rsidR="00B7473B">
        <w:t>s</w:t>
      </w:r>
      <w:r w:rsidR="008028FB">
        <w:t xml:space="preserve"> used to estimate daily survival</w:t>
      </w:r>
      <w:r w:rsidR="00633976">
        <w:t xml:space="preserve"> </w:t>
      </w:r>
      <w:r w:rsidR="00E8306C">
        <w:t>(</w:t>
      </w:r>
      <w:r w:rsidR="008B7F1D">
        <w:t>photo</w:t>
      </w:r>
      <w:r w:rsidR="00357E61">
        <w:t xml:space="preserve"> credit</w:t>
      </w:r>
      <w:r w:rsidR="00E8306C">
        <w:t>:</w:t>
      </w:r>
      <w:r w:rsidR="00357E61">
        <w:t xml:space="preserve"> Brandon </w:t>
      </w:r>
      <w:proofErr w:type="spellStart"/>
      <w:r w:rsidR="00357E61">
        <w:t>G</w:t>
      </w:r>
      <w:r w:rsidR="0008576F">
        <w:t>ü</w:t>
      </w:r>
      <w:r w:rsidR="00357E61">
        <w:t>ell</w:t>
      </w:r>
      <w:proofErr w:type="spellEnd"/>
      <w:r w:rsidR="00E8306C">
        <w:t>)</w:t>
      </w:r>
      <w:r w:rsidR="0008576F">
        <w:t>.</w:t>
      </w:r>
      <w:r w:rsidR="008028FB">
        <w:t xml:space="preserve"> </w:t>
      </w:r>
      <w:r w:rsidR="00D816E7">
        <w:t>D</w:t>
      </w:r>
      <w:r w:rsidR="006F40F2" w:rsidRPr="00524172">
        <w:t>aily survival probabilities</w:t>
      </w:r>
      <w:r w:rsidR="00D816E7">
        <w:t xml:space="preserve"> </w:t>
      </w:r>
      <w:r w:rsidR="008855A8" w:rsidRPr="00524172">
        <w:t>estimated</w:t>
      </w:r>
      <w:r w:rsidR="006F40F2" w:rsidRPr="00524172">
        <w:t xml:space="preserve"> from logistic regression from tethering data. Shaded areas indicate standard error.</w:t>
      </w:r>
      <w:r w:rsidR="00004CAC">
        <w:t xml:space="preserve"> </w:t>
      </w:r>
      <w:bookmarkStart w:id="11" w:name="_Hlk98960193"/>
      <w:bookmarkEnd w:id="10"/>
    </w:p>
    <w:p w14:paraId="0D193592" w14:textId="60E64037" w:rsidR="00DD5C59" w:rsidRDefault="0004035B" w:rsidP="00EA3C28">
      <w:pPr>
        <w:pStyle w:val="NATESTYLE1CommonCollege"/>
        <w:spacing w:after="240"/>
        <w:jc w:val="both"/>
        <w:rPr>
          <w:rFonts w:asciiTheme="minorHAnsi" w:hAnsiTheme="minorHAnsi" w:cstheme="minorBidi"/>
          <w:noProof/>
          <w:sz w:val="16"/>
          <w:szCs w:val="16"/>
        </w:rPr>
      </w:pPr>
      <w:r w:rsidRPr="0004035B">
        <w:rPr>
          <w:b/>
          <w:bCs/>
        </w:rPr>
        <w:t xml:space="preserve">FIGURE </w:t>
      </w:r>
      <w:r w:rsidR="0023172F" w:rsidRPr="0004035B">
        <w:rPr>
          <w:b/>
          <w:bCs/>
        </w:rPr>
        <w:t>4</w:t>
      </w:r>
      <w:r w:rsidR="007D14CA" w:rsidRPr="00524172">
        <w:t xml:space="preserve"> </w:t>
      </w:r>
      <w:r w:rsidR="00EA7392">
        <w:t xml:space="preserve">A) </w:t>
      </w:r>
      <w:r w:rsidR="00F122A3">
        <w:t>Counts of ar</w:t>
      </w:r>
      <w:r w:rsidR="00EA7392">
        <w:t>t</w:t>
      </w:r>
      <w:r w:rsidR="00780591">
        <w:t>e</w:t>
      </w:r>
      <w:r w:rsidR="00EA7392">
        <w:t xml:space="preserve">facts of biotic </w:t>
      </w:r>
      <w:r w:rsidR="00F122A3">
        <w:t xml:space="preserve">factors causing </w:t>
      </w:r>
      <w:r w:rsidR="00EA7392">
        <w:t xml:space="preserve">mortality </w:t>
      </w:r>
      <w:r w:rsidR="00F122A3">
        <w:t>of</w:t>
      </w:r>
      <w:r w:rsidR="00EA7392">
        <w:t xml:space="preserve"> snails </w:t>
      </w:r>
      <w:r w:rsidR="00F122A3">
        <w:t>(</w:t>
      </w:r>
      <w:r w:rsidR="00F122A3" w:rsidRPr="00524172">
        <w:t>&lt; 10 mm SL</w:t>
      </w:r>
      <w:r w:rsidR="00F122A3">
        <w:t>) in</w:t>
      </w:r>
      <w:r w:rsidR="00484918">
        <w:t xml:space="preserve"> the</w:t>
      </w:r>
      <w:r w:rsidR="00F122A3">
        <w:t xml:space="preserve"> two seasons</w:t>
      </w:r>
      <w:r w:rsidR="00F466E2">
        <w:t xml:space="preserve"> in the LILA wetlands</w:t>
      </w:r>
      <w:r w:rsidR="001E3B04">
        <w:t>, and</w:t>
      </w:r>
      <w:r w:rsidR="00DD0FEB">
        <w:t xml:space="preserve"> </w:t>
      </w:r>
      <w:r w:rsidR="007B0AB9">
        <w:t xml:space="preserve">B) </w:t>
      </w:r>
      <w:r w:rsidR="00455F25">
        <w:t xml:space="preserve">seasonal abundance of </w:t>
      </w:r>
      <w:r w:rsidR="00F6786D" w:rsidRPr="00524172">
        <w:t>predators</w:t>
      </w:r>
      <w:r w:rsidR="006D6834">
        <w:t xml:space="preserve"> of </w:t>
      </w:r>
      <w:r w:rsidR="00455F25">
        <w:t xml:space="preserve">juvenile </w:t>
      </w:r>
      <w:r w:rsidR="006D6834">
        <w:t>snails</w:t>
      </w:r>
      <w:r w:rsidR="00F6786D" w:rsidRPr="00524172">
        <w:t xml:space="preserve"> from throw</w:t>
      </w:r>
      <w:r w:rsidR="00DD0FEB">
        <w:t>-</w:t>
      </w:r>
      <w:r w:rsidR="00F6786D" w:rsidRPr="00524172">
        <w:t xml:space="preserve">trap </w:t>
      </w:r>
      <w:r w:rsidR="00DD0FEB">
        <w:t>samples</w:t>
      </w:r>
      <w:r w:rsidR="00455F25">
        <w:t xml:space="preserve"> (</w:t>
      </w:r>
      <w:r w:rsidR="00D90083">
        <w:t>c</w:t>
      </w:r>
      <w:r w:rsidR="00455F25">
        <w:t xml:space="preserve">rayfish and </w:t>
      </w:r>
      <w:r w:rsidR="00D90083">
        <w:t>g</w:t>
      </w:r>
      <w:r w:rsidR="00455F25">
        <w:t xml:space="preserve">iant </w:t>
      </w:r>
      <w:r w:rsidR="00D90083">
        <w:t>w</w:t>
      </w:r>
      <w:r w:rsidR="00455F25">
        <w:t xml:space="preserve">ater </w:t>
      </w:r>
      <w:r w:rsidR="00D90083">
        <w:t>b</w:t>
      </w:r>
      <w:r w:rsidR="00455F25">
        <w:t>ug)</w:t>
      </w:r>
      <w:r w:rsidR="00F6786D" w:rsidRPr="00524172">
        <w:t xml:space="preserve">, and from </w:t>
      </w:r>
      <w:r w:rsidR="00A77852" w:rsidRPr="00524172">
        <w:t>standard sets of trap</w:t>
      </w:r>
      <w:r w:rsidR="00F6786D" w:rsidRPr="00524172">
        <w:t xml:space="preserve"> nets</w:t>
      </w:r>
      <w:r w:rsidR="00455F25">
        <w:t xml:space="preserve"> (</w:t>
      </w:r>
      <w:r w:rsidR="00D90083">
        <w:t>g</w:t>
      </w:r>
      <w:r w:rsidR="00455F25">
        <w:t xml:space="preserve">reater </w:t>
      </w:r>
      <w:r w:rsidR="00D90083">
        <w:t>s</w:t>
      </w:r>
      <w:r w:rsidR="00455F25">
        <w:t>iren)</w:t>
      </w:r>
      <w:r w:rsidR="00F6786D" w:rsidRPr="00524172">
        <w:t>.</w:t>
      </w:r>
      <w:r w:rsidR="00DD0FEB">
        <w:t xml:space="preserve"> Sampling effort was equal in each season. </w:t>
      </w:r>
      <w:r w:rsidR="00455F25">
        <w:t>C) Per-capita predation rate from the different predators in the two seasons.</w:t>
      </w:r>
      <w:r w:rsidR="00DC6479">
        <w:t xml:space="preserve"> </w:t>
      </w:r>
      <w:bookmarkEnd w:id="11"/>
    </w:p>
    <w:p w14:paraId="4FCEEB6F" w14:textId="1A49E952" w:rsidR="006539CF" w:rsidRDefault="0004035B" w:rsidP="00EA3C28">
      <w:pPr>
        <w:pStyle w:val="NATESTYLE1CommonCollege"/>
        <w:spacing w:after="240"/>
        <w:jc w:val="both"/>
      </w:pPr>
      <w:r w:rsidRPr="0004035B">
        <w:rPr>
          <w:b/>
          <w:bCs/>
        </w:rPr>
        <w:t xml:space="preserve">FIGURE </w:t>
      </w:r>
      <w:r w:rsidR="00B968DC" w:rsidRPr="0004035B">
        <w:rPr>
          <w:b/>
          <w:bCs/>
        </w:rPr>
        <w:t>5</w:t>
      </w:r>
      <w:r w:rsidR="004F74C4" w:rsidRPr="00524172">
        <w:t xml:space="preserve"> </w:t>
      </w:r>
      <w:r w:rsidR="008C20E5">
        <w:t>I</w:t>
      </w:r>
      <w:r w:rsidR="004F74C4" w:rsidRPr="00524172">
        <w:t>socline</w:t>
      </w:r>
      <w:r w:rsidR="001F7F47" w:rsidRPr="00524172">
        <w:t>s</w:t>
      </w:r>
      <w:r w:rsidR="004F74C4" w:rsidRPr="00524172">
        <w:t xml:space="preserve"> </w:t>
      </w:r>
      <w:r w:rsidR="00D83290" w:rsidRPr="00524172">
        <w:t xml:space="preserve">illustrating the bivariate </w:t>
      </w:r>
      <w:r w:rsidR="003A1C82" w:rsidRPr="00524172">
        <w:t xml:space="preserve">effects of </w:t>
      </w:r>
      <w:r w:rsidR="008512F7">
        <w:t xml:space="preserve">juvenile </w:t>
      </w:r>
      <w:r w:rsidR="002836F8">
        <w:t>growth</w:t>
      </w:r>
      <w:r w:rsidR="00487260">
        <w:t xml:space="preserve"> </w:t>
      </w:r>
      <w:r w:rsidR="00D83290" w:rsidRPr="00524172">
        <w:t>and survival</w:t>
      </w:r>
      <w:r w:rsidR="003A1C82" w:rsidRPr="00524172">
        <w:t xml:space="preserve"> </w:t>
      </w:r>
      <w:r w:rsidR="008512F7">
        <w:t xml:space="preserve">that </w:t>
      </w:r>
      <w:r w:rsidR="008C20E5">
        <w:t>produc</w:t>
      </w:r>
      <w:r w:rsidR="008512F7">
        <w:t>e</w:t>
      </w:r>
      <w:r w:rsidR="008C20E5">
        <w:t xml:space="preserve"> zero net annual population growth </w:t>
      </w:r>
      <w:r w:rsidR="003A1C82" w:rsidRPr="00524172">
        <w:t>for a size-structured model of a freshwater gastropod</w:t>
      </w:r>
      <w:r w:rsidR="00921C6F">
        <w:t xml:space="preserve"> (</w:t>
      </w:r>
      <w:proofErr w:type="spellStart"/>
      <w:r w:rsidR="003A1C82" w:rsidRPr="00524172">
        <w:rPr>
          <w:i/>
        </w:rPr>
        <w:t>Pomacea</w:t>
      </w:r>
      <w:proofErr w:type="spellEnd"/>
      <w:r w:rsidR="003A1C82" w:rsidRPr="00524172">
        <w:rPr>
          <w:i/>
        </w:rPr>
        <w:t xml:space="preserve"> paludosa</w:t>
      </w:r>
      <w:r w:rsidR="00921C6F">
        <w:t xml:space="preserve">) </w:t>
      </w:r>
      <w:r w:rsidR="003A1C82" w:rsidRPr="00524172">
        <w:t>under different hydrologic regimes</w:t>
      </w:r>
      <w:r w:rsidR="00921C6F">
        <w:t xml:space="preserve"> </w:t>
      </w:r>
      <w:r w:rsidR="001A2E47">
        <w:t>that affect reproduction</w:t>
      </w:r>
      <w:r w:rsidR="00213446">
        <w:t xml:space="preserve">. The </w:t>
      </w:r>
      <w:r w:rsidR="00921C6F">
        <w:t>b</w:t>
      </w:r>
      <w:r w:rsidR="00213446">
        <w:t xml:space="preserve">lack isocline </w:t>
      </w:r>
      <w:r w:rsidR="00DF2FEA">
        <w:t>and gray isoclines represent two hydrologic scenarios producing better</w:t>
      </w:r>
      <w:r w:rsidR="001A2E47">
        <w:t xml:space="preserve"> (Grey)</w:t>
      </w:r>
      <w:r w:rsidR="00DF2FEA">
        <w:t xml:space="preserve"> and worse</w:t>
      </w:r>
      <w:r w:rsidR="001A2E47">
        <w:t xml:space="preserve"> (</w:t>
      </w:r>
      <w:r w:rsidR="0089149D">
        <w:t>B</w:t>
      </w:r>
      <w:r w:rsidR="001A2E47">
        <w:t>lack)</w:t>
      </w:r>
      <w:r w:rsidR="00DF2FEA">
        <w:t xml:space="preserve"> </w:t>
      </w:r>
      <w:r w:rsidR="00213446">
        <w:t>reproductive conditions</w:t>
      </w:r>
      <w:r w:rsidR="00725ACE">
        <w:t xml:space="preserve">. </w:t>
      </w:r>
      <w:r w:rsidR="003A1C82" w:rsidRPr="00524172">
        <w:t xml:space="preserve">Mean </w:t>
      </w:r>
      <w:r w:rsidR="001F0CBA">
        <w:t xml:space="preserve">cumulative juvenile </w:t>
      </w:r>
      <w:r w:rsidR="003A1C82" w:rsidRPr="00524172">
        <w:t>survival</w:t>
      </w:r>
      <w:r w:rsidR="00A2255A">
        <w:t xml:space="preserve"> (snails &lt; 10mm SL)</w:t>
      </w:r>
      <w:r w:rsidR="003A1C82" w:rsidRPr="00524172">
        <w:t xml:space="preserve"> and </w:t>
      </w:r>
      <w:r w:rsidR="002836F8">
        <w:t>growth</w:t>
      </w:r>
      <w:r w:rsidR="00A2255A">
        <w:t xml:space="preserve"> (</w:t>
      </w:r>
      <w:proofErr w:type="spellStart"/>
      <w:r w:rsidR="00A2255A">
        <w:t>k</w:t>
      </w:r>
      <w:r w:rsidR="00867D1A" w:rsidRPr="00867D1A">
        <w:rPr>
          <w:vertAlign w:val="subscript"/>
        </w:rPr>
        <w:t>growth</w:t>
      </w:r>
      <w:proofErr w:type="spellEnd"/>
      <w:r w:rsidR="00A2255A">
        <w:t>)</w:t>
      </w:r>
      <w:r w:rsidR="003E3AC1" w:rsidRPr="00524172">
        <w:t xml:space="preserve"> </w:t>
      </w:r>
      <w:r w:rsidR="00D577A1">
        <w:t xml:space="preserve">quantified </w:t>
      </w:r>
      <w:r w:rsidR="009434AF">
        <w:t>in</w:t>
      </w:r>
      <w:r w:rsidR="003A1C82" w:rsidRPr="00524172">
        <w:t xml:space="preserve"> </w:t>
      </w:r>
      <w:r w:rsidR="00220A3B">
        <w:t>LILA and WCA3A</w:t>
      </w:r>
      <w:r w:rsidR="003A1C82" w:rsidRPr="00524172">
        <w:t xml:space="preserve"> are plotted on each pane</w:t>
      </w:r>
      <w:r w:rsidR="00D36ECE">
        <w:t>l</w:t>
      </w:r>
      <w:r w:rsidR="00C56FE4">
        <w:t xml:space="preserve"> with seasonal and combined parameters</w:t>
      </w:r>
      <w:r w:rsidR="00D36ECE">
        <w:t>.</w:t>
      </w:r>
      <w:r w:rsidR="00C56FE4">
        <w:t xml:space="preserve"> </w:t>
      </w:r>
      <w:r w:rsidR="00D577A1">
        <w:t>The</w:t>
      </w:r>
      <w:r w:rsidR="00EA2333">
        <w:t xml:space="preserve"> combined </w:t>
      </w:r>
      <w:r w:rsidR="002A4F66">
        <w:t xml:space="preserve">parameters </w:t>
      </w:r>
      <w:r w:rsidR="006E450D">
        <w:t xml:space="preserve">were </w:t>
      </w:r>
      <w:r w:rsidR="00D44D6D">
        <w:t>calculated</w:t>
      </w:r>
      <w:r w:rsidR="006E450D">
        <w:t xml:space="preserve"> by a</w:t>
      </w:r>
      <w:r w:rsidR="00EA2333">
        <w:t xml:space="preserve"> weighted average reflect</w:t>
      </w:r>
      <w:r w:rsidR="006E450D">
        <w:t>ing</w:t>
      </w:r>
      <w:r w:rsidR="00EA2333">
        <w:t xml:space="preserve"> </w:t>
      </w:r>
      <w:r w:rsidR="006E450D">
        <w:t>greater</w:t>
      </w:r>
      <w:r w:rsidR="002A4F66">
        <w:t xml:space="preserve"> juvenile</w:t>
      </w:r>
      <w:r w:rsidR="00EA2333">
        <w:t xml:space="preserve"> snail </w:t>
      </w:r>
      <w:r w:rsidR="002A4F66">
        <w:t>produ</w:t>
      </w:r>
      <w:r w:rsidR="006E450D">
        <w:t>ction</w:t>
      </w:r>
      <w:r w:rsidR="002A4F66">
        <w:t xml:space="preserve"> </w:t>
      </w:r>
      <w:r w:rsidR="00EA2333">
        <w:t>in the dry season.</w:t>
      </w:r>
      <w:r w:rsidR="00DC6479">
        <w:t xml:space="preserve"> </w:t>
      </w:r>
      <w:r w:rsidR="00B26816">
        <w:t xml:space="preserve"> </w:t>
      </w:r>
    </w:p>
    <w:sectPr w:rsidR="006539CF" w:rsidSect="00EA3BEE">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D156B2D" w14:textId="77777777" w:rsidR="00CA4C43" w:rsidRDefault="00CA4C43" w:rsidP="00781B9F">
      <w:pPr>
        <w:spacing w:line="240" w:lineRule="auto"/>
      </w:pPr>
      <w:r>
        <w:separator/>
      </w:r>
    </w:p>
  </w:endnote>
  <w:endnote w:type="continuationSeparator" w:id="0">
    <w:p w14:paraId="3EA48265" w14:textId="77777777" w:rsidR="00CA4C43" w:rsidRDefault="00CA4C43" w:rsidP="00781B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76857204"/>
      <w:docPartObj>
        <w:docPartGallery w:val="Page Numbers (Bottom of Page)"/>
        <w:docPartUnique/>
      </w:docPartObj>
    </w:sdtPr>
    <w:sdtEndPr>
      <w:rPr>
        <w:noProof/>
      </w:rPr>
    </w:sdtEndPr>
    <w:sdtContent>
      <w:p w14:paraId="016EAB9D" w14:textId="77777777" w:rsidR="001377DB" w:rsidRDefault="001377D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BA64FA" w14:textId="77777777" w:rsidR="001377DB" w:rsidRDefault="001377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1DC9107" w14:textId="77777777" w:rsidR="00CA4C43" w:rsidRDefault="00CA4C43" w:rsidP="00781B9F">
      <w:pPr>
        <w:spacing w:line="240" w:lineRule="auto"/>
      </w:pPr>
      <w:r>
        <w:separator/>
      </w:r>
    </w:p>
  </w:footnote>
  <w:footnote w:type="continuationSeparator" w:id="0">
    <w:p w14:paraId="71A581CA" w14:textId="77777777" w:rsidR="00CA4C43" w:rsidRDefault="00CA4C43" w:rsidP="00781B9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4726262"/>
    <w:multiLevelType w:val="hybridMultilevel"/>
    <w:tmpl w:val="269457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85204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511"/>
    <w:rsid w:val="000008F4"/>
    <w:rsid w:val="000011D0"/>
    <w:rsid w:val="0000139B"/>
    <w:rsid w:val="000014FC"/>
    <w:rsid w:val="00001EBB"/>
    <w:rsid w:val="000028D2"/>
    <w:rsid w:val="00002965"/>
    <w:rsid w:val="00002A69"/>
    <w:rsid w:val="00004770"/>
    <w:rsid w:val="00004A00"/>
    <w:rsid w:val="00004CAC"/>
    <w:rsid w:val="0000563F"/>
    <w:rsid w:val="000057B7"/>
    <w:rsid w:val="00005852"/>
    <w:rsid w:val="0000590A"/>
    <w:rsid w:val="00005D89"/>
    <w:rsid w:val="00006A76"/>
    <w:rsid w:val="00006F69"/>
    <w:rsid w:val="000075D2"/>
    <w:rsid w:val="000115CD"/>
    <w:rsid w:val="00011E92"/>
    <w:rsid w:val="00012B63"/>
    <w:rsid w:val="00012FA5"/>
    <w:rsid w:val="000138A2"/>
    <w:rsid w:val="000143F2"/>
    <w:rsid w:val="0001532D"/>
    <w:rsid w:val="00015972"/>
    <w:rsid w:val="00015A98"/>
    <w:rsid w:val="00015D6D"/>
    <w:rsid w:val="00016074"/>
    <w:rsid w:val="00016DDD"/>
    <w:rsid w:val="000177CE"/>
    <w:rsid w:val="00020367"/>
    <w:rsid w:val="00020D6F"/>
    <w:rsid w:val="00020E9D"/>
    <w:rsid w:val="000211B3"/>
    <w:rsid w:val="0002125D"/>
    <w:rsid w:val="00022D9D"/>
    <w:rsid w:val="0002318C"/>
    <w:rsid w:val="0002387D"/>
    <w:rsid w:val="0002493C"/>
    <w:rsid w:val="00025C85"/>
    <w:rsid w:val="000260D1"/>
    <w:rsid w:val="000260E6"/>
    <w:rsid w:val="00026763"/>
    <w:rsid w:val="00030085"/>
    <w:rsid w:val="00030451"/>
    <w:rsid w:val="00030CAE"/>
    <w:rsid w:val="00032851"/>
    <w:rsid w:val="00033CBE"/>
    <w:rsid w:val="00033E6D"/>
    <w:rsid w:val="00034199"/>
    <w:rsid w:val="00034ED2"/>
    <w:rsid w:val="00034F71"/>
    <w:rsid w:val="00035419"/>
    <w:rsid w:val="0003562F"/>
    <w:rsid w:val="00035F38"/>
    <w:rsid w:val="00036AE1"/>
    <w:rsid w:val="00036B22"/>
    <w:rsid w:val="00036BA0"/>
    <w:rsid w:val="00037210"/>
    <w:rsid w:val="0003765F"/>
    <w:rsid w:val="00037795"/>
    <w:rsid w:val="00037F7E"/>
    <w:rsid w:val="0004035B"/>
    <w:rsid w:val="00040ABA"/>
    <w:rsid w:val="00041662"/>
    <w:rsid w:val="00041A0A"/>
    <w:rsid w:val="00042D12"/>
    <w:rsid w:val="0004341E"/>
    <w:rsid w:val="00044265"/>
    <w:rsid w:val="0004497C"/>
    <w:rsid w:val="00044A00"/>
    <w:rsid w:val="00046220"/>
    <w:rsid w:val="0004712B"/>
    <w:rsid w:val="000472D5"/>
    <w:rsid w:val="000473DE"/>
    <w:rsid w:val="00047D1C"/>
    <w:rsid w:val="0005137F"/>
    <w:rsid w:val="0005288F"/>
    <w:rsid w:val="00052D01"/>
    <w:rsid w:val="0005317C"/>
    <w:rsid w:val="00053DE2"/>
    <w:rsid w:val="00053E20"/>
    <w:rsid w:val="00053EE8"/>
    <w:rsid w:val="00054271"/>
    <w:rsid w:val="0005439E"/>
    <w:rsid w:val="00055B1E"/>
    <w:rsid w:val="000562FE"/>
    <w:rsid w:val="00056451"/>
    <w:rsid w:val="0005725C"/>
    <w:rsid w:val="000574D4"/>
    <w:rsid w:val="0005768A"/>
    <w:rsid w:val="00061B72"/>
    <w:rsid w:val="00062356"/>
    <w:rsid w:val="00063B00"/>
    <w:rsid w:val="00064028"/>
    <w:rsid w:val="00064ECC"/>
    <w:rsid w:val="0006523D"/>
    <w:rsid w:val="000658D4"/>
    <w:rsid w:val="0006656F"/>
    <w:rsid w:val="00066731"/>
    <w:rsid w:val="0006683B"/>
    <w:rsid w:val="00067166"/>
    <w:rsid w:val="000676AA"/>
    <w:rsid w:val="000677A7"/>
    <w:rsid w:val="000678FC"/>
    <w:rsid w:val="00067C13"/>
    <w:rsid w:val="00067E60"/>
    <w:rsid w:val="00070620"/>
    <w:rsid w:val="00070B34"/>
    <w:rsid w:val="0007192D"/>
    <w:rsid w:val="000725E3"/>
    <w:rsid w:val="00073DBF"/>
    <w:rsid w:val="00073E07"/>
    <w:rsid w:val="0007430A"/>
    <w:rsid w:val="00074357"/>
    <w:rsid w:val="00075441"/>
    <w:rsid w:val="00076877"/>
    <w:rsid w:val="00076E4D"/>
    <w:rsid w:val="0007729E"/>
    <w:rsid w:val="00077BAB"/>
    <w:rsid w:val="00080A91"/>
    <w:rsid w:val="0008129A"/>
    <w:rsid w:val="000813B1"/>
    <w:rsid w:val="00081867"/>
    <w:rsid w:val="00081CE2"/>
    <w:rsid w:val="000824BE"/>
    <w:rsid w:val="0008308E"/>
    <w:rsid w:val="0008316F"/>
    <w:rsid w:val="0008544A"/>
    <w:rsid w:val="0008576F"/>
    <w:rsid w:val="00085957"/>
    <w:rsid w:val="000866D9"/>
    <w:rsid w:val="0008686A"/>
    <w:rsid w:val="00087279"/>
    <w:rsid w:val="00087B90"/>
    <w:rsid w:val="00087F0A"/>
    <w:rsid w:val="00090370"/>
    <w:rsid w:val="00090931"/>
    <w:rsid w:val="00090B2D"/>
    <w:rsid w:val="00090D23"/>
    <w:rsid w:val="0009223F"/>
    <w:rsid w:val="000925B7"/>
    <w:rsid w:val="000928D1"/>
    <w:rsid w:val="000929AD"/>
    <w:rsid w:val="00093840"/>
    <w:rsid w:val="00094371"/>
    <w:rsid w:val="000953E5"/>
    <w:rsid w:val="000955CB"/>
    <w:rsid w:val="00095AE5"/>
    <w:rsid w:val="00095C52"/>
    <w:rsid w:val="00096187"/>
    <w:rsid w:val="00096248"/>
    <w:rsid w:val="00096A0E"/>
    <w:rsid w:val="00096DF8"/>
    <w:rsid w:val="00096F19"/>
    <w:rsid w:val="00096F5A"/>
    <w:rsid w:val="0009739D"/>
    <w:rsid w:val="000976EE"/>
    <w:rsid w:val="000A0B7C"/>
    <w:rsid w:val="000A1006"/>
    <w:rsid w:val="000A1C43"/>
    <w:rsid w:val="000A293D"/>
    <w:rsid w:val="000A2A8E"/>
    <w:rsid w:val="000A31B0"/>
    <w:rsid w:val="000A3465"/>
    <w:rsid w:val="000A38A2"/>
    <w:rsid w:val="000A3993"/>
    <w:rsid w:val="000A3B1D"/>
    <w:rsid w:val="000A5391"/>
    <w:rsid w:val="000A5412"/>
    <w:rsid w:val="000A575E"/>
    <w:rsid w:val="000A6858"/>
    <w:rsid w:val="000B0267"/>
    <w:rsid w:val="000B0339"/>
    <w:rsid w:val="000B1882"/>
    <w:rsid w:val="000B27B4"/>
    <w:rsid w:val="000B2B65"/>
    <w:rsid w:val="000B2B8E"/>
    <w:rsid w:val="000B392D"/>
    <w:rsid w:val="000B3B9F"/>
    <w:rsid w:val="000B3CDC"/>
    <w:rsid w:val="000B3E6E"/>
    <w:rsid w:val="000B4219"/>
    <w:rsid w:val="000B45B5"/>
    <w:rsid w:val="000B47B7"/>
    <w:rsid w:val="000B4CC1"/>
    <w:rsid w:val="000B4CF0"/>
    <w:rsid w:val="000B64AB"/>
    <w:rsid w:val="000B6982"/>
    <w:rsid w:val="000B7F98"/>
    <w:rsid w:val="000C05B9"/>
    <w:rsid w:val="000C083F"/>
    <w:rsid w:val="000C1139"/>
    <w:rsid w:val="000C2C0F"/>
    <w:rsid w:val="000C3C4E"/>
    <w:rsid w:val="000C6934"/>
    <w:rsid w:val="000C734E"/>
    <w:rsid w:val="000C7C5F"/>
    <w:rsid w:val="000D058A"/>
    <w:rsid w:val="000D0D38"/>
    <w:rsid w:val="000D1B15"/>
    <w:rsid w:val="000D28B1"/>
    <w:rsid w:val="000D34BC"/>
    <w:rsid w:val="000D36C8"/>
    <w:rsid w:val="000D3DBC"/>
    <w:rsid w:val="000D43DF"/>
    <w:rsid w:val="000D487D"/>
    <w:rsid w:val="000D55CD"/>
    <w:rsid w:val="000D5CFF"/>
    <w:rsid w:val="000D73F1"/>
    <w:rsid w:val="000E0597"/>
    <w:rsid w:val="000E0B8A"/>
    <w:rsid w:val="000E0C1A"/>
    <w:rsid w:val="000E0F0E"/>
    <w:rsid w:val="000E1BDC"/>
    <w:rsid w:val="000E1D22"/>
    <w:rsid w:val="000E2042"/>
    <w:rsid w:val="000E248A"/>
    <w:rsid w:val="000E299F"/>
    <w:rsid w:val="000E2B38"/>
    <w:rsid w:val="000E428B"/>
    <w:rsid w:val="000E4346"/>
    <w:rsid w:val="000E4A3E"/>
    <w:rsid w:val="000E4A42"/>
    <w:rsid w:val="000E4D60"/>
    <w:rsid w:val="000E5052"/>
    <w:rsid w:val="000E5D3D"/>
    <w:rsid w:val="000E667F"/>
    <w:rsid w:val="000E68C9"/>
    <w:rsid w:val="000E7374"/>
    <w:rsid w:val="000E7860"/>
    <w:rsid w:val="000E7E9B"/>
    <w:rsid w:val="000F1A17"/>
    <w:rsid w:val="000F1B3C"/>
    <w:rsid w:val="000F20A2"/>
    <w:rsid w:val="000F2486"/>
    <w:rsid w:val="000F2D5A"/>
    <w:rsid w:val="000F4779"/>
    <w:rsid w:val="000F53B9"/>
    <w:rsid w:val="000F554B"/>
    <w:rsid w:val="000F5CE2"/>
    <w:rsid w:val="000F5CF8"/>
    <w:rsid w:val="000F6466"/>
    <w:rsid w:val="000F6878"/>
    <w:rsid w:val="000F6951"/>
    <w:rsid w:val="000F71E6"/>
    <w:rsid w:val="000F7F93"/>
    <w:rsid w:val="001002C1"/>
    <w:rsid w:val="001002D7"/>
    <w:rsid w:val="001003F5"/>
    <w:rsid w:val="00100464"/>
    <w:rsid w:val="00100ED1"/>
    <w:rsid w:val="0010172F"/>
    <w:rsid w:val="00102147"/>
    <w:rsid w:val="00102BF3"/>
    <w:rsid w:val="001035A5"/>
    <w:rsid w:val="0010376C"/>
    <w:rsid w:val="001038CC"/>
    <w:rsid w:val="001042D6"/>
    <w:rsid w:val="001047AE"/>
    <w:rsid w:val="00104F7D"/>
    <w:rsid w:val="00105BE2"/>
    <w:rsid w:val="00106038"/>
    <w:rsid w:val="001067DA"/>
    <w:rsid w:val="0010760A"/>
    <w:rsid w:val="001125E2"/>
    <w:rsid w:val="001127E3"/>
    <w:rsid w:val="00112F03"/>
    <w:rsid w:val="00114469"/>
    <w:rsid w:val="001150F3"/>
    <w:rsid w:val="00115AE4"/>
    <w:rsid w:val="00115B9E"/>
    <w:rsid w:val="001169DF"/>
    <w:rsid w:val="00116B71"/>
    <w:rsid w:val="00116DB8"/>
    <w:rsid w:val="00117648"/>
    <w:rsid w:val="00120291"/>
    <w:rsid w:val="00120926"/>
    <w:rsid w:val="00120CAB"/>
    <w:rsid w:val="00122950"/>
    <w:rsid w:val="00122A47"/>
    <w:rsid w:val="00122F0A"/>
    <w:rsid w:val="001230AF"/>
    <w:rsid w:val="00123137"/>
    <w:rsid w:val="00124169"/>
    <w:rsid w:val="00124246"/>
    <w:rsid w:val="00124AF6"/>
    <w:rsid w:val="001250F5"/>
    <w:rsid w:val="001256EE"/>
    <w:rsid w:val="001258EC"/>
    <w:rsid w:val="001259CC"/>
    <w:rsid w:val="00125D77"/>
    <w:rsid w:val="00126546"/>
    <w:rsid w:val="00130B82"/>
    <w:rsid w:val="0013150F"/>
    <w:rsid w:val="00131681"/>
    <w:rsid w:val="0013310C"/>
    <w:rsid w:val="00135596"/>
    <w:rsid w:val="00136185"/>
    <w:rsid w:val="00136266"/>
    <w:rsid w:val="001364E8"/>
    <w:rsid w:val="00136B35"/>
    <w:rsid w:val="00136BFE"/>
    <w:rsid w:val="00136F82"/>
    <w:rsid w:val="00137444"/>
    <w:rsid w:val="001377DB"/>
    <w:rsid w:val="00137DDF"/>
    <w:rsid w:val="00140721"/>
    <w:rsid w:val="0014091A"/>
    <w:rsid w:val="00140BDF"/>
    <w:rsid w:val="00141662"/>
    <w:rsid w:val="00141EED"/>
    <w:rsid w:val="001421D3"/>
    <w:rsid w:val="001425E8"/>
    <w:rsid w:val="00142A39"/>
    <w:rsid w:val="00142BE4"/>
    <w:rsid w:val="001435C5"/>
    <w:rsid w:val="0014478D"/>
    <w:rsid w:val="001450DC"/>
    <w:rsid w:val="001470F1"/>
    <w:rsid w:val="00147733"/>
    <w:rsid w:val="00147CBB"/>
    <w:rsid w:val="00147E01"/>
    <w:rsid w:val="0015075C"/>
    <w:rsid w:val="001508CD"/>
    <w:rsid w:val="001524F1"/>
    <w:rsid w:val="00152AF9"/>
    <w:rsid w:val="00152C5B"/>
    <w:rsid w:val="00153618"/>
    <w:rsid w:val="00154E50"/>
    <w:rsid w:val="00155B34"/>
    <w:rsid w:val="001562BF"/>
    <w:rsid w:val="0015696E"/>
    <w:rsid w:val="00160204"/>
    <w:rsid w:val="001602AE"/>
    <w:rsid w:val="0016069E"/>
    <w:rsid w:val="00160C17"/>
    <w:rsid w:val="00161955"/>
    <w:rsid w:val="00161C8D"/>
    <w:rsid w:val="00161DCE"/>
    <w:rsid w:val="001642FB"/>
    <w:rsid w:val="001644A7"/>
    <w:rsid w:val="00164614"/>
    <w:rsid w:val="00165F40"/>
    <w:rsid w:val="0016702A"/>
    <w:rsid w:val="00167ADF"/>
    <w:rsid w:val="00167AEC"/>
    <w:rsid w:val="00167B65"/>
    <w:rsid w:val="00167EE4"/>
    <w:rsid w:val="00171C1D"/>
    <w:rsid w:val="00173096"/>
    <w:rsid w:val="0017387E"/>
    <w:rsid w:val="00173B58"/>
    <w:rsid w:val="001755D4"/>
    <w:rsid w:val="00175971"/>
    <w:rsid w:val="00175D6C"/>
    <w:rsid w:val="00176122"/>
    <w:rsid w:val="00177590"/>
    <w:rsid w:val="0017773B"/>
    <w:rsid w:val="00180185"/>
    <w:rsid w:val="00180EB8"/>
    <w:rsid w:val="00181F19"/>
    <w:rsid w:val="0018227C"/>
    <w:rsid w:val="00184926"/>
    <w:rsid w:val="00187A36"/>
    <w:rsid w:val="00191071"/>
    <w:rsid w:val="00191CA2"/>
    <w:rsid w:val="001924CD"/>
    <w:rsid w:val="00192C6D"/>
    <w:rsid w:val="00192E39"/>
    <w:rsid w:val="00193C41"/>
    <w:rsid w:val="0019432A"/>
    <w:rsid w:val="0019531C"/>
    <w:rsid w:val="00195370"/>
    <w:rsid w:val="00195555"/>
    <w:rsid w:val="0019608F"/>
    <w:rsid w:val="001965B2"/>
    <w:rsid w:val="00197444"/>
    <w:rsid w:val="00197D8D"/>
    <w:rsid w:val="001A01C0"/>
    <w:rsid w:val="001A260B"/>
    <w:rsid w:val="001A2833"/>
    <w:rsid w:val="001A2867"/>
    <w:rsid w:val="001A2D7B"/>
    <w:rsid w:val="001A2E47"/>
    <w:rsid w:val="001A2E52"/>
    <w:rsid w:val="001A41BE"/>
    <w:rsid w:val="001A4CB6"/>
    <w:rsid w:val="001A538E"/>
    <w:rsid w:val="001A56B8"/>
    <w:rsid w:val="001A5D81"/>
    <w:rsid w:val="001A6342"/>
    <w:rsid w:val="001A6F7E"/>
    <w:rsid w:val="001A7550"/>
    <w:rsid w:val="001B03B0"/>
    <w:rsid w:val="001B13C4"/>
    <w:rsid w:val="001B1674"/>
    <w:rsid w:val="001B1B16"/>
    <w:rsid w:val="001B1D22"/>
    <w:rsid w:val="001B224F"/>
    <w:rsid w:val="001B22E6"/>
    <w:rsid w:val="001B4225"/>
    <w:rsid w:val="001B481B"/>
    <w:rsid w:val="001B537C"/>
    <w:rsid w:val="001B573F"/>
    <w:rsid w:val="001B66BA"/>
    <w:rsid w:val="001B67BE"/>
    <w:rsid w:val="001B6E75"/>
    <w:rsid w:val="001B702E"/>
    <w:rsid w:val="001B73A2"/>
    <w:rsid w:val="001B751D"/>
    <w:rsid w:val="001B76C5"/>
    <w:rsid w:val="001B795F"/>
    <w:rsid w:val="001C07C6"/>
    <w:rsid w:val="001C11C2"/>
    <w:rsid w:val="001C1C15"/>
    <w:rsid w:val="001C1FA2"/>
    <w:rsid w:val="001C211F"/>
    <w:rsid w:val="001C2562"/>
    <w:rsid w:val="001C25A2"/>
    <w:rsid w:val="001C262D"/>
    <w:rsid w:val="001C29AA"/>
    <w:rsid w:val="001C2A27"/>
    <w:rsid w:val="001C2B5D"/>
    <w:rsid w:val="001C2DF1"/>
    <w:rsid w:val="001C38E9"/>
    <w:rsid w:val="001C3CAC"/>
    <w:rsid w:val="001C3D48"/>
    <w:rsid w:val="001C40D8"/>
    <w:rsid w:val="001C47A9"/>
    <w:rsid w:val="001C6044"/>
    <w:rsid w:val="001C6219"/>
    <w:rsid w:val="001C62E3"/>
    <w:rsid w:val="001C6B3B"/>
    <w:rsid w:val="001C6CD6"/>
    <w:rsid w:val="001C6E9D"/>
    <w:rsid w:val="001D110F"/>
    <w:rsid w:val="001D1A72"/>
    <w:rsid w:val="001D2C67"/>
    <w:rsid w:val="001D2C6A"/>
    <w:rsid w:val="001D2F1A"/>
    <w:rsid w:val="001D3750"/>
    <w:rsid w:val="001D412C"/>
    <w:rsid w:val="001D70AB"/>
    <w:rsid w:val="001D7DE1"/>
    <w:rsid w:val="001E0383"/>
    <w:rsid w:val="001E1667"/>
    <w:rsid w:val="001E188D"/>
    <w:rsid w:val="001E1C2C"/>
    <w:rsid w:val="001E2B7F"/>
    <w:rsid w:val="001E3971"/>
    <w:rsid w:val="001E3B04"/>
    <w:rsid w:val="001E414A"/>
    <w:rsid w:val="001E4204"/>
    <w:rsid w:val="001E5639"/>
    <w:rsid w:val="001E567B"/>
    <w:rsid w:val="001E57B4"/>
    <w:rsid w:val="001E63B9"/>
    <w:rsid w:val="001E648E"/>
    <w:rsid w:val="001E719B"/>
    <w:rsid w:val="001E7736"/>
    <w:rsid w:val="001E7921"/>
    <w:rsid w:val="001F00E4"/>
    <w:rsid w:val="001F01CC"/>
    <w:rsid w:val="001F0C62"/>
    <w:rsid w:val="001F0CBA"/>
    <w:rsid w:val="001F1521"/>
    <w:rsid w:val="001F200C"/>
    <w:rsid w:val="001F26E2"/>
    <w:rsid w:val="001F2A42"/>
    <w:rsid w:val="001F4A79"/>
    <w:rsid w:val="001F4B71"/>
    <w:rsid w:val="001F4D08"/>
    <w:rsid w:val="001F4EF0"/>
    <w:rsid w:val="001F5CFF"/>
    <w:rsid w:val="001F5F6F"/>
    <w:rsid w:val="001F6195"/>
    <w:rsid w:val="001F76CD"/>
    <w:rsid w:val="001F77F5"/>
    <w:rsid w:val="001F7F47"/>
    <w:rsid w:val="00200A79"/>
    <w:rsid w:val="00200F3C"/>
    <w:rsid w:val="002017AE"/>
    <w:rsid w:val="00201C41"/>
    <w:rsid w:val="002021FF"/>
    <w:rsid w:val="00202403"/>
    <w:rsid w:val="0020287B"/>
    <w:rsid w:val="00202EB3"/>
    <w:rsid w:val="0020405A"/>
    <w:rsid w:val="00204487"/>
    <w:rsid w:val="002051F3"/>
    <w:rsid w:val="00205945"/>
    <w:rsid w:val="00205B9A"/>
    <w:rsid w:val="00206BF6"/>
    <w:rsid w:val="00206C57"/>
    <w:rsid w:val="00206C8E"/>
    <w:rsid w:val="00206E29"/>
    <w:rsid w:val="002070C7"/>
    <w:rsid w:val="00211523"/>
    <w:rsid w:val="0021152C"/>
    <w:rsid w:val="00212CE3"/>
    <w:rsid w:val="00213446"/>
    <w:rsid w:val="0021498F"/>
    <w:rsid w:val="00215205"/>
    <w:rsid w:val="00215662"/>
    <w:rsid w:val="002157AE"/>
    <w:rsid w:val="00215A8F"/>
    <w:rsid w:val="00216617"/>
    <w:rsid w:val="00216EFD"/>
    <w:rsid w:val="00217C32"/>
    <w:rsid w:val="0022030A"/>
    <w:rsid w:val="00220520"/>
    <w:rsid w:val="00220967"/>
    <w:rsid w:val="00220A3B"/>
    <w:rsid w:val="0022109F"/>
    <w:rsid w:val="002213FC"/>
    <w:rsid w:val="0022184D"/>
    <w:rsid w:val="00222F89"/>
    <w:rsid w:val="00223734"/>
    <w:rsid w:val="00223B46"/>
    <w:rsid w:val="002255D7"/>
    <w:rsid w:val="002262D5"/>
    <w:rsid w:val="00226743"/>
    <w:rsid w:val="0022764D"/>
    <w:rsid w:val="00230A21"/>
    <w:rsid w:val="00230C0C"/>
    <w:rsid w:val="00230EB5"/>
    <w:rsid w:val="00231507"/>
    <w:rsid w:val="0023172F"/>
    <w:rsid w:val="00231E01"/>
    <w:rsid w:val="00232ADA"/>
    <w:rsid w:val="00233E90"/>
    <w:rsid w:val="002343D9"/>
    <w:rsid w:val="002355E6"/>
    <w:rsid w:val="00235E6D"/>
    <w:rsid w:val="00236086"/>
    <w:rsid w:val="00236988"/>
    <w:rsid w:val="0023771B"/>
    <w:rsid w:val="002377D7"/>
    <w:rsid w:val="002409C6"/>
    <w:rsid w:val="00241151"/>
    <w:rsid w:val="00243140"/>
    <w:rsid w:val="002446A8"/>
    <w:rsid w:val="00244C6C"/>
    <w:rsid w:val="00244CEB"/>
    <w:rsid w:val="00245CC2"/>
    <w:rsid w:val="00245D75"/>
    <w:rsid w:val="0024720D"/>
    <w:rsid w:val="0025127C"/>
    <w:rsid w:val="00251A8B"/>
    <w:rsid w:val="0025390D"/>
    <w:rsid w:val="00253BC1"/>
    <w:rsid w:val="002552FB"/>
    <w:rsid w:val="002554EF"/>
    <w:rsid w:val="00255AF2"/>
    <w:rsid w:val="00257E41"/>
    <w:rsid w:val="00260731"/>
    <w:rsid w:val="002611F8"/>
    <w:rsid w:val="002614D9"/>
    <w:rsid w:val="0026151F"/>
    <w:rsid w:val="00261863"/>
    <w:rsid w:val="0026199F"/>
    <w:rsid w:val="00261AF9"/>
    <w:rsid w:val="00261FD0"/>
    <w:rsid w:val="00261FF0"/>
    <w:rsid w:val="00263F86"/>
    <w:rsid w:val="00264701"/>
    <w:rsid w:val="002653EF"/>
    <w:rsid w:val="002654FC"/>
    <w:rsid w:val="002658C2"/>
    <w:rsid w:val="0026600A"/>
    <w:rsid w:val="00266BFD"/>
    <w:rsid w:val="0026724B"/>
    <w:rsid w:val="002703D1"/>
    <w:rsid w:val="00270590"/>
    <w:rsid w:val="002709EC"/>
    <w:rsid w:val="0027110A"/>
    <w:rsid w:val="002716AF"/>
    <w:rsid w:val="0027230D"/>
    <w:rsid w:val="00272C4C"/>
    <w:rsid w:val="002735D5"/>
    <w:rsid w:val="00273DAB"/>
    <w:rsid w:val="00273E51"/>
    <w:rsid w:val="002744D8"/>
    <w:rsid w:val="00275490"/>
    <w:rsid w:val="00275B2B"/>
    <w:rsid w:val="00275ECE"/>
    <w:rsid w:val="002764B5"/>
    <w:rsid w:val="002764F0"/>
    <w:rsid w:val="00276B55"/>
    <w:rsid w:val="00276BC2"/>
    <w:rsid w:val="00276CA6"/>
    <w:rsid w:val="0027704C"/>
    <w:rsid w:val="002773DD"/>
    <w:rsid w:val="00280198"/>
    <w:rsid w:val="0028090A"/>
    <w:rsid w:val="00280E93"/>
    <w:rsid w:val="00281885"/>
    <w:rsid w:val="0028238E"/>
    <w:rsid w:val="00282F8D"/>
    <w:rsid w:val="002836F8"/>
    <w:rsid w:val="00284229"/>
    <w:rsid w:val="0028482C"/>
    <w:rsid w:val="00284F19"/>
    <w:rsid w:val="002850FB"/>
    <w:rsid w:val="0028561B"/>
    <w:rsid w:val="002864AB"/>
    <w:rsid w:val="00286C15"/>
    <w:rsid w:val="002872A0"/>
    <w:rsid w:val="002905CB"/>
    <w:rsid w:val="00290B27"/>
    <w:rsid w:val="002910C8"/>
    <w:rsid w:val="002914FF"/>
    <w:rsid w:val="00292939"/>
    <w:rsid w:val="00292AC8"/>
    <w:rsid w:val="00293023"/>
    <w:rsid w:val="00293BFD"/>
    <w:rsid w:val="00294C3A"/>
    <w:rsid w:val="002952BE"/>
    <w:rsid w:val="0029562A"/>
    <w:rsid w:val="00296748"/>
    <w:rsid w:val="00296BE3"/>
    <w:rsid w:val="0029728A"/>
    <w:rsid w:val="00297CBF"/>
    <w:rsid w:val="00297CCE"/>
    <w:rsid w:val="002A018B"/>
    <w:rsid w:val="002A0DB8"/>
    <w:rsid w:val="002A1B0D"/>
    <w:rsid w:val="002A2056"/>
    <w:rsid w:val="002A234D"/>
    <w:rsid w:val="002A2914"/>
    <w:rsid w:val="002A2B5E"/>
    <w:rsid w:val="002A364F"/>
    <w:rsid w:val="002A3783"/>
    <w:rsid w:val="002A417D"/>
    <w:rsid w:val="002A4D1A"/>
    <w:rsid w:val="002A4F66"/>
    <w:rsid w:val="002A4F8C"/>
    <w:rsid w:val="002A4FBB"/>
    <w:rsid w:val="002A5367"/>
    <w:rsid w:val="002A5B1A"/>
    <w:rsid w:val="002A5F36"/>
    <w:rsid w:val="002A66C8"/>
    <w:rsid w:val="002A6D85"/>
    <w:rsid w:val="002A7071"/>
    <w:rsid w:val="002A7366"/>
    <w:rsid w:val="002A77AA"/>
    <w:rsid w:val="002B0C93"/>
    <w:rsid w:val="002B0D33"/>
    <w:rsid w:val="002B0D3D"/>
    <w:rsid w:val="002B1297"/>
    <w:rsid w:val="002B2620"/>
    <w:rsid w:val="002B355B"/>
    <w:rsid w:val="002B35C8"/>
    <w:rsid w:val="002B3D9A"/>
    <w:rsid w:val="002B41C7"/>
    <w:rsid w:val="002B530B"/>
    <w:rsid w:val="002B5AB4"/>
    <w:rsid w:val="002B65A3"/>
    <w:rsid w:val="002B7700"/>
    <w:rsid w:val="002B795B"/>
    <w:rsid w:val="002B7E2D"/>
    <w:rsid w:val="002C00FC"/>
    <w:rsid w:val="002C040A"/>
    <w:rsid w:val="002C1436"/>
    <w:rsid w:val="002C1754"/>
    <w:rsid w:val="002C1957"/>
    <w:rsid w:val="002C1C73"/>
    <w:rsid w:val="002C28A0"/>
    <w:rsid w:val="002C2AC6"/>
    <w:rsid w:val="002C4727"/>
    <w:rsid w:val="002C4C9F"/>
    <w:rsid w:val="002C6E46"/>
    <w:rsid w:val="002C7B79"/>
    <w:rsid w:val="002C7FBE"/>
    <w:rsid w:val="002D0652"/>
    <w:rsid w:val="002D08DD"/>
    <w:rsid w:val="002D1570"/>
    <w:rsid w:val="002D1C9B"/>
    <w:rsid w:val="002D20B0"/>
    <w:rsid w:val="002D2821"/>
    <w:rsid w:val="002D2DE9"/>
    <w:rsid w:val="002D345E"/>
    <w:rsid w:val="002D410C"/>
    <w:rsid w:val="002D422E"/>
    <w:rsid w:val="002D4714"/>
    <w:rsid w:val="002D4A16"/>
    <w:rsid w:val="002D4AA1"/>
    <w:rsid w:val="002D4BBC"/>
    <w:rsid w:val="002D53CF"/>
    <w:rsid w:val="002D684D"/>
    <w:rsid w:val="002D6FD7"/>
    <w:rsid w:val="002D7515"/>
    <w:rsid w:val="002D7992"/>
    <w:rsid w:val="002D7BA9"/>
    <w:rsid w:val="002D7E24"/>
    <w:rsid w:val="002E16F4"/>
    <w:rsid w:val="002E1C1F"/>
    <w:rsid w:val="002E1DA7"/>
    <w:rsid w:val="002E27B5"/>
    <w:rsid w:val="002E287C"/>
    <w:rsid w:val="002E2918"/>
    <w:rsid w:val="002E3D9B"/>
    <w:rsid w:val="002E5248"/>
    <w:rsid w:val="002E58FE"/>
    <w:rsid w:val="002E6EE2"/>
    <w:rsid w:val="002E7D43"/>
    <w:rsid w:val="002F0470"/>
    <w:rsid w:val="002F0A1C"/>
    <w:rsid w:val="002F0C33"/>
    <w:rsid w:val="002F20CD"/>
    <w:rsid w:val="002F2A77"/>
    <w:rsid w:val="002F364A"/>
    <w:rsid w:val="002F37EE"/>
    <w:rsid w:val="002F3D9C"/>
    <w:rsid w:val="002F437B"/>
    <w:rsid w:val="002F4A19"/>
    <w:rsid w:val="002F58C4"/>
    <w:rsid w:val="002F5B08"/>
    <w:rsid w:val="002F5D5C"/>
    <w:rsid w:val="002F67DA"/>
    <w:rsid w:val="003016A5"/>
    <w:rsid w:val="003021B5"/>
    <w:rsid w:val="003022E8"/>
    <w:rsid w:val="00302391"/>
    <w:rsid w:val="00302866"/>
    <w:rsid w:val="00303D09"/>
    <w:rsid w:val="00305163"/>
    <w:rsid w:val="003052D0"/>
    <w:rsid w:val="00305CDE"/>
    <w:rsid w:val="003067B2"/>
    <w:rsid w:val="003072D7"/>
    <w:rsid w:val="003073D6"/>
    <w:rsid w:val="00307FC7"/>
    <w:rsid w:val="00310177"/>
    <w:rsid w:val="003106FD"/>
    <w:rsid w:val="00310828"/>
    <w:rsid w:val="00310CDE"/>
    <w:rsid w:val="00310CF5"/>
    <w:rsid w:val="00310D80"/>
    <w:rsid w:val="00311397"/>
    <w:rsid w:val="00311CCE"/>
    <w:rsid w:val="00311CDB"/>
    <w:rsid w:val="00312051"/>
    <w:rsid w:val="00312191"/>
    <w:rsid w:val="003125BA"/>
    <w:rsid w:val="0031395A"/>
    <w:rsid w:val="003141F9"/>
    <w:rsid w:val="003146AD"/>
    <w:rsid w:val="00314FB8"/>
    <w:rsid w:val="003154F2"/>
    <w:rsid w:val="0031565F"/>
    <w:rsid w:val="00315AFC"/>
    <w:rsid w:val="00316A3D"/>
    <w:rsid w:val="00316D4C"/>
    <w:rsid w:val="003170DA"/>
    <w:rsid w:val="003178A0"/>
    <w:rsid w:val="00317AA8"/>
    <w:rsid w:val="003200A6"/>
    <w:rsid w:val="003200C9"/>
    <w:rsid w:val="0032067B"/>
    <w:rsid w:val="00320777"/>
    <w:rsid w:val="00321F2B"/>
    <w:rsid w:val="003236E5"/>
    <w:rsid w:val="00323B89"/>
    <w:rsid w:val="003244F7"/>
    <w:rsid w:val="003245AF"/>
    <w:rsid w:val="00324827"/>
    <w:rsid w:val="00324CFB"/>
    <w:rsid w:val="00325E4A"/>
    <w:rsid w:val="00326003"/>
    <w:rsid w:val="003263BD"/>
    <w:rsid w:val="00326BD0"/>
    <w:rsid w:val="00327EAA"/>
    <w:rsid w:val="003303E3"/>
    <w:rsid w:val="00330A2F"/>
    <w:rsid w:val="00332504"/>
    <w:rsid w:val="003325CD"/>
    <w:rsid w:val="00332A08"/>
    <w:rsid w:val="00334424"/>
    <w:rsid w:val="00334FFD"/>
    <w:rsid w:val="00335B2B"/>
    <w:rsid w:val="00335C42"/>
    <w:rsid w:val="003360DA"/>
    <w:rsid w:val="0033639F"/>
    <w:rsid w:val="00336A45"/>
    <w:rsid w:val="00337821"/>
    <w:rsid w:val="00337D35"/>
    <w:rsid w:val="00337DE0"/>
    <w:rsid w:val="0034019E"/>
    <w:rsid w:val="00340387"/>
    <w:rsid w:val="00340D05"/>
    <w:rsid w:val="00340FCB"/>
    <w:rsid w:val="0034116C"/>
    <w:rsid w:val="003411E4"/>
    <w:rsid w:val="00341243"/>
    <w:rsid w:val="00341713"/>
    <w:rsid w:val="003424AA"/>
    <w:rsid w:val="00342CE4"/>
    <w:rsid w:val="00342EE5"/>
    <w:rsid w:val="003439C4"/>
    <w:rsid w:val="00343FB3"/>
    <w:rsid w:val="00344B27"/>
    <w:rsid w:val="00344EE8"/>
    <w:rsid w:val="00345418"/>
    <w:rsid w:val="0034552B"/>
    <w:rsid w:val="0034625D"/>
    <w:rsid w:val="00346CE6"/>
    <w:rsid w:val="003472AD"/>
    <w:rsid w:val="0034743F"/>
    <w:rsid w:val="00350196"/>
    <w:rsid w:val="00350E47"/>
    <w:rsid w:val="00351BDF"/>
    <w:rsid w:val="003522CA"/>
    <w:rsid w:val="00352BFA"/>
    <w:rsid w:val="00353983"/>
    <w:rsid w:val="0035478D"/>
    <w:rsid w:val="00354B6E"/>
    <w:rsid w:val="003557A9"/>
    <w:rsid w:val="003557BF"/>
    <w:rsid w:val="003559ED"/>
    <w:rsid w:val="00355C77"/>
    <w:rsid w:val="00355E92"/>
    <w:rsid w:val="00356879"/>
    <w:rsid w:val="00357E61"/>
    <w:rsid w:val="00361C1D"/>
    <w:rsid w:val="00361C5E"/>
    <w:rsid w:val="00361D39"/>
    <w:rsid w:val="003620C7"/>
    <w:rsid w:val="003622EC"/>
    <w:rsid w:val="003623CC"/>
    <w:rsid w:val="00362822"/>
    <w:rsid w:val="00362BEF"/>
    <w:rsid w:val="00362D39"/>
    <w:rsid w:val="003635CC"/>
    <w:rsid w:val="003640E0"/>
    <w:rsid w:val="00364526"/>
    <w:rsid w:val="00364CDB"/>
    <w:rsid w:val="00364E70"/>
    <w:rsid w:val="00365549"/>
    <w:rsid w:val="00365E3A"/>
    <w:rsid w:val="00365E8A"/>
    <w:rsid w:val="00365ED3"/>
    <w:rsid w:val="003670BE"/>
    <w:rsid w:val="00367310"/>
    <w:rsid w:val="00370916"/>
    <w:rsid w:val="0037105D"/>
    <w:rsid w:val="00371851"/>
    <w:rsid w:val="00371ADB"/>
    <w:rsid w:val="00371B07"/>
    <w:rsid w:val="003720F6"/>
    <w:rsid w:val="00372D21"/>
    <w:rsid w:val="003736D7"/>
    <w:rsid w:val="00373DC8"/>
    <w:rsid w:val="003771FA"/>
    <w:rsid w:val="0037741B"/>
    <w:rsid w:val="00377884"/>
    <w:rsid w:val="00380204"/>
    <w:rsid w:val="00380AD8"/>
    <w:rsid w:val="00381460"/>
    <w:rsid w:val="0038288E"/>
    <w:rsid w:val="003829D3"/>
    <w:rsid w:val="00385A0F"/>
    <w:rsid w:val="00385A85"/>
    <w:rsid w:val="003866BD"/>
    <w:rsid w:val="00387C62"/>
    <w:rsid w:val="003905D8"/>
    <w:rsid w:val="00391166"/>
    <w:rsid w:val="00391652"/>
    <w:rsid w:val="00391CFB"/>
    <w:rsid w:val="00392BF0"/>
    <w:rsid w:val="003931E4"/>
    <w:rsid w:val="00393A4A"/>
    <w:rsid w:val="00393F89"/>
    <w:rsid w:val="00394A0D"/>
    <w:rsid w:val="00396DB7"/>
    <w:rsid w:val="00396E68"/>
    <w:rsid w:val="003974F9"/>
    <w:rsid w:val="00397A9E"/>
    <w:rsid w:val="003A02E4"/>
    <w:rsid w:val="003A0426"/>
    <w:rsid w:val="003A04AA"/>
    <w:rsid w:val="003A05E8"/>
    <w:rsid w:val="003A1372"/>
    <w:rsid w:val="003A14BD"/>
    <w:rsid w:val="003A1C82"/>
    <w:rsid w:val="003A24EE"/>
    <w:rsid w:val="003A2B17"/>
    <w:rsid w:val="003A34B5"/>
    <w:rsid w:val="003A3954"/>
    <w:rsid w:val="003A5043"/>
    <w:rsid w:val="003A56A6"/>
    <w:rsid w:val="003A6EB8"/>
    <w:rsid w:val="003A6FF4"/>
    <w:rsid w:val="003A79C1"/>
    <w:rsid w:val="003A7ECD"/>
    <w:rsid w:val="003B014A"/>
    <w:rsid w:val="003B0831"/>
    <w:rsid w:val="003B2496"/>
    <w:rsid w:val="003B2997"/>
    <w:rsid w:val="003B2E67"/>
    <w:rsid w:val="003B3C12"/>
    <w:rsid w:val="003B3D11"/>
    <w:rsid w:val="003B3FAE"/>
    <w:rsid w:val="003B43BE"/>
    <w:rsid w:val="003B45BF"/>
    <w:rsid w:val="003B47C1"/>
    <w:rsid w:val="003B5B0F"/>
    <w:rsid w:val="003B602B"/>
    <w:rsid w:val="003B66BA"/>
    <w:rsid w:val="003B6BCE"/>
    <w:rsid w:val="003B7D38"/>
    <w:rsid w:val="003B7FC5"/>
    <w:rsid w:val="003C0045"/>
    <w:rsid w:val="003C0967"/>
    <w:rsid w:val="003C0F32"/>
    <w:rsid w:val="003C1180"/>
    <w:rsid w:val="003C139D"/>
    <w:rsid w:val="003C16AF"/>
    <w:rsid w:val="003C1D51"/>
    <w:rsid w:val="003C1E6F"/>
    <w:rsid w:val="003C1EF2"/>
    <w:rsid w:val="003C2F6F"/>
    <w:rsid w:val="003C348D"/>
    <w:rsid w:val="003C40A2"/>
    <w:rsid w:val="003C419E"/>
    <w:rsid w:val="003C4706"/>
    <w:rsid w:val="003C54B6"/>
    <w:rsid w:val="003C5793"/>
    <w:rsid w:val="003C57A8"/>
    <w:rsid w:val="003C6840"/>
    <w:rsid w:val="003C6BEB"/>
    <w:rsid w:val="003C77A6"/>
    <w:rsid w:val="003C794D"/>
    <w:rsid w:val="003C7FEB"/>
    <w:rsid w:val="003D0125"/>
    <w:rsid w:val="003D10D1"/>
    <w:rsid w:val="003D13DE"/>
    <w:rsid w:val="003D202C"/>
    <w:rsid w:val="003D2586"/>
    <w:rsid w:val="003D261B"/>
    <w:rsid w:val="003D39BE"/>
    <w:rsid w:val="003D3CB6"/>
    <w:rsid w:val="003D3D80"/>
    <w:rsid w:val="003D413A"/>
    <w:rsid w:val="003D4FAA"/>
    <w:rsid w:val="003D5178"/>
    <w:rsid w:val="003D5450"/>
    <w:rsid w:val="003D62E5"/>
    <w:rsid w:val="003D6362"/>
    <w:rsid w:val="003D791C"/>
    <w:rsid w:val="003D7A30"/>
    <w:rsid w:val="003D7D76"/>
    <w:rsid w:val="003E0AEF"/>
    <w:rsid w:val="003E1016"/>
    <w:rsid w:val="003E1534"/>
    <w:rsid w:val="003E1857"/>
    <w:rsid w:val="003E20D0"/>
    <w:rsid w:val="003E20E8"/>
    <w:rsid w:val="003E2C71"/>
    <w:rsid w:val="003E2CB1"/>
    <w:rsid w:val="003E3195"/>
    <w:rsid w:val="003E375A"/>
    <w:rsid w:val="003E3AC1"/>
    <w:rsid w:val="003E3C9F"/>
    <w:rsid w:val="003E455A"/>
    <w:rsid w:val="003E498C"/>
    <w:rsid w:val="003E5418"/>
    <w:rsid w:val="003E5B23"/>
    <w:rsid w:val="003E5BCA"/>
    <w:rsid w:val="003E5D6C"/>
    <w:rsid w:val="003E5E87"/>
    <w:rsid w:val="003E60D2"/>
    <w:rsid w:val="003E6F1C"/>
    <w:rsid w:val="003E71F1"/>
    <w:rsid w:val="003F1730"/>
    <w:rsid w:val="003F1959"/>
    <w:rsid w:val="003F1A58"/>
    <w:rsid w:val="003F39C2"/>
    <w:rsid w:val="003F54B7"/>
    <w:rsid w:val="003F563C"/>
    <w:rsid w:val="003F5819"/>
    <w:rsid w:val="003F58F7"/>
    <w:rsid w:val="003F68F9"/>
    <w:rsid w:val="003F751B"/>
    <w:rsid w:val="003F7F6D"/>
    <w:rsid w:val="00400904"/>
    <w:rsid w:val="00400F4B"/>
    <w:rsid w:val="00401AF4"/>
    <w:rsid w:val="00401E25"/>
    <w:rsid w:val="004022B6"/>
    <w:rsid w:val="0040297C"/>
    <w:rsid w:val="0040363B"/>
    <w:rsid w:val="0040403D"/>
    <w:rsid w:val="004040B5"/>
    <w:rsid w:val="004045F1"/>
    <w:rsid w:val="004055FA"/>
    <w:rsid w:val="00405A45"/>
    <w:rsid w:val="004065A1"/>
    <w:rsid w:val="00407F64"/>
    <w:rsid w:val="00410301"/>
    <w:rsid w:val="00410D67"/>
    <w:rsid w:val="00411372"/>
    <w:rsid w:val="004116AE"/>
    <w:rsid w:val="0041204A"/>
    <w:rsid w:val="004131B2"/>
    <w:rsid w:val="0041445C"/>
    <w:rsid w:val="004146FC"/>
    <w:rsid w:val="004159B7"/>
    <w:rsid w:val="00415F52"/>
    <w:rsid w:val="00416F3E"/>
    <w:rsid w:val="00417384"/>
    <w:rsid w:val="00417744"/>
    <w:rsid w:val="00420457"/>
    <w:rsid w:val="00421117"/>
    <w:rsid w:val="00421134"/>
    <w:rsid w:val="004212B9"/>
    <w:rsid w:val="00421547"/>
    <w:rsid w:val="00421661"/>
    <w:rsid w:val="004216EF"/>
    <w:rsid w:val="00421E5B"/>
    <w:rsid w:val="00421F96"/>
    <w:rsid w:val="00421FBE"/>
    <w:rsid w:val="00422245"/>
    <w:rsid w:val="00422505"/>
    <w:rsid w:val="004225B5"/>
    <w:rsid w:val="004226C0"/>
    <w:rsid w:val="00422BF9"/>
    <w:rsid w:val="00422D3F"/>
    <w:rsid w:val="00422E6B"/>
    <w:rsid w:val="0042389B"/>
    <w:rsid w:val="00424D72"/>
    <w:rsid w:val="00424F8C"/>
    <w:rsid w:val="004255FE"/>
    <w:rsid w:val="00425B12"/>
    <w:rsid w:val="00426B6E"/>
    <w:rsid w:val="0042752A"/>
    <w:rsid w:val="0043000A"/>
    <w:rsid w:val="00430021"/>
    <w:rsid w:val="0043041B"/>
    <w:rsid w:val="00430D46"/>
    <w:rsid w:val="00430D98"/>
    <w:rsid w:val="00432EDA"/>
    <w:rsid w:val="004333E3"/>
    <w:rsid w:val="00433C64"/>
    <w:rsid w:val="00436024"/>
    <w:rsid w:val="0043626A"/>
    <w:rsid w:val="0043671E"/>
    <w:rsid w:val="004367AC"/>
    <w:rsid w:val="004369B0"/>
    <w:rsid w:val="00436DBB"/>
    <w:rsid w:val="00437CFF"/>
    <w:rsid w:val="004406F3"/>
    <w:rsid w:val="00440918"/>
    <w:rsid w:val="00440FA9"/>
    <w:rsid w:val="004412B6"/>
    <w:rsid w:val="00441904"/>
    <w:rsid w:val="00441BD4"/>
    <w:rsid w:val="004424C3"/>
    <w:rsid w:val="004433A6"/>
    <w:rsid w:val="00444954"/>
    <w:rsid w:val="0044495A"/>
    <w:rsid w:val="00444D1E"/>
    <w:rsid w:val="00445FBB"/>
    <w:rsid w:val="004466C6"/>
    <w:rsid w:val="004472A5"/>
    <w:rsid w:val="004472FF"/>
    <w:rsid w:val="0044756F"/>
    <w:rsid w:val="00450A48"/>
    <w:rsid w:val="00450A95"/>
    <w:rsid w:val="00450B7F"/>
    <w:rsid w:val="00452083"/>
    <w:rsid w:val="00452460"/>
    <w:rsid w:val="004530F5"/>
    <w:rsid w:val="0045324B"/>
    <w:rsid w:val="004538EF"/>
    <w:rsid w:val="004538F4"/>
    <w:rsid w:val="00453942"/>
    <w:rsid w:val="00453CCB"/>
    <w:rsid w:val="00454B59"/>
    <w:rsid w:val="004553AA"/>
    <w:rsid w:val="00455583"/>
    <w:rsid w:val="00455BAC"/>
    <w:rsid w:val="00455CF1"/>
    <w:rsid w:val="00455F25"/>
    <w:rsid w:val="0045702B"/>
    <w:rsid w:val="00460138"/>
    <w:rsid w:val="004611C7"/>
    <w:rsid w:val="00461FC3"/>
    <w:rsid w:val="004625B0"/>
    <w:rsid w:val="00463596"/>
    <w:rsid w:val="00463711"/>
    <w:rsid w:val="00463C41"/>
    <w:rsid w:val="00463D0B"/>
    <w:rsid w:val="00463E38"/>
    <w:rsid w:val="00464627"/>
    <w:rsid w:val="0046530C"/>
    <w:rsid w:val="00465F9C"/>
    <w:rsid w:val="00467A09"/>
    <w:rsid w:val="00467B12"/>
    <w:rsid w:val="00471A28"/>
    <w:rsid w:val="00473721"/>
    <w:rsid w:val="00474C54"/>
    <w:rsid w:val="00476412"/>
    <w:rsid w:val="004766CF"/>
    <w:rsid w:val="00477DA1"/>
    <w:rsid w:val="004805A0"/>
    <w:rsid w:val="0048065C"/>
    <w:rsid w:val="00480AFB"/>
    <w:rsid w:val="00480B9C"/>
    <w:rsid w:val="004810FA"/>
    <w:rsid w:val="00481736"/>
    <w:rsid w:val="00481902"/>
    <w:rsid w:val="004819C9"/>
    <w:rsid w:val="00481C2C"/>
    <w:rsid w:val="00481E13"/>
    <w:rsid w:val="00481EA9"/>
    <w:rsid w:val="00481FD7"/>
    <w:rsid w:val="00482F55"/>
    <w:rsid w:val="00483952"/>
    <w:rsid w:val="00483E49"/>
    <w:rsid w:val="0048473D"/>
    <w:rsid w:val="00484918"/>
    <w:rsid w:val="00484FBF"/>
    <w:rsid w:val="00485761"/>
    <w:rsid w:val="00486D41"/>
    <w:rsid w:val="00487260"/>
    <w:rsid w:val="004872F8"/>
    <w:rsid w:val="004875F7"/>
    <w:rsid w:val="00487A57"/>
    <w:rsid w:val="00490DE6"/>
    <w:rsid w:val="00490E03"/>
    <w:rsid w:val="00491363"/>
    <w:rsid w:val="00491AC9"/>
    <w:rsid w:val="00491DA4"/>
    <w:rsid w:val="0049383B"/>
    <w:rsid w:val="00493D05"/>
    <w:rsid w:val="00494926"/>
    <w:rsid w:val="00494ED5"/>
    <w:rsid w:val="004966DD"/>
    <w:rsid w:val="0049675C"/>
    <w:rsid w:val="00496997"/>
    <w:rsid w:val="00496D56"/>
    <w:rsid w:val="00497DB3"/>
    <w:rsid w:val="004A1C0E"/>
    <w:rsid w:val="004A2696"/>
    <w:rsid w:val="004A2ABF"/>
    <w:rsid w:val="004A2B8F"/>
    <w:rsid w:val="004A2F6D"/>
    <w:rsid w:val="004A3AB2"/>
    <w:rsid w:val="004A3AC9"/>
    <w:rsid w:val="004A3BF7"/>
    <w:rsid w:val="004A4749"/>
    <w:rsid w:val="004A55CF"/>
    <w:rsid w:val="004A5CC7"/>
    <w:rsid w:val="004A611D"/>
    <w:rsid w:val="004A6398"/>
    <w:rsid w:val="004A6EBD"/>
    <w:rsid w:val="004B0537"/>
    <w:rsid w:val="004B39BA"/>
    <w:rsid w:val="004B4910"/>
    <w:rsid w:val="004B565F"/>
    <w:rsid w:val="004B60EE"/>
    <w:rsid w:val="004B69A1"/>
    <w:rsid w:val="004B69BE"/>
    <w:rsid w:val="004B7E8F"/>
    <w:rsid w:val="004C02F7"/>
    <w:rsid w:val="004C05B4"/>
    <w:rsid w:val="004C0607"/>
    <w:rsid w:val="004C095A"/>
    <w:rsid w:val="004C0F05"/>
    <w:rsid w:val="004C1133"/>
    <w:rsid w:val="004C1C0C"/>
    <w:rsid w:val="004C2937"/>
    <w:rsid w:val="004C2F18"/>
    <w:rsid w:val="004C30FA"/>
    <w:rsid w:val="004C3869"/>
    <w:rsid w:val="004C39A3"/>
    <w:rsid w:val="004C41D6"/>
    <w:rsid w:val="004C5946"/>
    <w:rsid w:val="004C5F7C"/>
    <w:rsid w:val="004C7449"/>
    <w:rsid w:val="004D01C4"/>
    <w:rsid w:val="004D0204"/>
    <w:rsid w:val="004D092C"/>
    <w:rsid w:val="004D0BA1"/>
    <w:rsid w:val="004D0BA8"/>
    <w:rsid w:val="004D142E"/>
    <w:rsid w:val="004D1864"/>
    <w:rsid w:val="004D19D2"/>
    <w:rsid w:val="004D1B73"/>
    <w:rsid w:val="004D1D6B"/>
    <w:rsid w:val="004D25B3"/>
    <w:rsid w:val="004D2DEF"/>
    <w:rsid w:val="004D2EAC"/>
    <w:rsid w:val="004D37CB"/>
    <w:rsid w:val="004D3DBD"/>
    <w:rsid w:val="004D42BA"/>
    <w:rsid w:val="004D55F7"/>
    <w:rsid w:val="004D56B0"/>
    <w:rsid w:val="004D6A85"/>
    <w:rsid w:val="004D6DC1"/>
    <w:rsid w:val="004D739C"/>
    <w:rsid w:val="004E00C5"/>
    <w:rsid w:val="004E02A2"/>
    <w:rsid w:val="004E065D"/>
    <w:rsid w:val="004E142D"/>
    <w:rsid w:val="004E1C3A"/>
    <w:rsid w:val="004E25F6"/>
    <w:rsid w:val="004E2943"/>
    <w:rsid w:val="004E2B1E"/>
    <w:rsid w:val="004E2F57"/>
    <w:rsid w:val="004E338A"/>
    <w:rsid w:val="004E36B5"/>
    <w:rsid w:val="004E3C54"/>
    <w:rsid w:val="004E47B5"/>
    <w:rsid w:val="004E4941"/>
    <w:rsid w:val="004E5E64"/>
    <w:rsid w:val="004E677F"/>
    <w:rsid w:val="004E6A83"/>
    <w:rsid w:val="004E6AAE"/>
    <w:rsid w:val="004E6C52"/>
    <w:rsid w:val="004E7330"/>
    <w:rsid w:val="004E7A43"/>
    <w:rsid w:val="004E7DBA"/>
    <w:rsid w:val="004E7F39"/>
    <w:rsid w:val="004F149C"/>
    <w:rsid w:val="004F20A5"/>
    <w:rsid w:val="004F21FA"/>
    <w:rsid w:val="004F2BA1"/>
    <w:rsid w:val="004F3F31"/>
    <w:rsid w:val="004F5344"/>
    <w:rsid w:val="004F582E"/>
    <w:rsid w:val="004F606F"/>
    <w:rsid w:val="004F6202"/>
    <w:rsid w:val="004F74C4"/>
    <w:rsid w:val="004F7DFE"/>
    <w:rsid w:val="004F7E73"/>
    <w:rsid w:val="00500E5A"/>
    <w:rsid w:val="00503E1D"/>
    <w:rsid w:val="00505EDE"/>
    <w:rsid w:val="00505FEE"/>
    <w:rsid w:val="0050646A"/>
    <w:rsid w:val="00506B17"/>
    <w:rsid w:val="00507639"/>
    <w:rsid w:val="005079BC"/>
    <w:rsid w:val="00507D89"/>
    <w:rsid w:val="00510D48"/>
    <w:rsid w:val="00512197"/>
    <w:rsid w:val="005127D5"/>
    <w:rsid w:val="0051304B"/>
    <w:rsid w:val="00513465"/>
    <w:rsid w:val="00513642"/>
    <w:rsid w:val="00513692"/>
    <w:rsid w:val="00514EF0"/>
    <w:rsid w:val="00515CDD"/>
    <w:rsid w:val="00515E7B"/>
    <w:rsid w:val="00516654"/>
    <w:rsid w:val="00516DEE"/>
    <w:rsid w:val="0051738D"/>
    <w:rsid w:val="005174EC"/>
    <w:rsid w:val="00517A13"/>
    <w:rsid w:val="00517B89"/>
    <w:rsid w:val="00517BC7"/>
    <w:rsid w:val="00521094"/>
    <w:rsid w:val="0052140F"/>
    <w:rsid w:val="005219B2"/>
    <w:rsid w:val="005221C0"/>
    <w:rsid w:val="00524172"/>
    <w:rsid w:val="00524C32"/>
    <w:rsid w:val="005252A7"/>
    <w:rsid w:val="00525CE0"/>
    <w:rsid w:val="00526449"/>
    <w:rsid w:val="00526A5C"/>
    <w:rsid w:val="005274EE"/>
    <w:rsid w:val="00527771"/>
    <w:rsid w:val="00527A55"/>
    <w:rsid w:val="0053044F"/>
    <w:rsid w:val="005308AC"/>
    <w:rsid w:val="005312C6"/>
    <w:rsid w:val="00531BA5"/>
    <w:rsid w:val="00531C66"/>
    <w:rsid w:val="00531C71"/>
    <w:rsid w:val="00531D58"/>
    <w:rsid w:val="0053280D"/>
    <w:rsid w:val="00532A25"/>
    <w:rsid w:val="005336DD"/>
    <w:rsid w:val="005337FD"/>
    <w:rsid w:val="00533903"/>
    <w:rsid w:val="00533B56"/>
    <w:rsid w:val="00534030"/>
    <w:rsid w:val="005359FB"/>
    <w:rsid w:val="00536B56"/>
    <w:rsid w:val="005372BA"/>
    <w:rsid w:val="00537511"/>
    <w:rsid w:val="00537954"/>
    <w:rsid w:val="00537C0C"/>
    <w:rsid w:val="00540574"/>
    <w:rsid w:val="0054153A"/>
    <w:rsid w:val="00541EDB"/>
    <w:rsid w:val="0054216C"/>
    <w:rsid w:val="005423AF"/>
    <w:rsid w:val="00542449"/>
    <w:rsid w:val="00543144"/>
    <w:rsid w:val="00543218"/>
    <w:rsid w:val="0054357F"/>
    <w:rsid w:val="0054389D"/>
    <w:rsid w:val="00543D8D"/>
    <w:rsid w:val="00543EB7"/>
    <w:rsid w:val="00544B37"/>
    <w:rsid w:val="00545183"/>
    <w:rsid w:val="00546621"/>
    <w:rsid w:val="0054791F"/>
    <w:rsid w:val="00547D66"/>
    <w:rsid w:val="00550E38"/>
    <w:rsid w:val="00550F0D"/>
    <w:rsid w:val="00551607"/>
    <w:rsid w:val="00552E00"/>
    <w:rsid w:val="0055395A"/>
    <w:rsid w:val="005558B8"/>
    <w:rsid w:val="00555932"/>
    <w:rsid w:val="00556456"/>
    <w:rsid w:val="00556838"/>
    <w:rsid w:val="00556921"/>
    <w:rsid w:val="00556B2E"/>
    <w:rsid w:val="00557026"/>
    <w:rsid w:val="00557393"/>
    <w:rsid w:val="00557A7C"/>
    <w:rsid w:val="00560066"/>
    <w:rsid w:val="00560215"/>
    <w:rsid w:val="0056039E"/>
    <w:rsid w:val="00560E76"/>
    <w:rsid w:val="005618D4"/>
    <w:rsid w:val="0056332E"/>
    <w:rsid w:val="0056425B"/>
    <w:rsid w:val="00564DEB"/>
    <w:rsid w:val="00565530"/>
    <w:rsid w:val="00565F00"/>
    <w:rsid w:val="00571000"/>
    <w:rsid w:val="0057130E"/>
    <w:rsid w:val="0057141D"/>
    <w:rsid w:val="00571A97"/>
    <w:rsid w:val="00572407"/>
    <w:rsid w:val="005724D1"/>
    <w:rsid w:val="005727C4"/>
    <w:rsid w:val="00572DAA"/>
    <w:rsid w:val="00573372"/>
    <w:rsid w:val="005743D3"/>
    <w:rsid w:val="0057452A"/>
    <w:rsid w:val="00574A00"/>
    <w:rsid w:val="00574FB1"/>
    <w:rsid w:val="00575E6F"/>
    <w:rsid w:val="0057685A"/>
    <w:rsid w:val="005778AD"/>
    <w:rsid w:val="00580206"/>
    <w:rsid w:val="005819B0"/>
    <w:rsid w:val="00581CB6"/>
    <w:rsid w:val="00582094"/>
    <w:rsid w:val="00582898"/>
    <w:rsid w:val="00582A50"/>
    <w:rsid w:val="0058309D"/>
    <w:rsid w:val="005830F1"/>
    <w:rsid w:val="00583B41"/>
    <w:rsid w:val="00583FB4"/>
    <w:rsid w:val="00584396"/>
    <w:rsid w:val="0058592F"/>
    <w:rsid w:val="00586184"/>
    <w:rsid w:val="005865FB"/>
    <w:rsid w:val="005878BF"/>
    <w:rsid w:val="00590489"/>
    <w:rsid w:val="005922F7"/>
    <w:rsid w:val="00592DF2"/>
    <w:rsid w:val="00592F86"/>
    <w:rsid w:val="005948CE"/>
    <w:rsid w:val="00596231"/>
    <w:rsid w:val="00596A33"/>
    <w:rsid w:val="00597803"/>
    <w:rsid w:val="005A017D"/>
    <w:rsid w:val="005A132F"/>
    <w:rsid w:val="005A1346"/>
    <w:rsid w:val="005A1F0F"/>
    <w:rsid w:val="005A215A"/>
    <w:rsid w:val="005A21EE"/>
    <w:rsid w:val="005A2963"/>
    <w:rsid w:val="005A2BA8"/>
    <w:rsid w:val="005A346F"/>
    <w:rsid w:val="005A34BA"/>
    <w:rsid w:val="005A3BCB"/>
    <w:rsid w:val="005A48A4"/>
    <w:rsid w:val="005A5F74"/>
    <w:rsid w:val="005A63FC"/>
    <w:rsid w:val="005A69E9"/>
    <w:rsid w:val="005A717D"/>
    <w:rsid w:val="005A74E7"/>
    <w:rsid w:val="005B00AA"/>
    <w:rsid w:val="005B0AD7"/>
    <w:rsid w:val="005B3CAB"/>
    <w:rsid w:val="005B4187"/>
    <w:rsid w:val="005B443B"/>
    <w:rsid w:val="005B450B"/>
    <w:rsid w:val="005B4E79"/>
    <w:rsid w:val="005B5AFF"/>
    <w:rsid w:val="005B5C62"/>
    <w:rsid w:val="005B5CD3"/>
    <w:rsid w:val="005B662B"/>
    <w:rsid w:val="005B6FED"/>
    <w:rsid w:val="005B7788"/>
    <w:rsid w:val="005B78C6"/>
    <w:rsid w:val="005B7C40"/>
    <w:rsid w:val="005B7EB7"/>
    <w:rsid w:val="005C0293"/>
    <w:rsid w:val="005C09E4"/>
    <w:rsid w:val="005C0F3D"/>
    <w:rsid w:val="005C1C8F"/>
    <w:rsid w:val="005C1E5B"/>
    <w:rsid w:val="005C26E0"/>
    <w:rsid w:val="005C2B84"/>
    <w:rsid w:val="005C3A79"/>
    <w:rsid w:val="005C5777"/>
    <w:rsid w:val="005C5952"/>
    <w:rsid w:val="005C609B"/>
    <w:rsid w:val="005C7A8C"/>
    <w:rsid w:val="005D075A"/>
    <w:rsid w:val="005D0A7C"/>
    <w:rsid w:val="005D117B"/>
    <w:rsid w:val="005D164F"/>
    <w:rsid w:val="005D1C7A"/>
    <w:rsid w:val="005D2216"/>
    <w:rsid w:val="005D24F0"/>
    <w:rsid w:val="005D2654"/>
    <w:rsid w:val="005D37E8"/>
    <w:rsid w:val="005D4A0D"/>
    <w:rsid w:val="005D6C34"/>
    <w:rsid w:val="005D6CD9"/>
    <w:rsid w:val="005D761D"/>
    <w:rsid w:val="005D7A04"/>
    <w:rsid w:val="005D7F91"/>
    <w:rsid w:val="005E0674"/>
    <w:rsid w:val="005E1B47"/>
    <w:rsid w:val="005E24EC"/>
    <w:rsid w:val="005E2A7F"/>
    <w:rsid w:val="005E2C40"/>
    <w:rsid w:val="005E2D82"/>
    <w:rsid w:val="005E32CF"/>
    <w:rsid w:val="005E361E"/>
    <w:rsid w:val="005E3632"/>
    <w:rsid w:val="005E37F7"/>
    <w:rsid w:val="005E39D0"/>
    <w:rsid w:val="005E3E33"/>
    <w:rsid w:val="005E3F07"/>
    <w:rsid w:val="005E47B3"/>
    <w:rsid w:val="005E4A15"/>
    <w:rsid w:val="005E58A9"/>
    <w:rsid w:val="005E62BF"/>
    <w:rsid w:val="005E6723"/>
    <w:rsid w:val="005E6DDF"/>
    <w:rsid w:val="005E6FBB"/>
    <w:rsid w:val="005E71E7"/>
    <w:rsid w:val="005E7579"/>
    <w:rsid w:val="005E7995"/>
    <w:rsid w:val="005E7F7A"/>
    <w:rsid w:val="005F008B"/>
    <w:rsid w:val="005F05EC"/>
    <w:rsid w:val="005F0A79"/>
    <w:rsid w:val="005F0A81"/>
    <w:rsid w:val="005F0E73"/>
    <w:rsid w:val="005F186D"/>
    <w:rsid w:val="005F40BA"/>
    <w:rsid w:val="005F4238"/>
    <w:rsid w:val="005F4A7E"/>
    <w:rsid w:val="005F4F79"/>
    <w:rsid w:val="005F59B5"/>
    <w:rsid w:val="005F6C24"/>
    <w:rsid w:val="005F700E"/>
    <w:rsid w:val="005F7152"/>
    <w:rsid w:val="005F7B07"/>
    <w:rsid w:val="00600A54"/>
    <w:rsid w:val="00600D57"/>
    <w:rsid w:val="006019FD"/>
    <w:rsid w:val="00601A47"/>
    <w:rsid w:val="00602A5E"/>
    <w:rsid w:val="006053B3"/>
    <w:rsid w:val="0060613B"/>
    <w:rsid w:val="0060633A"/>
    <w:rsid w:val="006065D8"/>
    <w:rsid w:val="006066ED"/>
    <w:rsid w:val="006074B9"/>
    <w:rsid w:val="00607BB5"/>
    <w:rsid w:val="00610326"/>
    <w:rsid w:val="00610DB5"/>
    <w:rsid w:val="0061206B"/>
    <w:rsid w:val="00612951"/>
    <w:rsid w:val="00615B21"/>
    <w:rsid w:val="00616152"/>
    <w:rsid w:val="00617081"/>
    <w:rsid w:val="006179D1"/>
    <w:rsid w:val="006209A7"/>
    <w:rsid w:val="00620AAB"/>
    <w:rsid w:val="00621389"/>
    <w:rsid w:val="00622C1A"/>
    <w:rsid w:val="00623593"/>
    <w:rsid w:val="00623953"/>
    <w:rsid w:val="00623F0D"/>
    <w:rsid w:val="00625E65"/>
    <w:rsid w:val="006263E9"/>
    <w:rsid w:val="00627BD0"/>
    <w:rsid w:val="00630700"/>
    <w:rsid w:val="0063258C"/>
    <w:rsid w:val="006328E0"/>
    <w:rsid w:val="00632D3B"/>
    <w:rsid w:val="00633976"/>
    <w:rsid w:val="00634282"/>
    <w:rsid w:val="00634E57"/>
    <w:rsid w:val="006354E1"/>
    <w:rsid w:val="006358B6"/>
    <w:rsid w:val="006365C5"/>
    <w:rsid w:val="006368AA"/>
    <w:rsid w:val="006368F3"/>
    <w:rsid w:val="00637230"/>
    <w:rsid w:val="00640B8A"/>
    <w:rsid w:val="006413AA"/>
    <w:rsid w:val="00641AB1"/>
    <w:rsid w:val="00641CE9"/>
    <w:rsid w:val="006420F2"/>
    <w:rsid w:val="0064399B"/>
    <w:rsid w:val="00644515"/>
    <w:rsid w:val="006462AA"/>
    <w:rsid w:val="0064691D"/>
    <w:rsid w:val="00650C14"/>
    <w:rsid w:val="00650FAB"/>
    <w:rsid w:val="00650FEB"/>
    <w:rsid w:val="00652481"/>
    <w:rsid w:val="00652A8B"/>
    <w:rsid w:val="006539CF"/>
    <w:rsid w:val="006546A4"/>
    <w:rsid w:val="0065485B"/>
    <w:rsid w:val="00655AA1"/>
    <w:rsid w:val="00656503"/>
    <w:rsid w:val="00656544"/>
    <w:rsid w:val="0065685E"/>
    <w:rsid w:val="00657449"/>
    <w:rsid w:val="00661018"/>
    <w:rsid w:val="0066194C"/>
    <w:rsid w:val="006619D8"/>
    <w:rsid w:val="00661A57"/>
    <w:rsid w:val="0066334F"/>
    <w:rsid w:val="006633BB"/>
    <w:rsid w:val="006640C7"/>
    <w:rsid w:val="006644FB"/>
    <w:rsid w:val="006654A9"/>
    <w:rsid w:val="00665746"/>
    <w:rsid w:val="00665D45"/>
    <w:rsid w:val="00665FD5"/>
    <w:rsid w:val="00666799"/>
    <w:rsid w:val="00666815"/>
    <w:rsid w:val="00666C0E"/>
    <w:rsid w:val="00666F3D"/>
    <w:rsid w:val="006672C2"/>
    <w:rsid w:val="00667477"/>
    <w:rsid w:val="00667833"/>
    <w:rsid w:val="00670745"/>
    <w:rsid w:val="006709CE"/>
    <w:rsid w:val="00671072"/>
    <w:rsid w:val="006714C4"/>
    <w:rsid w:val="00671BF8"/>
    <w:rsid w:val="00671C4E"/>
    <w:rsid w:val="006721E0"/>
    <w:rsid w:val="00672598"/>
    <w:rsid w:val="00672601"/>
    <w:rsid w:val="00672753"/>
    <w:rsid w:val="00673001"/>
    <w:rsid w:val="006730AE"/>
    <w:rsid w:val="0067340C"/>
    <w:rsid w:val="00673662"/>
    <w:rsid w:val="0067437C"/>
    <w:rsid w:val="00674536"/>
    <w:rsid w:val="00674544"/>
    <w:rsid w:val="006752F7"/>
    <w:rsid w:val="00675961"/>
    <w:rsid w:val="00675FE3"/>
    <w:rsid w:val="006762D3"/>
    <w:rsid w:val="00676986"/>
    <w:rsid w:val="00676AE8"/>
    <w:rsid w:val="00676F81"/>
    <w:rsid w:val="0067711E"/>
    <w:rsid w:val="006773D0"/>
    <w:rsid w:val="00677491"/>
    <w:rsid w:val="006777F5"/>
    <w:rsid w:val="00680D7E"/>
    <w:rsid w:val="006811B9"/>
    <w:rsid w:val="00682321"/>
    <w:rsid w:val="006832F1"/>
    <w:rsid w:val="0068359A"/>
    <w:rsid w:val="006840C8"/>
    <w:rsid w:val="006845F1"/>
    <w:rsid w:val="006846D7"/>
    <w:rsid w:val="006855CE"/>
    <w:rsid w:val="00685B37"/>
    <w:rsid w:val="00685DC5"/>
    <w:rsid w:val="00686546"/>
    <w:rsid w:val="006870D2"/>
    <w:rsid w:val="00690487"/>
    <w:rsid w:val="00690521"/>
    <w:rsid w:val="006909B3"/>
    <w:rsid w:val="00691AB5"/>
    <w:rsid w:val="00691E2E"/>
    <w:rsid w:val="00692499"/>
    <w:rsid w:val="0069256F"/>
    <w:rsid w:val="0069260A"/>
    <w:rsid w:val="00693746"/>
    <w:rsid w:val="00693E06"/>
    <w:rsid w:val="006940D7"/>
    <w:rsid w:val="0069437F"/>
    <w:rsid w:val="00694C66"/>
    <w:rsid w:val="00694EB7"/>
    <w:rsid w:val="00695B5F"/>
    <w:rsid w:val="0069641C"/>
    <w:rsid w:val="00696555"/>
    <w:rsid w:val="00696A38"/>
    <w:rsid w:val="00697267"/>
    <w:rsid w:val="00697397"/>
    <w:rsid w:val="006976EB"/>
    <w:rsid w:val="0069781C"/>
    <w:rsid w:val="00697CDB"/>
    <w:rsid w:val="006A033B"/>
    <w:rsid w:val="006A077E"/>
    <w:rsid w:val="006A07BC"/>
    <w:rsid w:val="006A0B85"/>
    <w:rsid w:val="006A0FE8"/>
    <w:rsid w:val="006A210A"/>
    <w:rsid w:val="006A2FDD"/>
    <w:rsid w:val="006A3180"/>
    <w:rsid w:val="006A4167"/>
    <w:rsid w:val="006A41AB"/>
    <w:rsid w:val="006A5A23"/>
    <w:rsid w:val="006A6583"/>
    <w:rsid w:val="006A6610"/>
    <w:rsid w:val="006A6B0D"/>
    <w:rsid w:val="006A6EF3"/>
    <w:rsid w:val="006A717F"/>
    <w:rsid w:val="006A76E2"/>
    <w:rsid w:val="006A7B34"/>
    <w:rsid w:val="006A7C2C"/>
    <w:rsid w:val="006B040C"/>
    <w:rsid w:val="006B06B4"/>
    <w:rsid w:val="006B06C1"/>
    <w:rsid w:val="006B0786"/>
    <w:rsid w:val="006B0BC1"/>
    <w:rsid w:val="006B1267"/>
    <w:rsid w:val="006B2299"/>
    <w:rsid w:val="006B22CD"/>
    <w:rsid w:val="006B24FB"/>
    <w:rsid w:val="006B27D9"/>
    <w:rsid w:val="006B28D4"/>
    <w:rsid w:val="006B339C"/>
    <w:rsid w:val="006B39CE"/>
    <w:rsid w:val="006B3B62"/>
    <w:rsid w:val="006B3F32"/>
    <w:rsid w:val="006B4264"/>
    <w:rsid w:val="006B4683"/>
    <w:rsid w:val="006B58FC"/>
    <w:rsid w:val="006B5AB5"/>
    <w:rsid w:val="006B5D84"/>
    <w:rsid w:val="006B77EA"/>
    <w:rsid w:val="006B7942"/>
    <w:rsid w:val="006B7F87"/>
    <w:rsid w:val="006C0053"/>
    <w:rsid w:val="006C0067"/>
    <w:rsid w:val="006C0AA7"/>
    <w:rsid w:val="006C144E"/>
    <w:rsid w:val="006C2915"/>
    <w:rsid w:val="006C3488"/>
    <w:rsid w:val="006C371E"/>
    <w:rsid w:val="006C3755"/>
    <w:rsid w:val="006C3BF0"/>
    <w:rsid w:val="006C3C06"/>
    <w:rsid w:val="006C4987"/>
    <w:rsid w:val="006C4EE4"/>
    <w:rsid w:val="006C5664"/>
    <w:rsid w:val="006C62CD"/>
    <w:rsid w:val="006C62E9"/>
    <w:rsid w:val="006C6429"/>
    <w:rsid w:val="006C6890"/>
    <w:rsid w:val="006C7369"/>
    <w:rsid w:val="006C7E08"/>
    <w:rsid w:val="006D0870"/>
    <w:rsid w:val="006D0B45"/>
    <w:rsid w:val="006D1920"/>
    <w:rsid w:val="006D33AB"/>
    <w:rsid w:val="006D33FC"/>
    <w:rsid w:val="006D3802"/>
    <w:rsid w:val="006D4AF0"/>
    <w:rsid w:val="006D502F"/>
    <w:rsid w:val="006D5426"/>
    <w:rsid w:val="006D6834"/>
    <w:rsid w:val="006D6BCF"/>
    <w:rsid w:val="006D6E27"/>
    <w:rsid w:val="006D7236"/>
    <w:rsid w:val="006D7746"/>
    <w:rsid w:val="006D7996"/>
    <w:rsid w:val="006E0409"/>
    <w:rsid w:val="006E0875"/>
    <w:rsid w:val="006E0F21"/>
    <w:rsid w:val="006E148D"/>
    <w:rsid w:val="006E212C"/>
    <w:rsid w:val="006E2521"/>
    <w:rsid w:val="006E3303"/>
    <w:rsid w:val="006E443B"/>
    <w:rsid w:val="006E450D"/>
    <w:rsid w:val="006E4671"/>
    <w:rsid w:val="006E4877"/>
    <w:rsid w:val="006E4B06"/>
    <w:rsid w:val="006E4BAC"/>
    <w:rsid w:val="006E4D91"/>
    <w:rsid w:val="006E558A"/>
    <w:rsid w:val="006E571B"/>
    <w:rsid w:val="006E5B6F"/>
    <w:rsid w:val="006E6E9C"/>
    <w:rsid w:val="006E6F5B"/>
    <w:rsid w:val="006E702C"/>
    <w:rsid w:val="006E78E6"/>
    <w:rsid w:val="006F049C"/>
    <w:rsid w:val="006F217B"/>
    <w:rsid w:val="006F2D33"/>
    <w:rsid w:val="006F2DD3"/>
    <w:rsid w:val="006F300B"/>
    <w:rsid w:val="006F40F2"/>
    <w:rsid w:val="006F43FD"/>
    <w:rsid w:val="006F4781"/>
    <w:rsid w:val="006F5AE9"/>
    <w:rsid w:val="006F680D"/>
    <w:rsid w:val="006F6851"/>
    <w:rsid w:val="006F6F40"/>
    <w:rsid w:val="006F7964"/>
    <w:rsid w:val="00700CAB"/>
    <w:rsid w:val="00700D9B"/>
    <w:rsid w:val="00701315"/>
    <w:rsid w:val="007013B5"/>
    <w:rsid w:val="00701A1C"/>
    <w:rsid w:val="0070205F"/>
    <w:rsid w:val="00703140"/>
    <w:rsid w:val="00703A00"/>
    <w:rsid w:val="00703E18"/>
    <w:rsid w:val="007043AB"/>
    <w:rsid w:val="00704418"/>
    <w:rsid w:val="00704CBD"/>
    <w:rsid w:val="007053B2"/>
    <w:rsid w:val="00705BEB"/>
    <w:rsid w:val="00705DAF"/>
    <w:rsid w:val="00705F27"/>
    <w:rsid w:val="00706564"/>
    <w:rsid w:val="0070701C"/>
    <w:rsid w:val="00710796"/>
    <w:rsid w:val="00710AEA"/>
    <w:rsid w:val="00710AF1"/>
    <w:rsid w:val="00711D01"/>
    <w:rsid w:val="00711DDF"/>
    <w:rsid w:val="00712733"/>
    <w:rsid w:val="00712781"/>
    <w:rsid w:val="007132A9"/>
    <w:rsid w:val="00713DB1"/>
    <w:rsid w:val="00714337"/>
    <w:rsid w:val="0071457E"/>
    <w:rsid w:val="00714BBC"/>
    <w:rsid w:val="00714E48"/>
    <w:rsid w:val="007157B6"/>
    <w:rsid w:val="00716742"/>
    <w:rsid w:val="00717078"/>
    <w:rsid w:val="00717207"/>
    <w:rsid w:val="00717392"/>
    <w:rsid w:val="00720FFC"/>
    <w:rsid w:val="007210FC"/>
    <w:rsid w:val="007211B8"/>
    <w:rsid w:val="00721287"/>
    <w:rsid w:val="00721E21"/>
    <w:rsid w:val="00722B31"/>
    <w:rsid w:val="007237CB"/>
    <w:rsid w:val="00723B31"/>
    <w:rsid w:val="00724133"/>
    <w:rsid w:val="007241E8"/>
    <w:rsid w:val="007246EB"/>
    <w:rsid w:val="00724C7F"/>
    <w:rsid w:val="00725236"/>
    <w:rsid w:val="00725796"/>
    <w:rsid w:val="00725ACE"/>
    <w:rsid w:val="00725AEE"/>
    <w:rsid w:val="007261E9"/>
    <w:rsid w:val="00727360"/>
    <w:rsid w:val="0073021E"/>
    <w:rsid w:val="0073038E"/>
    <w:rsid w:val="007308BC"/>
    <w:rsid w:val="007316BE"/>
    <w:rsid w:val="007319F0"/>
    <w:rsid w:val="00732EA3"/>
    <w:rsid w:val="00733515"/>
    <w:rsid w:val="0073361F"/>
    <w:rsid w:val="0073400E"/>
    <w:rsid w:val="00734DA1"/>
    <w:rsid w:val="00736556"/>
    <w:rsid w:val="00736E67"/>
    <w:rsid w:val="00736F48"/>
    <w:rsid w:val="00737323"/>
    <w:rsid w:val="00737963"/>
    <w:rsid w:val="00737E00"/>
    <w:rsid w:val="00737FBA"/>
    <w:rsid w:val="007407B4"/>
    <w:rsid w:val="00740DAD"/>
    <w:rsid w:val="00741385"/>
    <w:rsid w:val="00741B7D"/>
    <w:rsid w:val="00741E34"/>
    <w:rsid w:val="007421C9"/>
    <w:rsid w:val="0074239E"/>
    <w:rsid w:val="007425FC"/>
    <w:rsid w:val="00742B25"/>
    <w:rsid w:val="00742F29"/>
    <w:rsid w:val="00743D22"/>
    <w:rsid w:val="007440EC"/>
    <w:rsid w:val="0074479B"/>
    <w:rsid w:val="00744859"/>
    <w:rsid w:val="007465B3"/>
    <w:rsid w:val="00746992"/>
    <w:rsid w:val="00747427"/>
    <w:rsid w:val="0074770D"/>
    <w:rsid w:val="00747A88"/>
    <w:rsid w:val="00750BFD"/>
    <w:rsid w:val="00751011"/>
    <w:rsid w:val="00751740"/>
    <w:rsid w:val="00751868"/>
    <w:rsid w:val="00751B85"/>
    <w:rsid w:val="00752847"/>
    <w:rsid w:val="00752A49"/>
    <w:rsid w:val="007537CA"/>
    <w:rsid w:val="00754093"/>
    <w:rsid w:val="00754264"/>
    <w:rsid w:val="007548BC"/>
    <w:rsid w:val="00754A21"/>
    <w:rsid w:val="007553C1"/>
    <w:rsid w:val="00755703"/>
    <w:rsid w:val="007559AE"/>
    <w:rsid w:val="007563F2"/>
    <w:rsid w:val="0075799E"/>
    <w:rsid w:val="0076049A"/>
    <w:rsid w:val="0076235B"/>
    <w:rsid w:val="0076286B"/>
    <w:rsid w:val="00763210"/>
    <w:rsid w:val="00763233"/>
    <w:rsid w:val="007646BF"/>
    <w:rsid w:val="007649AF"/>
    <w:rsid w:val="00764F69"/>
    <w:rsid w:val="0076541E"/>
    <w:rsid w:val="007654A3"/>
    <w:rsid w:val="0076564F"/>
    <w:rsid w:val="0076619F"/>
    <w:rsid w:val="00770136"/>
    <w:rsid w:val="007711FB"/>
    <w:rsid w:val="00772221"/>
    <w:rsid w:val="00772361"/>
    <w:rsid w:val="00773054"/>
    <w:rsid w:val="007731C2"/>
    <w:rsid w:val="00773BEE"/>
    <w:rsid w:val="00774BE9"/>
    <w:rsid w:val="00774E42"/>
    <w:rsid w:val="007751B4"/>
    <w:rsid w:val="007759B8"/>
    <w:rsid w:val="00775F3C"/>
    <w:rsid w:val="007766FB"/>
    <w:rsid w:val="007767AF"/>
    <w:rsid w:val="00776CAD"/>
    <w:rsid w:val="00776CCB"/>
    <w:rsid w:val="00777C79"/>
    <w:rsid w:val="00780591"/>
    <w:rsid w:val="00780A93"/>
    <w:rsid w:val="00781B9F"/>
    <w:rsid w:val="00781D14"/>
    <w:rsid w:val="007827DE"/>
    <w:rsid w:val="00783074"/>
    <w:rsid w:val="007840F9"/>
    <w:rsid w:val="00784C54"/>
    <w:rsid w:val="00785459"/>
    <w:rsid w:val="00786002"/>
    <w:rsid w:val="007871EC"/>
    <w:rsid w:val="0078777A"/>
    <w:rsid w:val="007906F9"/>
    <w:rsid w:val="00790725"/>
    <w:rsid w:val="0079085F"/>
    <w:rsid w:val="00790DC8"/>
    <w:rsid w:val="00790DF1"/>
    <w:rsid w:val="00791259"/>
    <w:rsid w:val="00791FD6"/>
    <w:rsid w:val="007932BA"/>
    <w:rsid w:val="00793CF1"/>
    <w:rsid w:val="007945AF"/>
    <w:rsid w:val="007948DD"/>
    <w:rsid w:val="007954A5"/>
    <w:rsid w:val="00795605"/>
    <w:rsid w:val="007959C3"/>
    <w:rsid w:val="00795F72"/>
    <w:rsid w:val="00796051"/>
    <w:rsid w:val="00796960"/>
    <w:rsid w:val="0079770E"/>
    <w:rsid w:val="00797B89"/>
    <w:rsid w:val="00797BFA"/>
    <w:rsid w:val="00797F07"/>
    <w:rsid w:val="007A02E5"/>
    <w:rsid w:val="007A05EA"/>
    <w:rsid w:val="007A086A"/>
    <w:rsid w:val="007A0E9A"/>
    <w:rsid w:val="007A1072"/>
    <w:rsid w:val="007A1147"/>
    <w:rsid w:val="007A3B39"/>
    <w:rsid w:val="007A3D38"/>
    <w:rsid w:val="007A4531"/>
    <w:rsid w:val="007A467C"/>
    <w:rsid w:val="007A4B20"/>
    <w:rsid w:val="007A5821"/>
    <w:rsid w:val="007A687B"/>
    <w:rsid w:val="007A72B2"/>
    <w:rsid w:val="007A7EE8"/>
    <w:rsid w:val="007B070E"/>
    <w:rsid w:val="007B0A57"/>
    <w:rsid w:val="007B0AB9"/>
    <w:rsid w:val="007B124E"/>
    <w:rsid w:val="007B12B2"/>
    <w:rsid w:val="007B20CA"/>
    <w:rsid w:val="007B21D2"/>
    <w:rsid w:val="007B237D"/>
    <w:rsid w:val="007B3A71"/>
    <w:rsid w:val="007B3BEB"/>
    <w:rsid w:val="007B3D30"/>
    <w:rsid w:val="007B4567"/>
    <w:rsid w:val="007B4646"/>
    <w:rsid w:val="007B4E70"/>
    <w:rsid w:val="007B5205"/>
    <w:rsid w:val="007B5B8D"/>
    <w:rsid w:val="007B63AA"/>
    <w:rsid w:val="007B7BB9"/>
    <w:rsid w:val="007B7DDC"/>
    <w:rsid w:val="007C0142"/>
    <w:rsid w:val="007C0A94"/>
    <w:rsid w:val="007C0AD9"/>
    <w:rsid w:val="007C1F39"/>
    <w:rsid w:val="007C205E"/>
    <w:rsid w:val="007C2441"/>
    <w:rsid w:val="007C2CB4"/>
    <w:rsid w:val="007C3736"/>
    <w:rsid w:val="007C4F59"/>
    <w:rsid w:val="007C4FA7"/>
    <w:rsid w:val="007C505C"/>
    <w:rsid w:val="007C63EB"/>
    <w:rsid w:val="007C6E70"/>
    <w:rsid w:val="007C7BCB"/>
    <w:rsid w:val="007D04D5"/>
    <w:rsid w:val="007D14CA"/>
    <w:rsid w:val="007D150C"/>
    <w:rsid w:val="007D1546"/>
    <w:rsid w:val="007D1C1E"/>
    <w:rsid w:val="007D238F"/>
    <w:rsid w:val="007D3041"/>
    <w:rsid w:val="007D31EB"/>
    <w:rsid w:val="007D3266"/>
    <w:rsid w:val="007D3FB3"/>
    <w:rsid w:val="007D6000"/>
    <w:rsid w:val="007D68BC"/>
    <w:rsid w:val="007D7CDB"/>
    <w:rsid w:val="007D7D3F"/>
    <w:rsid w:val="007E04F2"/>
    <w:rsid w:val="007E0736"/>
    <w:rsid w:val="007E0CE5"/>
    <w:rsid w:val="007E0CFD"/>
    <w:rsid w:val="007E1426"/>
    <w:rsid w:val="007E15F6"/>
    <w:rsid w:val="007E1790"/>
    <w:rsid w:val="007E1DCE"/>
    <w:rsid w:val="007E25B3"/>
    <w:rsid w:val="007E2D47"/>
    <w:rsid w:val="007E323F"/>
    <w:rsid w:val="007E3EA9"/>
    <w:rsid w:val="007E3F75"/>
    <w:rsid w:val="007E40DF"/>
    <w:rsid w:val="007E44E2"/>
    <w:rsid w:val="007E49A1"/>
    <w:rsid w:val="007E4F32"/>
    <w:rsid w:val="007E52B6"/>
    <w:rsid w:val="007E5B27"/>
    <w:rsid w:val="007E5B2D"/>
    <w:rsid w:val="007E5F1B"/>
    <w:rsid w:val="007E63C0"/>
    <w:rsid w:val="007E7717"/>
    <w:rsid w:val="007E7C81"/>
    <w:rsid w:val="007E7DF2"/>
    <w:rsid w:val="007E7E46"/>
    <w:rsid w:val="007F0154"/>
    <w:rsid w:val="007F0DD3"/>
    <w:rsid w:val="007F1CF3"/>
    <w:rsid w:val="007F24C1"/>
    <w:rsid w:val="007F256E"/>
    <w:rsid w:val="007F2DE0"/>
    <w:rsid w:val="007F31F8"/>
    <w:rsid w:val="007F3586"/>
    <w:rsid w:val="007F3A64"/>
    <w:rsid w:val="007F53F2"/>
    <w:rsid w:val="007F55A5"/>
    <w:rsid w:val="007F7806"/>
    <w:rsid w:val="008016D2"/>
    <w:rsid w:val="00801BD8"/>
    <w:rsid w:val="00802126"/>
    <w:rsid w:val="008022C7"/>
    <w:rsid w:val="00802688"/>
    <w:rsid w:val="008028FB"/>
    <w:rsid w:val="00802BCC"/>
    <w:rsid w:val="00802E52"/>
    <w:rsid w:val="00803E44"/>
    <w:rsid w:val="008042E0"/>
    <w:rsid w:val="00804EE3"/>
    <w:rsid w:val="008052EA"/>
    <w:rsid w:val="0080532D"/>
    <w:rsid w:val="00805E56"/>
    <w:rsid w:val="008062E0"/>
    <w:rsid w:val="008072AF"/>
    <w:rsid w:val="008074ED"/>
    <w:rsid w:val="00807BB4"/>
    <w:rsid w:val="00810029"/>
    <w:rsid w:val="0081006F"/>
    <w:rsid w:val="00811454"/>
    <w:rsid w:val="008114AD"/>
    <w:rsid w:val="00811602"/>
    <w:rsid w:val="0081199F"/>
    <w:rsid w:val="00812439"/>
    <w:rsid w:val="00812CAA"/>
    <w:rsid w:val="00814C44"/>
    <w:rsid w:val="008157F9"/>
    <w:rsid w:val="008158E5"/>
    <w:rsid w:val="008168D9"/>
    <w:rsid w:val="00816DAD"/>
    <w:rsid w:val="008174A7"/>
    <w:rsid w:val="00817FA1"/>
    <w:rsid w:val="0082163E"/>
    <w:rsid w:val="00821F76"/>
    <w:rsid w:val="00821F82"/>
    <w:rsid w:val="00822636"/>
    <w:rsid w:val="00823EF1"/>
    <w:rsid w:val="0082405B"/>
    <w:rsid w:val="00824ABD"/>
    <w:rsid w:val="0082576E"/>
    <w:rsid w:val="008259A0"/>
    <w:rsid w:val="0082626D"/>
    <w:rsid w:val="008267CA"/>
    <w:rsid w:val="00826B4E"/>
    <w:rsid w:val="0082764C"/>
    <w:rsid w:val="0083031D"/>
    <w:rsid w:val="00830F33"/>
    <w:rsid w:val="00831688"/>
    <w:rsid w:val="008322F7"/>
    <w:rsid w:val="00832341"/>
    <w:rsid w:val="00833BE8"/>
    <w:rsid w:val="00834387"/>
    <w:rsid w:val="0083456F"/>
    <w:rsid w:val="008346F7"/>
    <w:rsid w:val="00834E9F"/>
    <w:rsid w:val="00836A95"/>
    <w:rsid w:val="00837243"/>
    <w:rsid w:val="00837676"/>
    <w:rsid w:val="00837C2B"/>
    <w:rsid w:val="00840AC6"/>
    <w:rsid w:val="00841791"/>
    <w:rsid w:val="0084268C"/>
    <w:rsid w:val="00842B18"/>
    <w:rsid w:val="00842ED8"/>
    <w:rsid w:val="00842FAC"/>
    <w:rsid w:val="008443F7"/>
    <w:rsid w:val="0084477D"/>
    <w:rsid w:val="00844A24"/>
    <w:rsid w:val="00844A9A"/>
    <w:rsid w:val="00844B9C"/>
    <w:rsid w:val="008457A8"/>
    <w:rsid w:val="008457FD"/>
    <w:rsid w:val="008458E2"/>
    <w:rsid w:val="00846AD7"/>
    <w:rsid w:val="00847297"/>
    <w:rsid w:val="008472D5"/>
    <w:rsid w:val="00847503"/>
    <w:rsid w:val="008479D1"/>
    <w:rsid w:val="008479DA"/>
    <w:rsid w:val="00847C60"/>
    <w:rsid w:val="00847FE6"/>
    <w:rsid w:val="0085060A"/>
    <w:rsid w:val="00850C06"/>
    <w:rsid w:val="00850C26"/>
    <w:rsid w:val="00850CDA"/>
    <w:rsid w:val="008512F7"/>
    <w:rsid w:val="00851601"/>
    <w:rsid w:val="00852522"/>
    <w:rsid w:val="008528AD"/>
    <w:rsid w:val="00852BA0"/>
    <w:rsid w:val="00852E50"/>
    <w:rsid w:val="008537CF"/>
    <w:rsid w:val="00853A18"/>
    <w:rsid w:val="00854B7F"/>
    <w:rsid w:val="00855141"/>
    <w:rsid w:val="00855876"/>
    <w:rsid w:val="00855BE4"/>
    <w:rsid w:val="00856563"/>
    <w:rsid w:val="008565A3"/>
    <w:rsid w:val="00856AE2"/>
    <w:rsid w:val="00860882"/>
    <w:rsid w:val="00860A38"/>
    <w:rsid w:val="00860AFC"/>
    <w:rsid w:val="00861473"/>
    <w:rsid w:val="008615A0"/>
    <w:rsid w:val="008615A9"/>
    <w:rsid w:val="00861BA5"/>
    <w:rsid w:val="00861E33"/>
    <w:rsid w:val="0086272F"/>
    <w:rsid w:val="00862EC4"/>
    <w:rsid w:val="00862ED3"/>
    <w:rsid w:val="00862F07"/>
    <w:rsid w:val="0086499E"/>
    <w:rsid w:val="008650BB"/>
    <w:rsid w:val="00865ED6"/>
    <w:rsid w:val="0086608B"/>
    <w:rsid w:val="00866A71"/>
    <w:rsid w:val="00867213"/>
    <w:rsid w:val="00867D1A"/>
    <w:rsid w:val="008707D6"/>
    <w:rsid w:val="00872582"/>
    <w:rsid w:val="00872D9D"/>
    <w:rsid w:val="008734CA"/>
    <w:rsid w:val="00873FE9"/>
    <w:rsid w:val="00875313"/>
    <w:rsid w:val="0087695D"/>
    <w:rsid w:val="00876EDC"/>
    <w:rsid w:val="00877064"/>
    <w:rsid w:val="00880D68"/>
    <w:rsid w:val="00881003"/>
    <w:rsid w:val="00881198"/>
    <w:rsid w:val="00881777"/>
    <w:rsid w:val="008820FC"/>
    <w:rsid w:val="00883640"/>
    <w:rsid w:val="00883D50"/>
    <w:rsid w:val="008844D5"/>
    <w:rsid w:val="0088477E"/>
    <w:rsid w:val="008848FB"/>
    <w:rsid w:val="00884BBD"/>
    <w:rsid w:val="00884EBC"/>
    <w:rsid w:val="0088528F"/>
    <w:rsid w:val="008855A8"/>
    <w:rsid w:val="0088563E"/>
    <w:rsid w:val="00885A49"/>
    <w:rsid w:val="00886030"/>
    <w:rsid w:val="00886635"/>
    <w:rsid w:val="00886745"/>
    <w:rsid w:val="008874BF"/>
    <w:rsid w:val="00887622"/>
    <w:rsid w:val="00887C24"/>
    <w:rsid w:val="00887D98"/>
    <w:rsid w:val="00890501"/>
    <w:rsid w:val="0089149D"/>
    <w:rsid w:val="00891767"/>
    <w:rsid w:val="00892E1D"/>
    <w:rsid w:val="0089348E"/>
    <w:rsid w:val="0089356A"/>
    <w:rsid w:val="008939DD"/>
    <w:rsid w:val="00893B5D"/>
    <w:rsid w:val="00894D5E"/>
    <w:rsid w:val="00895190"/>
    <w:rsid w:val="0089573E"/>
    <w:rsid w:val="008969B4"/>
    <w:rsid w:val="0089743C"/>
    <w:rsid w:val="00897A2E"/>
    <w:rsid w:val="00897CA9"/>
    <w:rsid w:val="008A0003"/>
    <w:rsid w:val="008A04C9"/>
    <w:rsid w:val="008A1154"/>
    <w:rsid w:val="008A238C"/>
    <w:rsid w:val="008A2798"/>
    <w:rsid w:val="008A2CFE"/>
    <w:rsid w:val="008A2E3C"/>
    <w:rsid w:val="008A447E"/>
    <w:rsid w:val="008A493F"/>
    <w:rsid w:val="008A5D1D"/>
    <w:rsid w:val="008A6068"/>
    <w:rsid w:val="008A625C"/>
    <w:rsid w:val="008A68A8"/>
    <w:rsid w:val="008A7E29"/>
    <w:rsid w:val="008B00E2"/>
    <w:rsid w:val="008B0267"/>
    <w:rsid w:val="008B0CD4"/>
    <w:rsid w:val="008B0E9C"/>
    <w:rsid w:val="008B1681"/>
    <w:rsid w:val="008B2F94"/>
    <w:rsid w:val="008B3065"/>
    <w:rsid w:val="008B47B7"/>
    <w:rsid w:val="008B4C13"/>
    <w:rsid w:val="008B6155"/>
    <w:rsid w:val="008B63DA"/>
    <w:rsid w:val="008B6E95"/>
    <w:rsid w:val="008B6F76"/>
    <w:rsid w:val="008B763D"/>
    <w:rsid w:val="008B7C4C"/>
    <w:rsid w:val="008B7F1D"/>
    <w:rsid w:val="008C05A5"/>
    <w:rsid w:val="008C06CF"/>
    <w:rsid w:val="008C1824"/>
    <w:rsid w:val="008C1989"/>
    <w:rsid w:val="008C20E5"/>
    <w:rsid w:val="008C2FD9"/>
    <w:rsid w:val="008C312A"/>
    <w:rsid w:val="008C348A"/>
    <w:rsid w:val="008C3B3A"/>
    <w:rsid w:val="008C3E69"/>
    <w:rsid w:val="008C43CA"/>
    <w:rsid w:val="008C4E6F"/>
    <w:rsid w:val="008C5958"/>
    <w:rsid w:val="008C77FC"/>
    <w:rsid w:val="008C797B"/>
    <w:rsid w:val="008D0624"/>
    <w:rsid w:val="008D1870"/>
    <w:rsid w:val="008D2188"/>
    <w:rsid w:val="008D2612"/>
    <w:rsid w:val="008D2808"/>
    <w:rsid w:val="008D2D6D"/>
    <w:rsid w:val="008D3248"/>
    <w:rsid w:val="008D35B7"/>
    <w:rsid w:val="008D4AF3"/>
    <w:rsid w:val="008D4B55"/>
    <w:rsid w:val="008D549D"/>
    <w:rsid w:val="008D628C"/>
    <w:rsid w:val="008D70F0"/>
    <w:rsid w:val="008D75D8"/>
    <w:rsid w:val="008D768F"/>
    <w:rsid w:val="008E0BE4"/>
    <w:rsid w:val="008E1427"/>
    <w:rsid w:val="008E1C42"/>
    <w:rsid w:val="008E1CE4"/>
    <w:rsid w:val="008E2173"/>
    <w:rsid w:val="008E2875"/>
    <w:rsid w:val="008E2C74"/>
    <w:rsid w:val="008E3CDF"/>
    <w:rsid w:val="008E3DC0"/>
    <w:rsid w:val="008E44CD"/>
    <w:rsid w:val="008E4C52"/>
    <w:rsid w:val="008E5466"/>
    <w:rsid w:val="008E55B2"/>
    <w:rsid w:val="008E5601"/>
    <w:rsid w:val="008E56A5"/>
    <w:rsid w:val="008E5734"/>
    <w:rsid w:val="008E57B3"/>
    <w:rsid w:val="008E5B4A"/>
    <w:rsid w:val="008E5DC5"/>
    <w:rsid w:val="008E73B9"/>
    <w:rsid w:val="008F06F4"/>
    <w:rsid w:val="008F0D91"/>
    <w:rsid w:val="008F1D52"/>
    <w:rsid w:val="008F205A"/>
    <w:rsid w:val="008F22DA"/>
    <w:rsid w:val="008F2C4D"/>
    <w:rsid w:val="008F35F0"/>
    <w:rsid w:val="008F36C0"/>
    <w:rsid w:val="008F42C9"/>
    <w:rsid w:val="008F4491"/>
    <w:rsid w:val="008F5051"/>
    <w:rsid w:val="008F5A87"/>
    <w:rsid w:val="008F5D62"/>
    <w:rsid w:val="008F7CA6"/>
    <w:rsid w:val="008F7D6D"/>
    <w:rsid w:val="00900542"/>
    <w:rsid w:val="00900774"/>
    <w:rsid w:val="009008FB"/>
    <w:rsid w:val="00900A66"/>
    <w:rsid w:val="00901122"/>
    <w:rsid w:val="00901247"/>
    <w:rsid w:val="00901BDA"/>
    <w:rsid w:val="00901DB9"/>
    <w:rsid w:val="0090352F"/>
    <w:rsid w:val="009043A1"/>
    <w:rsid w:val="009047FF"/>
    <w:rsid w:val="0090528D"/>
    <w:rsid w:val="00905F7D"/>
    <w:rsid w:val="00906058"/>
    <w:rsid w:val="00906F92"/>
    <w:rsid w:val="009071A2"/>
    <w:rsid w:val="0090726F"/>
    <w:rsid w:val="00907891"/>
    <w:rsid w:val="009104C8"/>
    <w:rsid w:val="00910D90"/>
    <w:rsid w:val="00911691"/>
    <w:rsid w:val="009116E1"/>
    <w:rsid w:val="00911C9A"/>
    <w:rsid w:val="00912403"/>
    <w:rsid w:val="00913184"/>
    <w:rsid w:val="0091362A"/>
    <w:rsid w:val="00913794"/>
    <w:rsid w:val="00914DD7"/>
    <w:rsid w:val="0091536A"/>
    <w:rsid w:val="009153D7"/>
    <w:rsid w:val="00915E36"/>
    <w:rsid w:val="0091617A"/>
    <w:rsid w:val="00917263"/>
    <w:rsid w:val="00917A92"/>
    <w:rsid w:val="00920AA2"/>
    <w:rsid w:val="009211C5"/>
    <w:rsid w:val="00921C6F"/>
    <w:rsid w:val="009224D4"/>
    <w:rsid w:val="00922A8E"/>
    <w:rsid w:val="00922E62"/>
    <w:rsid w:val="0092322D"/>
    <w:rsid w:val="009232A1"/>
    <w:rsid w:val="0092333E"/>
    <w:rsid w:val="00923884"/>
    <w:rsid w:val="00923B42"/>
    <w:rsid w:val="009245C6"/>
    <w:rsid w:val="00924C95"/>
    <w:rsid w:val="00924CD0"/>
    <w:rsid w:val="0092519C"/>
    <w:rsid w:val="00925468"/>
    <w:rsid w:val="00926437"/>
    <w:rsid w:val="00926B71"/>
    <w:rsid w:val="00926E69"/>
    <w:rsid w:val="00927C62"/>
    <w:rsid w:val="00927DEE"/>
    <w:rsid w:val="00930555"/>
    <w:rsid w:val="00930744"/>
    <w:rsid w:val="00930924"/>
    <w:rsid w:val="00931A6F"/>
    <w:rsid w:val="00931AFE"/>
    <w:rsid w:val="00931BE0"/>
    <w:rsid w:val="00933A32"/>
    <w:rsid w:val="00933B7C"/>
    <w:rsid w:val="00933BC7"/>
    <w:rsid w:val="00934903"/>
    <w:rsid w:val="009350EF"/>
    <w:rsid w:val="009357FC"/>
    <w:rsid w:val="00936070"/>
    <w:rsid w:val="00936609"/>
    <w:rsid w:val="00937273"/>
    <w:rsid w:val="00937496"/>
    <w:rsid w:val="009378D1"/>
    <w:rsid w:val="00937F66"/>
    <w:rsid w:val="0094028D"/>
    <w:rsid w:val="0094118A"/>
    <w:rsid w:val="00941380"/>
    <w:rsid w:val="00941D48"/>
    <w:rsid w:val="0094207D"/>
    <w:rsid w:val="009420A3"/>
    <w:rsid w:val="009420AF"/>
    <w:rsid w:val="00942462"/>
    <w:rsid w:val="00942D3E"/>
    <w:rsid w:val="00943062"/>
    <w:rsid w:val="009434AF"/>
    <w:rsid w:val="009435F3"/>
    <w:rsid w:val="009436D3"/>
    <w:rsid w:val="00944415"/>
    <w:rsid w:val="00944BBA"/>
    <w:rsid w:val="009459C0"/>
    <w:rsid w:val="00945C90"/>
    <w:rsid w:val="00945D31"/>
    <w:rsid w:val="0094600B"/>
    <w:rsid w:val="00946CB9"/>
    <w:rsid w:val="00946CBE"/>
    <w:rsid w:val="00947525"/>
    <w:rsid w:val="0094791D"/>
    <w:rsid w:val="00950A38"/>
    <w:rsid w:val="0095359E"/>
    <w:rsid w:val="009536AF"/>
    <w:rsid w:val="0095373A"/>
    <w:rsid w:val="00953997"/>
    <w:rsid w:val="00953EC1"/>
    <w:rsid w:val="0095466E"/>
    <w:rsid w:val="00954DC4"/>
    <w:rsid w:val="009552C3"/>
    <w:rsid w:val="00955CB9"/>
    <w:rsid w:val="00955E6D"/>
    <w:rsid w:val="00960C7F"/>
    <w:rsid w:val="00960D87"/>
    <w:rsid w:val="00960FBD"/>
    <w:rsid w:val="00961052"/>
    <w:rsid w:val="00961181"/>
    <w:rsid w:val="0096164D"/>
    <w:rsid w:val="009617D2"/>
    <w:rsid w:val="00962718"/>
    <w:rsid w:val="0096318D"/>
    <w:rsid w:val="00963335"/>
    <w:rsid w:val="009633BA"/>
    <w:rsid w:val="0096340E"/>
    <w:rsid w:val="009637E1"/>
    <w:rsid w:val="00963B9C"/>
    <w:rsid w:val="00963ED0"/>
    <w:rsid w:val="009656BF"/>
    <w:rsid w:val="009656FE"/>
    <w:rsid w:val="00966BC9"/>
    <w:rsid w:val="00966E91"/>
    <w:rsid w:val="00967622"/>
    <w:rsid w:val="00967D57"/>
    <w:rsid w:val="00970724"/>
    <w:rsid w:val="00970C24"/>
    <w:rsid w:val="009714ED"/>
    <w:rsid w:val="00971CBB"/>
    <w:rsid w:val="00971D0A"/>
    <w:rsid w:val="00971D24"/>
    <w:rsid w:val="00971DDA"/>
    <w:rsid w:val="00972A36"/>
    <w:rsid w:val="00973149"/>
    <w:rsid w:val="009736C2"/>
    <w:rsid w:val="00974F8D"/>
    <w:rsid w:val="009750D3"/>
    <w:rsid w:val="00975131"/>
    <w:rsid w:val="00976C10"/>
    <w:rsid w:val="0097740A"/>
    <w:rsid w:val="0097748A"/>
    <w:rsid w:val="00977BC5"/>
    <w:rsid w:val="00977EF3"/>
    <w:rsid w:val="009807D9"/>
    <w:rsid w:val="00980FFA"/>
    <w:rsid w:val="009816F7"/>
    <w:rsid w:val="00981992"/>
    <w:rsid w:val="00981AEE"/>
    <w:rsid w:val="00981D77"/>
    <w:rsid w:val="00982E10"/>
    <w:rsid w:val="00982F52"/>
    <w:rsid w:val="009834DC"/>
    <w:rsid w:val="00983D2F"/>
    <w:rsid w:val="00984896"/>
    <w:rsid w:val="00984A9E"/>
    <w:rsid w:val="00984C10"/>
    <w:rsid w:val="009853B0"/>
    <w:rsid w:val="0098546A"/>
    <w:rsid w:val="00985CE1"/>
    <w:rsid w:val="00986839"/>
    <w:rsid w:val="00986A14"/>
    <w:rsid w:val="00987082"/>
    <w:rsid w:val="00987BD5"/>
    <w:rsid w:val="00987F25"/>
    <w:rsid w:val="00990585"/>
    <w:rsid w:val="00990903"/>
    <w:rsid w:val="00992558"/>
    <w:rsid w:val="00992D64"/>
    <w:rsid w:val="00993709"/>
    <w:rsid w:val="00993B87"/>
    <w:rsid w:val="009944F8"/>
    <w:rsid w:val="00994568"/>
    <w:rsid w:val="0099481E"/>
    <w:rsid w:val="00994887"/>
    <w:rsid w:val="009957A0"/>
    <w:rsid w:val="0099618A"/>
    <w:rsid w:val="00996F74"/>
    <w:rsid w:val="00997666"/>
    <w:rsid w:val="009A00B5"/>
    <w:rsid w:val="009A14CA"/>
    <w:rsid w:val="009A1F30"/>
    <w:rsid w:val="009A22F3"/>
    <w:rsid w:val="009A2834"/>
    <w:rsid w:val="009A2D46"/>
    <w:rsid w:val="009A38B8"/>
    <w:rsid w:val="009A61C3"/>
    <w:rsid w:val="009A6F69"/>
    <w:rsid w:val="009A6F75"/>
    <w:rsid w:val="009A71AB"/>
    <w:rsid w:val="009A7546"/>
    <w:rsid w:val="009A7DF7"/>
    <w:rsid w:val="009B0341"/>
    <w:rsid w:val="009B13CC"/>
    <w:rsid w:val="009B2300"/>
    <w:rsid w:val="009B278C"/>
    <w:rsid w:val="009B2E4D"/>
    <w:rsid w:val="009B3565"/>
    <w:rsid w:val="009B4EA9"/>
    <w:rsid w:val="009B4EAE"/>
    <w:rsid w:val="009B5C06"/>
    <w:rsid w:val="009B5C76"/>
    <w:rsid w:val="009B5FAF"/>
    <w:rsid w:val="009B60B8"/>
    <w:rsid w:val="009B71BD"/>
    <w:rsid w:val="009B779D"/>
    <w:rsid w:val="009C02A4"/>
    <w:rsid w:val="009C0344"/>
    <w:rsid w:val="009C178A"/>
    <w:rsid w:val="009C30BF"/>
    <w:rsid w:val="009C3E54"/>
    <w:rsid w:val="009C4422"/>
    <w:rsid w:val="009C47C2"/>
    <w:rsid w:val="009C49DE"/>
    <w:rsid w:val="009C4D40"/>
    <w:rsid w:val="009C78A9"/>
    <w:rsid w:val="009C7ADD"/>
    <w:rsid w:val="009C7C91"/>
    <w:rsid w:val="009D057A"/>
    <w:rsid w:val="009D06E8"/>
    <w:rsid w:val="009D0E4A"/>
    <w:rsid w:val="009D1814"/>
    <w:rsid w:val="009D22DF"/>
    <w:rsid w:val="009D24DA"/>
    <w:rsid w:val="009D353F"/>
    <w:rsid w:val="009D37E4"/>
    <w:rsid w:val="009D3A3F"/>
    <w:rsid w:val="009D3A75"/>
    <w:rsid w:val="009D3C45"/>
    <w:rsid w:val="009D3D2B"/>
    <w:rsid w:val="009D46D0"/>
    <w:rsid w:val="009D4D5C"/>
    <w:rsid w:val="009D52CE"/>
    <w:rsid w:val="009D6605"/>
    <w:rsid w:val="009D6AB4"/>
    <w:rsid w:val="009D70A7"/>
    <w:rsid w:val="009E07FF"/>
    <w:rsid w:val="009E0B50"/>
    <w:rsid w:val="009E1749"/>
    <w:rsid w:val="009E2827"/>
    <w:rsid w:val="009E33E6"/>
    <w:rsid w:val="009E36D0"/>
    <w:rsid w:val="009E3C63"/>
    <w:rsid w:val="009E3E1D"/>
    <w:rsid w:val="009E3E25"/>
    <w:rsid w:val="009E455A"/>
    <w:rsid w:val="009E4595"/>
    <w:rsid w:val="009E4671"/>
    <w:rsid w:val="009E46B6"/>
    <w:rsid w:val="009E4BD0"/>
    <w:rsid w:val="009E57E5"/>
    <w:rsid w:val="009E735D"/>
    <w:rsid w:val="009E74CF"/>
    <w:rsid w:val="009E7522"/>
    <w:rsid w:val="009F0014"/>
    <w:rsid w:val="009F0430"/>
    <w:rsid w:val="009F078D"/>
    <w:rsid w:val="009F0DA3"/>
    <w:rsid w:val="009F153B"/>
    <w:rsid w:val="009F2702"/>
    <w:rsid w:val="009F2953"/>
    <w:rsid w:val="009F29EF"/>
    <w:rsid w:val="009F35AE"/>
    <w:rsid w:val="009F3F03"/>
    <w:rsid w:val="009F42FC"/>
    <w:rsid w:val="009F460B"/>
    <w:rsid w:val="009F4DC2"/>
    <w:rsid w:val="009F53D0"/>
    <w:rsid w:val="009F693B"/>
    <w:rsid w:val="009F73A4"/>
    <w:rsid w:val="009F7B89"/>
    <w:rsid w:val="00A00A02"/>
    <w:rsid w:val="00A012FA"/>
    <w:rsid w:val="00A018B6"/>
    <w:rsid w:val="00A01ECE"/>
    <w:rsid w:val="00A02172"/>
    <w:rsid w:val="00A038FF"/>
    <w:rsid w:val="00A03DA7"/>
    <w:rsid w:val="00A045A2"/>
    <w:rsid w:val="00A048A4"/>
    <w:rsid w:val="00A052CF"/>
    <w:rsid w:val="00A066E0"/>
    <w:rsid w:val="00A06DD0"/>
    <w:rsid w:val="00A07932"/>
    <w:rsid w:val="00A07B74"/>
    <w:rsid w:val="00A1002D"/>
    <w:rsid w:val="00A10033"/>
    <w:rsid w:val="00A1003A"/>
    <w:rsid w:val="00A1053F"/>
    <w:rsid w:val="00A11676"/>
    <w:rsid w:val="00A11793"/>
    <w:rsid w:val="00A119DB"/>
    <w:rsid w:val="00A124FF"/>
    <w:rsid w:val="00A12561"/>
    <w:rsid w:val="00A13062"/>
    <w:rsid w:val="00A142A8"/>
    <w:rsid w:val="00A14390"/>
    <w:rsid w:val="00A14402"/>
    <w:rsid w:val="00A14DCE"/>
    <w:rsid w:val="00A150E8"/>
    <w:rsid w:val="00A16338"/>
    <w:rsid w:val="00A168BC"/>
    <w:rsid w:val="00A16F94"/>
    <w:rsid w:val="00A17483"/>
    <w:rsid w:val="00A178BC"/>
    <w:rsid w:val="00A17D6C"/>
    <w:rsid w:val="00A17F2A"/>
    <w:rsid w:val="00A20A35"/>
    <w:rsid w:val="00A214D7"/>
    <w:rsid w:val="00A220DE"/>
    <w:rsid w:val="00A22333"/>
    <w:rsid w:val="00A2255A"/>
    <w:rsid w:val="00A225BE"/>
    <w:rsid w:val="00A22961"/>
    <w:rsid w:val="00A23104"/>
    <w:rsid w:val="00A234E7"/>
    <w:rsid w:val="00A237E8"/>
    <w:rsid w:val="00A23C4E"/>
    <w:rsid w:val="00A248F5"/>
    <w:rsid w:val="00A24E82"/>
    <w:rsid w:val="00A2577F"/>
    <w:rsid w:val="00A25C32"/>
    <w:rsid w:val="00A26267"/>
    <w:rsid w:val="00A26477"/>
    <w:rsid w:val="00A27540"/>
    <w:rsid w:val="00A2779E"/>
    <w:rsid w:val="00A30531"/>
    <w:rsid w:val="00A30AEB"/>
    <w:rsid w:val="00A31CB9"/>
    <w:rsid w:val="00A31F9E"/>
    <w:rsid w:val="00A3209B"/>
    <w:rsid w:val="00A3210A"/>
    <w:rsid w:val="00A32691"/>
    <w:rsid w:val="00A366C9"/>
    <w:rsid w:val="00A371B4"/>
    <w:rsid w:val="00A37AC2"/>
    <w:rsid w:val="00A400B4"/>
    <w:rsid w:val="00A424EF"/>
    <w:rsid w:val="00A42946"/>
    <w:rsid w:val="00A42AA9"/>
    <w:rsid w:val="00A42D7F"/>
    <w:rsid w:val="00A44438"/>
    <w:rsid w:val="00A44440"/>
    <w:rsid w:val="00A446D4"/>
    <w:rsid w:val="00A448F7"/>
    <w:rsid w:val="00A44F74"/>
    <w:rsid w:val="00A4517C"/>
    <w:rsid w:val="00A45252"/>
    <w:rsid w:val="00A45C76"/>
    <w:rsid w:val="00A460CF"/>
    <w:rsid w:val="00A46813"/>
    <w:rsid w:val="00A46C01"/>
    <w:rsid w:val="00A46F4A"/>
    <w:rsid w:val="00A504ED"/>
    <w:rsid w:val="00A5095E"/>
    <w:rsid w:val="00A50B65"/>
    <w:rsid w:val="00A510A0"/>
    <w:rsid w:val="00A5122E"/>
    <w:rsid w:val="00A515EC"/>
    <w:rsid w:val="00A52EBD"/>
    <w:rsid w:val="00A55035"/>
    <w:rsid w:val="00A55585"/>
    <w:rsid w:val="00A556FF"/>
    <w:rsid w:val="00A55A26"/>
    <w:rsid w:val="00A55ADA"/>
    <w:rsid w:val="00A55C86"/>
    <w:rsid w:val="00A56411"/>
    <w:rsid w:val="00A567A1"/>
    <w:rsid w:val="00A569D0"/>
    <w:rsid w:val="00A56A35"/>
    <w:rsid w:val="00A57252"/>
    <w:rsid w:val="00A57B84"/>
    <w:rsid w:val="00A57DCF"/>
    <w:rsid w:val="00A60D3A"/>
    <w:rsid w:val="00A60E9C"/>
    <w:rsid w:val="00A617AD"/>
    <w:rsid w:val="00A61B40"/>
    <w:rsid w:val="00A63CAF"/>
    <w:rsid w:val="00A63CDE"/>
    <w:rsid w:val="00A63DE7"/>
    <w:rsid w:val="00A640D4"/>
    <w:rsid w:val="00A64998"/>
    <w:rsid w:val="00A64E26"/>
    <w:rsid w:val="00A65A33"/>
    <w:rsid w:val="00A65D62"/>
    <w:rsid w:val="00A66139"/>
    <w:rsid w:val="00A66793"/>
    <w:rsid w:val="00A66C16"/>
    <w:rsid w:val="00A67564"/>
    <w:rsid w:val="00A675E9"/>
    <w:rsid w:val="00A67841"/>
    <w:rsid w:val="00A67CA6"/>
    <w:rsid w:val="00A67ED7"/>
    <w:rsid w:val="00A70466"/>
    <w:rsid w:val="00A70961"/>
    <w:rsid w:val="00A70A98"/>
    <w:rsid w:val="00A70AAA"/>
    <w:rsid w:val="00A70FDA"/>
    <w:rsid w:val="00A71D4F"/>
    <w:rsid w:val="00A72E1D"/>
    <w:rsid w:val="00A7361D"/>
    <w:rsid w:val="00A74333"/>
    <w:rsid w:val="00A74B17"/>
    <w:rsid w:val="00A74BFA"/>
    <w:rsid w:val="00A74E22"/>
    <w:rsid w:val="00A757AE"/>
    <w:rsid w:val="00A75845"/>
    <w:rsid w:val="00A768A6"/>
    <w:rsid w:val="00A768E0"/>
    <w:rsid w:val="00A77852"/>
    <w:rsid w:val="00A778E5"/>
    <w:rsid w:val="00A8066B"/>
    <w:rsid w:val="00A812B4"/>
    <w:rsid w:val="00A821A9"/>
    <w:rsid w:val="00A82ABF"/>
    <w:rsid w:val="00A849A5"/>
    <w:rsid w:val="00A84DC1"/>
    <w:rsid w:val="00A859BF"/>
    <w:rsid w:val="00A86855"/>
    <w:rsid w:val="00A86A43"/>
    <w:rsid w:val="00A87334"/>
    <w:rsid w:val="00A87A9C"/>
    <w:rsid w:val="00A9127F"/>
    <w:rsid w:val="00A914EF"/>
    <w:rsid w:val="00A91505"/>
    <w:rsid w:val="00A925CF"/>
    <w:rsid w:val="00A92732"/>
    <w:rsid w:val="00A92A5A"/>
    <w:rsid w:val="00A92D33"/>
    <w:rsid w:val="00A9350A"/>
    <w:rsid w:val="00A94715"/>
    <w:rsid w:val="00A953C9"/>
    <w:rsid w:val="00A95890"/>
    <w:rsid w:val="00A971A9"/>
    <w:rsid w:val="00A9723D"/>
    <w:rsid w:val="00AA1498"/>
    <w:rsid w:val="00AA1632"/>
    <w:rsid w:val="00AA1E7C"/>
    <w:rsid w:val="00AA20A1"/>
    <w:rsid w:val="00AA29F5"/>
    <w:rsid w:val="00AA3B20"/>
    <w:rsid w:val="00AA3CFC"/>
    <w:rsid w:val="00AA4731"/>
    <w:rsid w:val="00AA474D"/>
    <w:rsid w:val="00AA47A2"/>
    <w:rsid w:val="00AA50D0"/>
    <w:rsid w:val="00AA546B"/>
    <w:rsid w:val="00AA58CF"/>
    <w:rsid w:val="00AA5E49"/>
    <w:rsid w:val="00AA62CC"/>
    <w:rsid w:val="00AA6590"/>
    <w:rsid w:val="00AA6AC7"/>
    <w:rsid w:val="00AA7451"/>
    <w:rsid w:val="00AA768C"/>
    <w:rsid w:val="00AB0947"/>
    <w:rsid w:val="00AB1E23"/>
    <w:rsid w:val="00AB2515"/>
    <w:rsid w:val="00AB2A8B"/>
    <w:rsid w:val="00AB4431"/>
    <w:rsid w:val="00AB4AA7"/>
    <w:rsid w:val="00AB5291"/>
    <w:rsid w:val="00AB787A"/>
    <w:rsid w:val="00AC0859"/>
    <w:rsid w:val="00AC1538"/>
    <w:rsid w:val="00AC2334"/>
    <w:rsid w:val="00AC35DA"/>
    <w:rsid w:val="00AC3917"/>
    <w:rsid w:val="00AC3B7E"/>
    <w:rsid w:val="00AC4903"/>
    <w:rsid w:val="00AC4A53"/>
    <w:rsid w:val="00AC528B"/>
    <w:rsid w:val="00AC5736"/>
    <w:rsid w:val="00AC5BB7"/>
    <w:rsid w:val="00AC6C15"/>
    <w:rsid w:val="00AC6D9A"/>
    <w:rsid w:val="00AD0A21"/>
    <w:rsid w:val="00AD114F"/>
    <w:rsid w:val="00AD1469"/>
    <w:rsid w:val="00AD1571"/>
    <w:rsid w:val="00AD16A0"/>
    <w:rsid w:val="00AD1898"/>
    <w:rsid w:val="00AD2FFC"/>
    <w:rsid w:val="00AD301E"/>
    <w:rsid w:val="00AD39E9"/>
    <w:rsid w:val="00AD3E25"/>
    <w:rsid w:val="00AD5294"/>
    <w:rsid w:val="00AD7084"/>
    <w:rsid w:val="00AE0323"/>
    <w:rsid w:val="00AE1E34"/>
    <w:rsid w:val="00AE1FD7"/>
    <w:rsid w:val="00AE2951"/>
    <w:rsid w:val="00AE3BA4"/>
    <w:rsid w:val="00AE42E6"/>
    <w:rsid w:val="00AE48E6"/>
    <w:rsid w:val="00AE4984"/>
    <w:rsid w:val="00AE5593"/>
    <w:rsid w:val="00AE55A2"/>
    <w:rsid w:val="00AE63B2"/>
    <w:rsid w:val="00AE66FF"/>
    <w:rsid w:val="00AE6C2A"/>
    <w:rsid w:val="00AF109D"/>
    <w:rsid w:val="00AF287F"/>
    <w:rsid w:val="00AF35D1"/>
    <w:rsid w:val="00AF3C93"/>
    <w:rsid w:val="00AF3E78"/>
    <w:rsid w:val="00AF4450"/>
    <w:rsid w:val="00AF4F29"/>
    <w:rsid w:val="00AF56A9"/>
    <w:rsid w:val="00AF5D26"/>
    <w:rsid w:val="00AF5F08"/>
    <w:rsid w:val="00AF655D"/>
    <w:rsid w:val="00AF6997"/>
    <w:rsid w:val="00AF6B94"/>
    <w:rsid w:val="00AF6EAD"/>
    <w:rsid w:val="00AF72B6"/>
    <w:rsid w:val="00AF73D4"/>
    <w:rsid w:val="00B00411"/>
    <w:rsid w:val="00B0053E"/>
    <w:rsid w:val="00B00B30"/>
    <w:rsid w:val="00B01FE5"/>
    <w:rsid w:val="00B038BA"/>
    <w:rsid w:val="00B046ED"/>
    <w:rsid w:val="00B048EF"/>
    <w:rsid w:val="00B04FE6"/>
    <w:rsid w:val="00B05A16"/>
    <w:rsid w:val="00B05EC4"/>
    <w:rsid w:val="00B06F2C"/>
    <w:rsid w:val="00B072E2"/>
    <w:rsid w:val="00B07B34"/>
    <w:rsid w:val="00B10128"/>
    <w:rsid w:val="00B1082C"/>
    <w:rsid w:val="00B10945"/>
    <w:rsid w:val="00B10A91"/>
    <w:rsid w:val="00B10ACE"/>
    <w:rsid w:val="00B10F23"/>
    <w:rsid w:val="00B118C2"/>
    <w:rsid w:val="00B118EA"/>
    <w:rsid w:val="00B118F0"/>
    <w:rsid w:val="00B12399"/>
    <w:rsid w:val="00B12FC5"/>
    <w:rsid w:val="00B1467B"/>
    <w:rsid w:val="00B148B5"/>
    <w:rsid w:val="00B14DCC"/>
    <w:rsid w:val="00B152C2"/>
    <w:rsid w:val="00B15766"/>
    <w:rsid w:val="00B1610B"/>
    <w:rsid w:val="00B162E7"/>
    <w:rsid w:val="00B164A1"/>
    <w:rsid w:val="00B167F5"/>
    <w:rsid w:val="00B175FB"/>
    <w:rsid w:val="00B200F2"/>
    <w:rsid w:val="00B2030F"/>
    <w:rsid w:val="00B20B8A"/>
    <w:rsid w:val="00B21726"/>
    <w:rsid w:val="00B21787"/>
    <w:rsid w:val="00B21C68"/>
    <w:rsid w:val="00B22DEC"/>
    <w:rsid w:val="00B23173"/>
    <w:rsid w:val="00B2600B"/>
    <w:rsid w:val="00B260FD"/>
    <w:rsid w:val="00B2639C"/>
    <w:rsid w:val="00B2650E"/>
    <w:rsid w:val="00B26816"/>
    <w:rsid w:val="00B2758B"/>
    <w:rsid w:val="00B27763"/>
    <w:rsid w:val="00B27F0E"/>
    <w:rsid w:val="00B305C4"/>
    <w:rsid w:val="00B313A2"/>
    <w:rsid w:val="00B31B1F"/>
    <w:rsid w:val="00B31E47"/>
    <w:rsid w:val="00B31FC7"/>
    <w:rsid w:val="00B32A8E"/>
    <w:rsid w:val="00B33588"/>
    <w:rsid w:val="00B33E02"/>
    <w:rsid w:val="00B346C6"/>
    <w:rsid w:val="00B34BFC"/>
    <w:rsid w:val="00B35DAA"/>
    <w:rsid w:val="00B35E30"/>
    <w:rsid w:val="00B35F9E"/>
    <w:rsid w:val="00B3701B"/>
    <w:rsid w:val="00B40D41"/>
    <w:rsid w:val="00B40FD2"/>
    <w:rsid w:val="00B41503"/>
    <w:rsid w:val="00B415B2"/>
    <w:rsid w:val="00B41EB3"/>
    <w:rsid w:val="00B41FC9"/>
    <w:rsid w:val="00B4280F"/>
    <w:rsid w:val="00B44937"/>
    <w:rsid w:val="00B45163"/>
    <w:rsid w:val="00B455E5"/>
    <w:rsid w:val="00B45C79"/>
    <w:rsid w:val="00B46E0B"/>
    <w:rsid w:val="00B4735F"/>
    <w:rsid w:val="00B50620"/>
    <w:rsid w:val="00B50D86"/>
    <w:rsid w:val="00B512F7"/>
    <w:rsid w:val="00B5135C"/>
    <w:rsid w:val="00B52DDD"/>
    <w:rsid w:val="00B547F8"/>
    <w:rsid w:val="00B54D11"/>
    <w:rsid w:val="00B54ED2"/>
    <w:rsid w:val="00B55A13"/>
    <w:rsid w:val="00B568BF"/>
    <w:rsid w:val="00B56D23"/>
    <w:rsid w:val="00B56D96"/>
    <w:rsid w:val="00B570BA"/>
    <w:rsid w:val="00B57985"/>
    <w:rsid w:val="00B602F8"/>
    <w:rsid w:val="00B611BD"/>
    <w:rsid w:val="00B61D15"/>
    <w:rsid w:val="00B61DA8"/>
    <w:rsid w:val="00B61E36"/>
    <w:rsid w:val="00B61F9B"/>
    <w:rsid w:val="00B626C9"/>
    <w:rsid w:val="00B62A61"/>
    <w:rsid w:val="00B64261"/>
    <w:rsid w:val="00B643F0"/>
    <w:rsid w:val="00B647DC"/>
    <w:rsid w:val="00B65090"/>
    <w:rsid w:val="00B65746"/>
    <w:rsid w:val="00B65DDC"/>
    <w:rsid w:val="00B65DDE"/>
    <w:rsid w:val="00B66996"/>
    <w:rsid w:val="00B67576"/>
    <w:rsid w:val="00B678C5"/>
    <w:rsid w:val="00B704FC"/>
    <w:rsid w:val="00B70867"/>
    <w:rsid w:val="00B70BA8"/>
    <w:rsid w:val="00B712D6"/>
    <w:rsid w:val="00B71436"/>
    <w:rsid w:val="00B72045"/>
    <w:rsid w:val="00B721C3"/>
    <w:rsid w:val="00B739C3"/>
    <w:rsid w:val="00B73C02"/>
    <w:rsid w:val="00B73C97"/>
    <w:rsid w:val="00B7473B"/>
    <w:rsid w:val="00B754B5"/>
    <w:rsid w:val="00B75F6F"/>
    <w:rsid w:val="00B765FA"/>
    <w:rsid w:val="00B76885"/>
    <w:rsid w:val="00B76A09"/>
    <w:rsid w:val="00B772FA"/>
    <w:rsid w:val="00B7761B"/>
    <w:rsid w:val="00B77C11"/>
    <w:rsid w:val="00B8131F"/>
    <w:rsid w:val="00B821DA"/>
    <w:rsid w:val="00B8373E"/>
    <w:rsid w:val="00B83A78"/>
    <w:rsid w:val="00B8452F"/>
    <w:rsid w:val="00B84F09"/>
    <w:rsid w:val="00B853DF"/>
    <w:rsid w:val="00B858BC"/>
    <w:rsid w:val="00B85EE8"/>
    <w:rsid w:val="00B8667E"/>
    <w:rsid w:val="00B86975"/>
    <w:rsid w:val="00B870BE"/>
    <w:rsid w:val="00B87210"/>
    <w:rsid w:val="00B87F3F"/>
    <w:rsid w:val="00B91934"/>
    <w:rsid w:val="00B9197D"/>
    <w:rsid w:val="00B92731"/>
    <w:rsid w:val="00B92A1A"/>
    <w:rsid w:val="00B93324"/>
    <w:rsid w:val="00B934E1"/>
    <w:rsid w:val="00B9367E"/>
    <w:rsid w:val="00B93B58"/>
    <w:rsid w:val="00B94E74"/>
    <w:rsid w:val="00B9587A"/>
    <w:rsid w:val="00B95BC9"/>
    <w:rsid w:val="00B968DC"/>
    <w:rsid w:val="00B96D01"/>
    <w:rsid w:val="00B96EB6"/>
    <w:rsid w:val="00B972DE"/>
    <w:rsid w:val="00B97458"/>
    <w:rsid w:val="00BA0F75"/>
    <w:rsid w:val="00BA1463"/>
    <w:rsid w:val="00BA17CD"/>
    <w:rsid w:val="00BA1FFC"/>
    <w:rsid w:val="00BA20AC"/>
    <w:rsid w:val="00BA27A1"/>
    <w:rsid w:val="00BA2AE5"/>
    <w:rsid w:val="00BA33FC"/>
    <w:rsid w:val="00BA3C71"/>
    <w:rsid w:val="00BA4789"/>
    <w:rsid w:val="00BA569F"/>
    <w:rsid w:val="00BA5C3E"/>
    <w:rsid w:val="00BA6FE9"/>
    <w:rsid w:val="00BA7AC5"/>
    <w:rsid w:val="00BB0020"/>
    <w:rsid w:val="00BB066D"/>
    <w:rsid w:val="00BB0941"/>
    <w:rsid w:val="00BB0A75"/>
    <w:rsid w:val="00BB16AE"/>
    <w:rsid w:val="00BB1B67"/>
    <w:rsid w:val="00BB1BDA"/>
    <w:rsid w:val="00BB1C83"/>
    <w:rsid w:val="00BB25DF"/>
    <w:rsid w:val="00BB3222"/>
    <w:rsid w:val="00BB34FE"/>
    <w:rsid w:val="00BB3898"/>
    <w:rsid w:val="00BB38A8"/>
    <w:rsid w:val="00BB3E3E"/>
    <w:rsid w:val="00BB4FE0"/>
    <w:rsid w:val="00BB5419"/>
    <w:rsid w:val="00BB5DD2"/>
    <w:rsid w:val="00BB6268"/>
    <w:rsid w:val="00BB666A"/>
    <w:rsid w:val="00BB6C22"/>
    <w:rsid w:val="00BC0427"/>
    <w:rsid w:val="00BC0F42"/>
    <w:rsid w:val="00BC1534"/>
    <w:rsid w:val="00BC2E58"/>
    <w:rsid w:val="00BC4163"/>
    <w:rsid w:val="00BC5E7A"/>
    <w:rsid w:val="00BC6147"/>
    <w:rsid w:val="00BC7A78"/>
    <w:rsid w:val="00BD0196"/>
    <w:rsid w:val="00BD036C"/>
    <w:rsid w:val="00BD250A"/>
    <w:rsid w:val="00BD2D12"/>
    <w:rsid w:val="00BD3061"/>
    <w:rsid w:val="00BD3940"/>
    <w:rsid w:val="00BD4013"/>
    <w:rsid w:val="00BD52A1"/>
    <w:rsid w:val="00BD54E9"/>
    <w:rsid w:val="00BD5B07"/>
    <w:rsid w:val="00BD5F26"/>
    <w:rsid w:val="00BD6949"/>
    <w:rsid w:val="00BD72F3"/>
    <w:rsid w:val="00BE2032"/>
    <w:rsid w:val="00BE28B7"/>
    <w:rsid w:val="00BE331C"/>
    <w:rsid w:val="00BE33E9"/>
    <w:rsid w:val="00BE3782"/>
    <w:rsid w:val="00BE487B"/>
    <w:rsid w:val="00BE4BB7"/>
    <w:rsid w:val="00BE5122"/>
    <w:rsid w:val="00BE5B32"/>
    <w:rsid w:val="00BE5B65"/>
    <w:rsid w:val="00BE6524"/>
    <w:rsid w:val="00BE681E"/>
    <w:rsid w:val="00BE77D2"/>
    <w:rsid w:val="00BE7AE5"/>
    <w:rsid w:val="00BF0956"/>
    <w:rsid w:val="00BF0A47"/>
    <w:rsid w:val="00BF0E1A"/>
    <w:rsid w:val="00BF2A67"/>
    <w:rsid w:val="00BF3C52"/>
    <w:rsid w:val="00BF48A6"/>
    <w:rsid w:val="00BF4E1D"/>
    <w:rsid w:val="00BF4E93"/>
    <w:rsid w:val="00BF7C81"/>
    <w:rsid w:val="00C00399"/>
    <w:rsid w:val="00C00527"/>
    <w:rsid w:val="00C0184A"/>
    <w:rsid w:val="00C01A7F"/>
    <w:rsid w:val="00C0251A"/>
    <w:rsid w:val="00C026B7"/>
    <w:rsid w:val="00C03BE5"/>
    <w:rsid w:val="00C04265"/>
    <w:rsid w:val="00C04359"/>
    <w:rsid w:val="00C04BA7"/>
    <w:rsid w:val="00C05D12"/>
    <w:rsid w:val="00C06197"/>
    <w:rsid w:val="00C0641C"/>
    <w:rsid w:val="00C06EDA"/>
    <w:rsid w:val="00C06EF0"/>
    <w:rsid w:val="00C07A46"/>
    <w:rsid w:val="00C103D4"/>
    <w:rsid w:val="00C10C02"/>
    <w:rsid w:val="00C10FAA"/>
    <w:rsid w:val="00C111CF"/>
    <w:rsid w:val="00C11614"/>
    <w:rsid w:val="00C11A90"/>
    <w:rsid w:val="00C1261B"/>
    <w:rsid w:val="00C12775"/>
    <w:rsid w:val="00C136D8"/>
    <w:rsid w:val="00C139C2"/>
    <w:rsid w:val="00C1436F"/>
    <w:rsid w:val="00C14910"/>
    <w:rsid w:val="00C14976"/>
    <w:rsid w:val="00C15A6D"/>
    <w:rsid w:val="00C160A3"/>
    <w:rsid w:val="00C1648A"/>
    <w:rsid w:val="00C16981"/>
    <w:rsid w:val="00C16EC7"/>
    <w:rsid w:val="00C17328"/>
    <w:rsid w:val="00C20611"/>
    <w:rsid w:val="00C20B50"/>
    <w:rsid w:val="00C217FF"/>
    <w:rsid w:val="00C21807"/>
    <w:rsid w:val="00C2254E"/>
    <w:rsid w:val="00C22A40"/>
    <w:rsid w:val="00C22E2B"/>
    <w:rsid w:val="00C2322E"/>
    <w:rsid w:val="00C23831"/>
    <w:rsid w:val="00C23B6F"/>
    <w:rsid w:val="00C23BC0"/>
    <w:rsid w:val="00C23D94"/>
    <w:rsid w:val="00C246A2"/>
    <w:rsid w:val="00C24E56"/>
    <w:rsid w:val="00C253A3"/>
    <w:rsid w:val="00C2545F"/>
    <w:rsid w:val="00C256A7"/>
    <w:rsid w:val="00C26414"/>
    <w:rsid w:val="00C26426"/>
    <w:rsid w:val="00C26E7C"/>
    <w:rsid w:val="00C30612"/>
    <w:rsid w:val="00C3077C"/>
    <w:rsid w:val="00C310D8"/>
    <w:rsid w:val="00C3188B"/>
    <w:rsid w:val="00C31F41"/>
    <w:rsid w:val="00C32336"/>
    <w:rsid w:val="00C32605"/>
    <w:rsid w:val="00C32FB1"/>
    <w:rsid w:val="00C34520"/>
    <w:rsid w:val="00C40878"/>
    <w:rsid w:val="00C40CBA"/>
    <w:rsid w:val="00C411A6"/>
    <w:rsid w:val="00C422FB"/>
    <w:rsid w:val="00C42B8E"/>
    <w:rsid w:val="00C42F62"/>
    <w:rsid w:val="00C42F8A"/>
    <w:rsid w:val="00C44380"/>
    <w:rsid w:val="00C445A5"/>
    <w:rsid w:val="00C4477D"/>
    <w:rsid w:val="00C449F3"/>
    <w:rsid w:val="00C464B8"/>
    <w:rsid w:val="00C46790"/>
    <w:rsid w:val="00C46B9B"/>
    <w:rsid w:val="00C46BF7"/>
    <w:rsid w:val="00C46E13"/>
    <w:rsid w:val="00C46F82"/>
    <w:rsid w:val="00C4727A"/>
    <w:rsid w:val="00C478A7"/>
    <w:rsid w:val="00C5007F"/>
    <w:rsid w:val="00C50180"/>
    <w:rsid w:val="00C504A0"/>
    <w:rsid w:val="00C51688"/>
    <w:rsid w:val="00C51C0E"/>
    <w:rsid w:val="00C523D2"/>
    <w:rsid w:val="00C523F6"/>
    <w:rsid w:val="00C527FC"/>
    <w:rsid w:val="00C529D3"/>
    <w:rsid w:val="00C5309B"/>
    <w:rsid w:val="00C53834"/>
    <w:rsid w:val="00C54F60"/>
    <w:rsid w:val="00C55298"/>
    <w:rsid w:val="00C5566E"/>
    <w:rsid w:val="00C55B7E"/>
    <w:rsid w:val="00C55DC6"/>
    <w:rsid w:val="00C567F7"/>
    <w:rsid w:val="00C56FAB"/>
    <w:rsid w:val="00C56FE4"/>
    <w:rsid w:val="00C57758"/>
    <w:rsid w:val="00C57E78"/>
    <w:rsid w:val="00C57F57"/>
    <w:rsid w:val="00C606E0"/>
    <w:rsid w:val="00C61336"/>
    <w:rsid w:val="00C6238B"/>
    <w:rsid w:val="00C6286D"/>
    <w:rsid w:val="00C62DB9"/>
    <w:rsid w:val="00C63569"/>
    <w:rsid w:val="00C635EE"/>
    <w:rsid w:val="00C63B31"/>
    <w:rsid w:val="00C63D63"/>
    <w:rsid w:val="00C64322"/>
    <w:rsid w:val="00C6475B"/>
    <w:rsid w:val="00C650BD"/>
    <w:rsid w:val="00C6515F"/>
    <w:rsid w:val="00C6716E"/>
    <w:rsid w:val="00C673A1"/>
    <w:rsid w:val="00C7134A"/>
    <w:rsid w:val="00C71D0D"/>
    <w:rsid w:val="00C72622"/>
    <w:rsid w:val="00C7311C"/>
    <w:rsid w:val="00C74822"/>
    <w:rsid w:val="00C75185"/>
    <w:rsid w:val="00C759B3"/>
    <w:rsid w:val="00C761FC"/>
    <w:rsid w:val="00C76A8E"/>
    <w:rsid w:val="00C7734A"/>
    <w:rsid w:val="00C7783E"/>
    <w:rsid w:val="00C77846"/>
    <w:rsid w:val="00C8015E"/>
    <w:rsid w:val="00C80317"/>
    <w:rsid w:val="00C8043A"/>
    <w:rsid w:val="00C8057D"/>
    <w:rsid w:val="00C80A91"/>
    <w:rsid w:val="00C818AB"/>
    <w:rsid w:val="00C81989"/>
    <w:rsid w:val="00C81DBF"/>
    <w:rsid w:val="00C82CC8"/>
    <w:rsid w:val="00C8354E"/>
    <w:rsid w:val="00C835CE"/>
    <w:rsid w:val="00C84EE5"/>
    <w:rsid w:val="00C85526"/>
    <w:rsid w:val="00C8632E"/>
    <w:rsid w:val="00C86E4E"/>
    <w:rsid w:val="00C87572"/>
    <w:rsid w:val="00C8759E"/>
    <w:rsid w:val="00C87844"/>
    <w:rsid w:val="00C90378"/>
    <w:rsid w:val="00C90835"/>
    <w:rsid w:val="00C909A3"/>
    <w:rsid w:val="00C90D31"/>
    <w:rsid w:val="00C91375"/>
    <w:rsid w:val="00C91B0D"/>
    <w:rsid w:val="00C93E17"/>
    <w:rsid w:val="00C93EFD"/>
    <w:rsid w:val="00C95329"/>
    <w:rsid w:val="00C956C1"/>
    <w:rsid w:val="00C95851"/>
    <w:rsid w:val="00C95981"/>
    <w:rsid w:val="00C95A07"/>
    <w:rsid w:val="00C95EBA"/>
    <w:rsid w:val="00C962D2"/>
    <w:rsid w:val="00CA0DE7"/>
    <w:rsid w:val="00CA1252"/>
    <w:rsid w:val="00CA1F3D"/>
    <w:rsid w:val="00CA2AB7"/>
    <w:rsid w:val="00CA2DF7"/>
    <w:rsid w:val="00CA2F5C"/>
    <w:rsid w:val="00CA43BD"/>
    <w:rsid w:val="00CA4BF8"/>
    <w:rsid w:val="00CA4C43"/>
    <w:rsid w:val="00CA58AB"/>
    <w:rsid w:val="00CA5FB5"/>
    <w:rsid w:val="00CA6A9A"/>
    <w:rsid w:val="00CB0454"/>
    <w:rsid w:val="00CB13B0"/>
    <w:rsid w:val="00CB15BA"/>
    <w:rsid w:val="00CB2025"/>
    <w:rsid w:val="00CB28E3"/>
    <w:rsid w:val="00CB34F4"/>
    <w:rsid w:val="00CB4226"/>
    <w:rsid w:val="00CB524C"/>
    <w:rsid w:val="00CB5846"/>
    <w:rsid w:val="00CB73E6"/>
    <w:rsid w:val="00CB7F53"/>
    <w:rsid w:val="00CC07A4"/>
    <w:rsid w:val="00CC0A74"/>
    <w:rsid w:val="00CC0DF6"/>
    <w:rsid w:val="00CC1206"/>
    <w:rsid w:val="00CC175B"/>
    <w:rsid w:val="00CC1BA5"/>
    <w:rsid w:val="00CC2249"/>
    <w:rsid w:val="00CC2708"/>
    <w:rsid w:val="00CC4DBC"/>
    <w:rsid w:val="00CC5CC9"/>
    <w:rsid w:val="00CC6D01"/>
    <w:rsid w:val="00CD047D"/>
    <w:rsid w:val="00CD0D5F"/>
    <w:rsid w:val="00CD0F24"/>
    <w:rsid w:val="00CD1541"/>
    <w:rsid w:val="00CD1B47"/>
    <w:rsid w:val="00CD3E6A"/>
    <w:rsid w:val="00CD4188"/>
    <w:rsid w:val="00CD46EA"/>
    <w:rsid w:val="00CD48D3"/>
    <w:rsid w:val="00CD4AB0"/>
    <w:rsid w:val="00CD4CAD"/>
    <w:rsid w:val="00CD4FCC"/>
    <w:rsid w:val="00CD5153"/>
    <w:rsid w:val="00CD54CA"/>
    <w:rsid w:val="00CD5B5D"/>
    <w:rsid w:val="00CD5C78"/>
    <w:rsid w:val="00CD5F1F"/>
    <w:rsid w:val="00CD60F3"/>
    <w:rsid w:val="00CD76FB"/>
    <w:rsid w:val="00CE0032"/>
    <w:rsid w:val="00CE021D"/>
    <w:rsid w:val="00CE0C08"/>
    <w:rsid w:val="00CE1927"/>
    <w:rsid w:val="00CE214C"/>
    <w:rsid w:val="00CE275D"/>
    <w:rsid w:val="00CE2E06"/>
    <w:rsid w:val="00CE39B9"/>
    <w:rsid w:val="00CE3D59"/>
    <w:rsid w:val="00CE4057"/>
    <w:rsid w:val="00CE411B"/>
    <w:rsid w:val="00CE4985"/>
    <w:rsid w:val="00CE4A79"/>
    <w:rsid w:val="00CE4B0B"/>
    <w:rsid w:val="00CE4CC6"/>
    <w:rsid w:val="00CE6897"/>
    <w:rsid w:val="00CE68C8"/>
    <w:rsid w:val="00CE6D65"/>
    <w:rsid w:val="00CE761E"/>
    <w:rsid w:val="00CF0000"/>
    <w:rsid w:val="00CF087B"/>
    <w:rsid w:val="00CF08DF"/>
    <w:rsid w:val="00CF0D8C"/>
    <w:rsid w:val="00CF120B"/>
    <w:rsid w:val="00CF1E6E"/>
    <w:rsid w:val="00CF2D9C"/>
    <w:rsid w:val="00CF2EAB"/>
    <w:rsid w:val="00CF3742"/>
    <w:rsid w:val="00CF3838"/>
    <w:rsid w:val="00CF3CF4"/>
    <w:rsid w:val="00CF45F9"/>
    <w:rsid w:val="00CF49C3"/>
    <w:rsid w:val="00CF4A5B"/>
    <w:rsid w:val="00CF5053"/>
    <w:rsid w:val="00CF50BA"/>
    <w:rsid w:val="00CF6311"/>
    <w:rsid w:val="00CF6ADF"/>
    <w:rsid w:val="00CF7719"/>
    <w:rsid w:val="00CF7AD1"/>
    <w:rsid w:val="00D00107"/>
    <w:rsid w:val="00D00469"/>
    <w:rsid w:val="00D00963"/>
    <w:rsid w:val="00D01288"/>
    <w:rsid w:val="00D013D9"/>
    <w:rsid w:val="00D0160B"/>
    <w:rsid w:val="00D01A17"/>
    <w:rsid w:val="00D024D9"/>
    <w:rsid w:val="00D03110"/>
    <w:rsid w:val="00D03320"/>
    <w:rsid w:val="00D03F2B"/>
    <w:rsid w:val="00D04538"/>
    <w:rsid w:val="00D04C89"/>
    <w:rsid w:val="00D056E0"/>
    <w:rsid w:val="00D059DA"/>
    <w:rsid w:val="00D05BEF"/>
    <w:rsid w:val="00D05E51"/>
    <w:rsid w:val="00D0661D"/>
    <w:rsid w:val="00D067F1"/>
    <w:rsid w:val="00D0731E"/>
    <w:rsid w:val="00D07902"/>
    <w:rsid w:val="00D07E32"/>
    <w:rsid w:val="00D103B2"/>
    <w:rsid w:val="00D10714"/>
    <w:rsid w:val="00D10E06"/>
    <w:rsid w:val="00D124AA"/>
    <w:rsid w:val="00D13789"/>
    <w:rsid w:val="00D13F08"/>
    <w:rsid w:val="00D152CF"/>
    <w:rsid w:val="00D1587C"/>
    <w:rsid w:val="00D15DC1"/>
    <w:rsid w:val="00D1601D"/>
    <w:rsid w:val="00D17874"/>
    <w:rsid w:val="00D1796B"/>
    <w:rsid w:val="00D179A8"/>
    <w:rsid w:val="00D202DA"/>
    <w:rsid w:val="00D20C01"/>
    <w:rsid w:val="00D2154F"/>
    <w:rsid w:val="00D21FC6"/>
    <w:rsid w:val="00D225DC"/>
    <w:rsid w:val="00D249A3"/>
    <w:rsid w:val="00D2509E"/>
    <w:rsid w:val="00D26CFA"/>
    <w:rsid w:val="00D274C1"/>
    <w:rsid w:val="00D276B0"/>
    <w:rsid w:val="00D30C0D"/>
    <w:rsid w:val="00D30C38"/>
    <w:rsid w:val="00D30D5C"/>
    <w:rsid w:val="00D30F67"/>
    <w:rsid w:val="00D313C7"/>
    <w:rsid w:val="00D316DB"/>
    <w:rsid w:val="00D328F4"/>
    <w:rsid w:val="00D32C46"/>
    <w:rsid w:val="00D32D82"/>
    <w:rsid w:val="00D332B8"/>
    <w:rsid w:val="00D34458"/>
    <w:rsid w:val="00D345C5"/>
    <w:rsid w:val="00D345DB"/>
    <w:rsid w:val="00D34CD3"/>
    <w:rsid w:val="00D34FB7"/>
    <w:rsid w:val="00D354CB"/>
    <w:rsid w:val="00D35928"/>
    <w:rsid w:val="00D36014"/>
    <w:rsid w:val="00D364A1"/>
    <w:rsid w:val="00D36A12"/>
    <w:rsid w:val="00D36ECE"/>
    <w:rsid w:val="00D3771B"/>
    <w:rsid w:val="00D40325"/>
    <w:rsid w:val="00D40A18"/>
    <w:rsid w:val="00D41402"/>
    <w:rsid w:val="00D41C1E"/>
    <w:rsid w:val="00D428F3"/>
    <w:rsid w:val="00D42901"/>
    <w:rsid w:val="00D42A07"/>
    <w:rsid w:val="00D42A17"/>
    <w:rsid w:val="00D43995"/>
    <w:rsid w:val="00D44D6D"/>
    <w:rsid w:val="00D46213"/>
    <w:rsid w:val="00D4666D"/>
    <w:rsid w:val="00D4697C"/>
    <w:rsid w:val="00D47BDB"/>
    <w:rsid w:val="00D5294F"/>
    <w:rsid w:val="00D52F51"/>
    <w:rsid w:val="00D5359F"/>
    <w:rsid w:val="00D537D0"/>
    <w:rsid w:val="00D5459D"/>
    <w:rsid w:val="00D549F5"/>
    <w:rsid w:val="00D54D6F"/>
    <w:rsid w:val="00D55C29"/>
    <w:rsid w:val="00D564F6"/>
    <w:rsid w:val="00D57032"/>
    <w:rsid w:val="00D57095"/>
    <w:rsid w:val="00D577A1"/>
    <w:rsid w:val="00D57D20"/>
    <w:rsid w:val="00D601B9"/>
    <w:rsid w:val="00D601BB"/>
    <w:rsid w:val="00D6058F"/>
    <w:rsid w:val="00D60F6A"/>
    <w:rsid w:val="00D61591"/>
    <w:rsid w:val="00D63634"/>
    <w:rsid w:val="00D6396D"/>
    <w:rsid w:val="00D64F54"/>
    <w:rsid w:val="00D6625F"/>
    <w:rsid w:val="00D66302"/>
    <w:rsid w:val="00D66FC8"/>
    <w:rsid w:val="00D67374"/>
    <w:rsid w:val="00D674B3"/>
    <w:rsid w:val="00D700F9"/>
    <w:rsid w:val="00D70876"/>
    <w:rsid w:val="00D70BB2"/>
    <w:rsid w:val="00D72190"/>
    <w:rsid w:val="00D724D9"/>
    <w:rsid w:val="00D728C7"/>
    <w:rsid w:val="00D736C5"/>
    <w:rsid w:val="00D73A35"/>
    <w:rsid w:val="00D73D02"/>
    <w:rsid w:val="00D7414F"/>
    <w:rsid w:val="00D745A3"/>
    <w:rsid w:val="00D754A4"/>
    <w:rsid w:val="00D7593F"/>
    <w:rsid w:val="00D763A5"/>
    <w:rsid w:val="00D76530"/>
    <w:rsid w:val="00D76E88"/>
    <w:rsid w:val="00D77383"/>
    <w:rsid w:val="00D7774F"/>
    <w:rsid w:val="00D80456"/>
    <w:rsid w:val="00D80D20"/>
    <w:rsid w:val="00D816E7"/>
    <w:rsid w:val="00D81937"/>
    <w:rsid w:val="00D81BA8"/>
    <w:rsid w:val="00D82CA2"/>
    <w:rsid w:val="00D82F3C"/>
    <w:rsid w:val="00D83290"/>
    <w:rsid w:val="00D85722"/>
    <w:rsid w:val="00D8646C"/>
    <w:rsid w:val="00D90083"/>
    <w:rsid w:val="00D90675"/>
    <w:rsid w:val="00D917A8"/>
    <w:rsid w:val="00D91A00"/>
    <w:rsid w:val="00D91C7D"/>
    <w:rsid w:val="00D91E1E"/>
    <w:rsid w:val="00D91EEE"/>
    <w:rsid w:val="00D91FFE"/>
    <w:rsid w:val="00D92D7F"/>
    <w:rsid w:val="00D92E96"/>
    <w:rsid w:val="00D9307A"/>
    <w:rsid w:val="00D93444"/>
    <w:rsid w:val="00D938DF"/>
    <w:rsid w:val="00D93AEB"/>
    <w:rsid w:val="00D93DFB"/>
    <w:rsid w:val="00D9431F"/>
    <w:rsid w:val="00D95387"/>
    <w:rsid w:val="00D95A86"/>
    <w:rsid w:val="00D95BA7"/>
    <w:rsid w:val="00D95DB2"/>
    <w:rsid w:val="00D97B39"/>
    <w:rsid w:val="00DA0E8C"/>
    <w:rsid w:val="00DA1116"/>
    <w:rsid w:val="00DA11E0"/>
    <w:rsid w:val="00DA126F"/>
    <w:rsid w:val="00DA18A9"/>
    <w:rsid w:val="00DA2073"/>
    <w:rsid w:val="00DA27BB"/>
    <w:rsid w:val="00DA3A9C"/>
    <w:rsid w:val="00DA4090"/>
    <w:rsid w:val="00DA4B13"/>
    <w:rsid w:val="00DA5B64"/>
    <w:rsid w:val="00DA5FEC"/>
    <w:rsid w:val="00DA6DC0"/>
    <w:rsid w:val="00DA7CBE"/>
    <w:rsid w:val="00DA7F90"/>
    <w:rsid w:val="00DB0033"/>
    <w:rsid w:val="00DB01CB"/>
    <w:rsid w:val="00DB04D6"/>
    <w:rsid w:val="00DB0B63"/>
    <w:rsid w:val="00DB2BFD"/>
    <w:rsid w:val="00DB2FA2"/>
    <w:rsid w:val="00DB3A27"/>
    <w:rsid w:val="00DB4551"/>
    <w:rsid w:val="00DB5AC2"/>
    <w:rsid w:val="00DB5B9A"/>
    <w:rsid w:val="00DB67F9"/>
    <w:rsid w:val="00DC061F"/>
    <w:rsid w:val="00DC0CB3"/>
    <w:rsid w:val="00DC0F83"/>
    <w:rsid w:val="00DC1521"/>
    <w:rsid w:val="00DC1C6A"/>
    <w:rsid w:val="00DC222C"/>
    <w:rsid w:val="00DC2782"/>
    <w:rsid w:val="00DC29A8"/>
    <w:rsid w:val="00DC3F81"/>
    <w:rsid w:val="00DC5669"/>
    <w:rsid w:val="00DC6479"/>
    <w:rsid w:val="00DC6737"/>
    <w:rsid w:val="00DD03B1"/>
    <w:rsid w:val="00DD09A9"/>
    <w:rsid w:val="00DD0D8C"/>
    <w:rsid w:val="00DD0FEB"/>
    <w:rsid w:val="00DD1479"/>
    <w:rsid w:val="00DD171E"/>
    <w:rsid w:val="00DD1A2E"/>
    <w:rsid w:val="00DD2488"/>
    <w:rsid w:val="00DD277E"/>
    <w:rsid w:val="00DD31E4"/>
    <w:rsid w:val="00DD357D"/>
    <w:rsid w:val="00DD45A7"/>
    <w:rsid w:val="00DD47EE"/>
    <w:rsid w:val="00DD491A"/>
    <w:rsid w:val="00DD49C0"/>
    <w:rsid w:val="00DD49D4"/>
    <w:rsid w:val="00DD4ED6"/>
    <w:rsid w:val="00DD50C7"/>
    <w:rsid w:val="00DD5566"/>
    <w:rsid w:val="00DD5C59"/>
    <w:rsid w:val="00DD6116"/>
    <w:rsid w:val="00DE0425"/>
    <w:rsid w:val="00DE0922"/>
    <w:rsid w:val="00DE2740"/>
    <w:rsid w:val="00DE2D9F"/>
    <w:rsid w:val="00DE3C6F"/>
    <w:rsid w:val="00DE3FBD"/>
    <w:rsid w:val="00DE46BE"/>
    <w:rsid w:val="00DE4930"/>
    <w:rsid w:val="00DE5E5A"/>
    <w:rsid w:val="00DE64E7"/>
    <w:rsid w:val="00DF04C0"/>
    <w:rsid w:val="00DF080D"/>
    <w:rsid w:val="00DF15C0"/>
    <w:rsid w:val="00DF19BE"/>
    <w:rsid w:val="00DF1E4E"/>
    <w:rsid w:val="00DF23FA"/>
    <w:rsid w:val="00DF27D3"/>
    <w:rsid w:val="00DF2FEA"/>
    <w:rsid w:val="00DF35BB"/>
    <w:rsid w:val="00DF3C13"/>
    <w:rsid w:val="00DF41D1"/>
    <w:rsid w:val="00DF4797"/>
    <w:rsid w:val="00DF4F40"/>
    <w:rsid w:val="00DF5136"/>
    <w:rsid w:val="00DF5F21"/>
    <w:rsid w:val="00DF62CD"/>
    <w:rsid w:val="00DF62F5"/>
    <w:rsid w:val="00DF665A"/>
    <w:rsid w:val="00DF68FB"/>
    <w:rsid w:val="00DF6AC5"/>
    <w:rsid w:val="00DF6F9E"/>
    <w:rsid w:val="00DF74C6"/>
    <w:rsid w:val="00E0010A"/>
    <w:rsid w:val="00E00186"/>
    <w:rsid w:val="00E0020A"/>
    <w:rsid w:val="00E0032C"/>
    <w:rsid w:val="00E00631"/>
    <w:rsid w:val="00E007C6"/>
    <w:rsid w:val="00E00E18"/>
    <w:rsid w:val="00E00EC9"/>
    <w:rsid w:val="00E01953"/>
    <w:rsid w:val="00E022F3"/>
    <w:rsid w:val="00E033C2"/>
    <w:rsid w:val="00E042BA"/>
    <w:rsid w:val="00E04726"/>
    <w:rsid w:val="00E04998"/>
    <w:rsid w:val="00E058F6"/>
    <w:rsid w:val="00E0601B"/>
    <w:rsid w:val="00E065B9"/>
    <w:rsid w:val="00E0681A"/>
    <w:rsid w:val="00E06D10"/>
    <w:rsid w:val="00E07B10"/>
    <w:rsid w:val="00E1024C"/>
    <w:rsid w:val="00E10444"/>
    <w:rsid w:val="00E10A60"/>
    <w:rsid w:val="00E10BD9"/>
    <w:rsid w:val="00E10D21"/>
    <w:rsid w:val="00E10EEC"/>
    <w:rsid w:val="00E111D4"/>
    <w:rsid w:val="00E113EA"/>
    <w:rsid w:val="00E12FF4"/>
    <w:rsid w:val="00E131E9"/>
    <w:rsid w:val="00E138A0"/>
    <w:rsid w:val="00E148C2"/>
    <w:rsid w:val="00E1556A"/>
    <w:rsid w:val="00E15FF6"/>
    <w:rsid w:val="00E16E5A"/>
    <w:rsid w:val="00E16FE3"/>
    <w:rsid w:val="00E17023"/>
    <w:rsid w:val="00E17708"/>
    <w:rsid w:val="00E17848"/>
    <w:rsid w:val="00E20AC2"/>
    <w:rsid w:val="00E20C3D"/>
    <w:rsid w:val="00E22180"/>
    <w:rsid w:val="00E2220B"/>
    <w:rsid w:val="00E2286E"/>
    <w:rsid w:val="00E23E3B"/>
    <w:rsid w:val="00E24316"/>
    <w:rsid w:val="00E24A15"/>
    <w:rsid w:val="00E24A5B"/>
    <w:rsid w:val="00E24DD2"/>
    <w:rsid w:val="00E24EC8"/>
    <w:rsid w:val="00E24EE6"/>
    <w:rsid w:val="00E2539A"/>
    <w:rsid w:val="00E25522"/>
    <w:rsid w:val="00E25569"/>
    <w:rsid w:val="00E25D2B"/>
    <w:rsid w:val="00E261E0"/>
    <w:rsid w:val="00E2684D"/>
    <w:rsid w:val="00E26995"/>
    <w:rsid w:val="00E26E43"/>
    <w:rsid w:val="00E27927"/>
    <w:rsid w:val="00E27B55"/>
    <w:rsid w:val="00E27E01"/>
    <w:rsid w:val="00E306F6"/>
    <w:rsid w:val="00E307E9"/>
    <w:rsid w:val="00E3113F"/>
    <w:rsid w:val="00E3243F"/>
    <w:rsid w:val="00E32810"/>
    <w:rsid w:val="00E3365C"/>
    <w:rsid w:val="00E3449E"/>
    <w:rsid w:val="00E3467A"/>
    <w:rsid w:val="00E3499D"/>
    <w:rsid w:val="00E35000"/>
    <w:rsid w:val="00E3534E"/>
    <w:rsid w:val="00E3562B"/>
    <w:rsid w:val="00E35670"/>
    <w:rsid w:val="00E3736E"/>
    <w:rsid w:val="00E3749B"/>
    <w:rsid w:val="00E37622"/>
    <w:rsid w:val="00E37C9F"/>
    <w:rsid w:val="00E37D7F"/>
    <w:rsid w:val="00E37D98"/>
    <w:rsid w:val="00E40506"/>
    <w:rsid w:val="00E40BE7"/>
    <w:rsid w:val="00E40FDD"/>
    <w:rsid w:val="00E41607"/>
    <w:rsid w:val="00E41663"/>
    <w:rsid w:val="00E41A76"/>
    <w:rsid w:val="00E42A8C"/>
    <w:rsid w:val="00E43AE9"/>
    <w:rsid w:val="00E43BF4"/>
    <w:rsid w:val="00E4456A"/>
    <w:rsid w:val="00E45155"/>
    <w:rsid w:val="00E454D0"/>
    <w:rsid w:val="00E45AD8"/>
    <w:rsid w:val="00E46209"/>
    <w:rsid w:val="00E46D3C"/>
    <w:rsid w:val="00E47F33"/>
    <w:rsid w:val="00E5101C"/>
    <w:rsid w:val="00E51571"/>
    <w:rsid w:val="00E53E73"/>
    <w:rsid w:val="00E5407E"/>
    <w:rsid w:val="00E5437C"/>
    <w:rsid w:val="00E54815"/>
    <w:rsid w:val="00E5486E"/>
    <w:rsid w:val="00E54E78"/>
    <w:rsid w:val="00E5551E"/>
    <w:rsid w:val="00E555F3"/>
    <w:rsid w:val="00E55BE4"/>
    <w:rsid w:val="00E56059"/>
    <w:rsid w:val="00E56494"/>
    <w:rsid w:val="00E565B9"/>
    <w:rsid w:val="00E57705"/>
    <w:rsid w:val="00E577AC"/>
    <w:rsid w:val="00E579F6"/>
    <w:rsid w:val="00E57A38"/>
    <w:rsid w:val="00E60194"/>
    <w:rsid w:val="00E60767"/>
    <w:rsid w:val="00E61D53"/>
    <w:rsid w:val="00E62686"/>
    <w:rsid w:val="00E62719"/>
    <w:rsid w:val="00E62B58"/>
    <w:rsid w:val="00E631D8"/>
    <w:rsid w:val="00E633E9"/>
    <w:rsid w:val="00E64A06"/>
    <w:rsid w:val="00E64D23"/>
    <w:rsid w:val="00E64D8F"/>
    <w:rsid w:val="00E6559C"/>
    <w:rsid w:val="00E6570A"/>
    <w:rsid w:val="00E6587E"/>
    <w:rsid w:val="00E663F2"/>
    <w:rsid w:val="00E670A0"/>
    <w:rsid w:val="00E70834"/>
    <w:rsid w:val="00E70AAA"/>
    <w:rsid w:val="00E70E79"/>
    <w:rsid w:val="00E7111F"/>
    <w:rsid w:val="00E72AFD"/>
    <w:rsid w:val="00E72EDD"/>
    <w:rsid w:val="00E74427"/>
    <w:rsid w:val="00E75386"/>
    <w:rsid w:val="00E76843"/>
    <w:rsid w:val="00E76A28"/>
    <w:rsid w:val="00E76F3A"/>
    <w:rsid w:val="00E774F1"/>
    <w:rsid w:val="00E77937"/>
    <w:rsid w:val="00E77CFC"/>
    <w:rsid w:val="00E77E3A"/>
    <w:rsid w:val="00E80CC3"/>
    <w:rsid w:val="00E81736"/>
    <w:rsid w:val="00E825C7"/>
    <w:rsid w:val="00E8306C"/>
    <w:rsid w:val="00E8342A"/>
    <w:rsid w:val="00E8392F"/>
    <w:rsid w:val="00E83DCF"/>
    <w:rsid w:val="00E862CF"/>
    <w:rsid w:val="00E87B76"/>
    <w:rsid w:val="00E9051D"/>
    <w:rsid w:val="00E90C16"/>
    <w:rsid w:val="00E91B98"/>
    <w:rsid w:val="00E9210A"/>
    <w:rsid w:val="00E92206"/>
    <w:rsid w:val="00E924B5"/>
    <w:rsid w:val="00E928AE"/>
    <w:rsid w:val="00E92AF4"/>
    <w:rsid w:val="00E92BAA"/>
    <w:rsid w:val="00E92DA4"/>
    <w:rsid w:val="00E93150"/>
    <w:rsid w:val="00E93A44"/>
    <w:rsid w:val="00E9565D"/>
    <w:rsid w:val="00E964F7"/>
    <w:rsid w:val="00E97B57"/>
    <w:rsid w:val="00E97C49"/>
    <w:rsid w:val="00EA0922"/>
    <w:rsid w:val="00EA0B89"/>
    <w:rsid w:val="00EA1CBB"/>
    <w:rsid w:val="00EA2333"/>
    <w:rsid w:val="00EA3305"/>
    <w:rsid w:val="00EA3757"/>
    <w:rsid w:val="00EA3B0F"/>
    <w:rsid w:val="00EA3BEE"/>
    <w:rsid w:val="00EA3C28"/>
    <w:rsid w:val="00EA5141"/>
    <w:rsid w:val="00EA535A"/>
    <w:rsid w:val="00EA7392"/>
    <w:rsid w:val="00EA78B7"/>
    <w:rsid w:val="00EA7CB0"/>
    <w:rsid w:val="00EB00A7"/>
    <w:rsid w:val="00EB02AC"/>
    <w:rsid w:val="00EB1241"/>
    <w:rsid w:val="00EB1B3A"/>
    <w:rsid w:val="00EB373B"/>
    <w:rsid w:val="00EB374D"/>
    <w:rsid w:val="00EB38DA"/>
    <w:rsid w:val="00EB5605"/>
    <w:rsid w:val="00EB5CE4"/>
    <w:rsid w:val="00EB6C6B"/>
    <w:rsid w:val="00EC16DC"/>
    <w:rsid w:val="00EC2158"/>
    <w:rsid w:val="00EC2AE6"/>
    <w:rsid w:val="00EC4281"/>
    <w:rsid w:val="00EC45EB"/>
    <w:rsid w:val="00EC469C"/>
    <w:rsid w:val="00EC48D8"/>
    <w:rsid w:val="00EC4992"/>
    <w:rsid w:val="00EC5115"/>
    <w:rsid w:val="00EC5E50"/>
    <w:rsid w:val="00EC72F8"/>
    <w:rsid w:val="00EC7355"/>
    <w:rsid w:val="00EC7781"/>
    <w:rsid w:val="00EC78AC"/>
    <w:rsid w:val="00ED09E9"/>
    <w:rsid w:val="00ED1495"/>
    <w:rsid w:val="00ED1F90"/>
    <w:rsid w:val="00ED26F1"/>
    <w:rsid w:val="00ED2806"/>
    <w:rsid w:val="00ED305F"/>
    <w:rsid w:val="00ED3214"/>
    <w:rsid w:val="00ED334A"/>
    <w:rsid w:val="00ED3A87"/>
    <w:rsid w:val="00ED44A8"/>
    <w:rsid w:val="00ED515E"/>
    <w:rsid w:val="00ED5429"/>
    <w:rsid w:val="00ED5A35"/>
    <w:rsid w:val="00ED7135"/>
    <w:rsid w:val="00ED7B26"/>
    <w:rsid w:val="00EE020E"/>
    <w:rsid w:val="00EE12FE"/>
    <w:rsid w:val="00EE2267"/>
    <w:rsid w:val="00EE2AC8"/>
    <w:rsid w:val="00EE38CB"/>
    <w:rsid w:val="00EE394B"/>
    <w:rsid w:val="00EE43B6"/>
    <w:rsid w:val="00EE4649"/>
    <w:rsid w:val="00EE5C02"/>
    <w:rsid w:val="00EE5D6B"/>
    <w:rsid w:val="00EE6451"/>
    <w:rsid w:val="00EE69BC"/>
    <w:rsid w:val="00EE6A55"/>
    <w:rsid w:val="00EF0AA3"/>
    <w:rsid w:val="00EF0E07"/>
    <w:rsid w:val="00EF1584"/>
    <w:rsid w:val="00EF1CA6"/>
    <w:rsid w:val="00EF1E37"/>
    <w:rsid w:val="00EF1EEE"/>
    <w:rsid w:val="00EF2F59"/>
    <w:rsid w:val="00EF384C"/>
    <w:rsid w:val="00EF3B40"/>
    <w:rsid w:val="00EF3FCE"/>
    <w:rsid w:val="00EF4D0C"/>
    <w:rsid w:val="00EF500C"/>
    <w:rsid w:val="00EF55A3"/>
    <w:rsid w:val="00EF5E8A"/>
    <w:rsid w:val="00EF6708"/>
    <w:rsid w:val="00F002D0"/>
    <w:rsid w:val="00F00D9A"/>
    <w:rsid w:val="00F011E3"/>
    <w:rsid w:val="00F0287F"/>
    <w:rsid w:val="00F02E96"/>
    <w:rsid w:val="00F03084"/>
    <w:rsid w:val="00F030D1"/>
    <w:rsid w:val="00F045FA"/>
    <w:rsid w:val="00F04850"/>
    <w:rsid w:val="00F05EAE"/>
    <w:rsid w:val="00F0682B"/>
    <w:rsid w:val="00F07014"/>
    <w:rsid w:val="00F0766B"/>
    <w:rsid w:val="00F07A00"/>
    <w:rsid w:val="00F07A7D"/>
    <w:rsid w:val="00F10160"/>
    <w:rsid w:val="00F10520"/>
    <w:rsid w:val="00F10C97"/>
    <w:rsid w:val="00F10CEB"/>
    <w:rsid w:val="00F1179E"/>
    <w:rsid w:val="00F122A3"/>
    <w:rsid w:val="00F127CE"/>
    <w:rsid w:val="00F12CE6"/>
    <w:rsid w:val="00F12DE0"/>
    <w:rsid w:val="00F13A4E"/>
    <w:rsid w:val="00F13C6D"/>
    <w:rsid w:val="00F14AFF"/>
    <w:rsid w:val="00F14B50"/>
    <w:rsid w:val="00F14D6E"/>
    <w:rsid w:val="00F159CB"/>
    <w:rsid w:val="00F16642"/>
    <w:rsid w:val="00F16AE2"/>
    <w:rsid w:val="00F201D2"/>
    <w:rsid w:val="00F216F8"/>
    <w:rsid w:val="00F23008"/>
    <w:rsid w:val="00F23451"/>
    <w:rsid w:val="00F23AE4"/>
    <w:rsid w:val="00F23EB0"/>
    <w:rsid w:val="00F242A7"/>
    <w:rsid w:val="00F249D0"/>
    <w:rsid w:val="00F24A58"/>
    <w:rsid w:val="00F2564A"/>
    <w:rsid w:val="00F25FBA"/>
    <w:rsid w:val="00F261E8"/>
    <w:rsid w:val="00F26617"/>
    <w:rsid w:val="00F26682"/>
    <w:rsid w:val="00F26BF9"/>
    <w:rsid w:val="00F27B91"/>
    <w:rsid w:val="00F31D7A"/>
    <w:rsid w:val="00F31F82"/>
    <w:rsid w:val="00F32EC7"/>
    <w:rsid w:val="00F34470"/>
    <w:rsid w:val="00F34C03"/>
    <w:rsid w:val="00F35420"/>
    <w:rsid w:val="00F369D5"/>
    <w:rsid w:val="00F36ADC"/>
    <w:rsid w:val="00F370AB"/>
    <w:rsid w:val="00F374ED"/>
    <w:rsid w:val="00F400DE"/>
    <w:rsid w:val="00F40998"/>
    <w:rsid w:val="00F40E01"/>
    <w:rsid w:val="00F414CC"/>
    <w:rsid w:val="00F41654"/>
    <w:rsid w:val="00F41FB0"/>
    <w:rsid w:val="00F42392"/>
    <w:rsid w:val="00F4395F"/>
    <w:rsid w:val="00F43F9B"/>
    <w:rsid w:val="00F44806"/>
    <w:rsid w:val="00F44B35"/>
    <w:rsid w:val="00F45052"/>
    <w:rsid w:val="00F4577D"/>
    <w:rsid w:val="00F45861"/>
    <w:rsid w:val="00F45FEF"/>
    <w:rsid w:val="00F464BE"/>
    <w:rsid w:val="00F466E2"/>
    <w:rsid w:val="00F46D91"/>
    <w:rsid w:val="00F504BD"/>
    <w:rsid w:val="00F504F9"/>
    <w:rsid w:val="00F50AE8"/>
    <w:rsid w:val="00F50C2A"/>
    <w:rsid w:val="00F512EE"/>
    <w:rsid w:val="00F51BA4"/>
    <w:rsid w:val="00F52384"/>
    <w:rsid w:val="00F52404"/>
    <w:rsid w:val="00F524D8"/>
    <w:rsid w:val="00F526B2"/>
    <w:rsid w:val="00F52C5A"/>
    <w:rsid w:val="00F52DE1"/>
    <w:rsid w:val="00F53802"/>
    <w:rsid w:val="00F5495B"/>
    <w:rsid w:val="00F54998"/>
    <w:rsid w:val="00F55596"/>
    <w:rsid w:val="00F55D02"/>
    <w:rsid w:val="00F567B9"/>
    <w:rsid w:val="00F56AFF"/>
    <w:rsid w:val="00F56F0D"/>
    <w:rsid w:val="00F56F0E"/>
    <w:rsid w:val="00F60792"/>
    <w:rsid w:val="00F617FC"/>
    <w:rsid w:val="00F61E75"/>
    <w:rsid w:val="00F630D3"/>
    <w:rsid w:val="00F63D92"/>
    <w:rsid w:val="00F63FDA"/>
    <w:rsid w:val="00F64011"/>
    <w:rsid w:val="00F641F3"/>
    <w:rsid w:val="00F64984"/>
    <w:rsid w:val="00F64D23"/>
    <w:rsid w:val="00F64FBF"/>
    <w:rsid w:val="00F65A72"/>
    <w:rsid w:val="00F6786D"/>
    <w:rsid w:val="00F67942"/>
    <w:rsid w:val="00F70BF8"/>
    <w:rsid w:val="00F70EC3"/>
    <w:rsid w:val="00F724BD"/>
    <w:rsid w:val="00F73499"/>
    <w:rsid w:val="00F73DB8"/>
    <w:rsid w:val="00F74496"/>
    <w:rsid w:val="00F7463A"/>
    <w:rsid w:val="00F746D6"/>
    <w:rsid w:val="00F74A4A"/>
    <w:rsid w:val="00F75B34"/>
    <w:rsid w:val="00F75E6B"/>
    <w:rsid w:val="00F76D00"/>
    <w:rsid w:val="00F770E4"/>
    <w:rsid w:val="00F8112E"/>
    <w:rsid w:val="00F82D96"/>
    <w:rsid w:val="00F830EC"/>
    <w:rsid w:val="00F8322A"/>
    <w:rsid w:val="00F834ED"/>
    <w:rsid w:val="00F83AF8"/>
    <w:rsid w:val="00F840A9"/>
    <w:rsid w:val="00F84CDF"/>
    <w:rsid w:val="00F84EA4"/>
    <w:rsid w:val="00F856A0"/>
    <w:rsid w:val="00F85977"/>
    <w:rsid w:val="00F861DB"/>
    <w:rsid w:val="00F901CB"/>
    <w:rsid w:val="00F90C44"/>
    <w:rsid w:val="00F916C3"/>
    <w:rsid w:val="00F9183D"/>
    <w:rsid w:val="00F919D6"/>
    <w:rsid w:val="00F91FC9"/>
    <w:rsid w:val="00F92B48"/>
    <w:rsid w:val="00F92F46"/>
    <w:rsid w:val="00F94170"/>
    <w:rsid w:val="00F9467A"/>
    <w:rsid w:val="00F94F32"/>
    <w:rsid w:val="00F95603"/>
    <w:rsid w:val="00F95C05"/>
    <w:rsid w:val="00F96296"/>
    <w:rsid w:val="00F96E65"/>
    <w:rsid w:val="00F97B49"/>
    <w:rsid w:val="00FA00CA"/>
    <w:rsid w:val="00FA0405"/>
    <w:rsid w:val="00FA0B90"/>
    <w:rsid w:val="00FA13B4"/>
    <w:rsid w:val="00FA1E19"/>
    <w:rsid w:val="00FA1FD1"/>
    <w:rsid w:val="00FA2221"/>
    <w:rsid w:val="00FA23B6"/>
    <w:rsid w:val="00FA431C"/>
    <w:rsid w:val="00FA4664"/>
    <w:rsid w:val="00FA4747"/>
    <w:rsid w:val="00FA4A38"/>
    <w:rsid w:val="00FA51FF"/>
    <w:rsid w:val="00FA6087"/>
    <w:rsid w:val="00FA7F8F"/>
    <w:rsid w:val="00FB0017"/>
    <w:rsid w:val="00FB249A"/>
    <w:rsid w:val="00FB28F8"/>
    <w:rsid w:val="00FB2E10"/>
    <w:rsid w:val="00FB2E68"/>
    <w:rsid w:val="00FB32BF"/>
    <w:rsid w:val="00FB3D4E"/>
    <w:rsid w:val="00FB48BB"/>
    <w:rsid w:val="00FB4A5F"/>
    <w:rsid w:val="00FB4AB9"/>
    <w:rsid w:val="00FB4B07"/>
    <w:rsid w:val="00FB5C2A"/>
    <w:rsid w:val="00FB6397"/>
    <w:rsid w:val="00FB664B"/>
    <w:rsid w:val="00FB674F"/>
    <w:rsid w:val="00FB76F2"/>
    <w:rsid w:val="00FC17BD"/>
    <w:rsid w:val="00FC1D6F"/>
    <w:rsid w:val="00FC438B"/>
    <w:rsid w:val="00FC4626"/>
    <w:rsid w:val="00FC4C49"/>
    <w:rsid w:val="00FC4DB4"/>
    <w:rsid w:val="00FC5CD1"/>
    <w:rsid w:val="00FC650C"/>
    <w:rsid w:val="00FC67EA"/>
    <w:rsid w:val="00FC7111"/>
    <w:rsid w:val="00FC7AC8"/>
    <w:rsid w:val="00FC7ED1"/>
    <w:rsid w:val="00FC7FB0"/>
    <w:rsid w:val="00FD1A6E"/>
    <w:rsid w:val="00FD1C12"/>
    <w:rsid w:val="00FD2148"/>
    <w:rsid w:val="00FD3631"/>
    <w:rsid w:val="00FD3821"/>
    <w:rsid w:val="00FD3881"/>
    <w:rsid w:val="00FD46BA"/>
    <w:rsid w:val="00FD549C"/>
    <w:rsid w:val="00FD5DA6"/>
    <w:rsid w:val="00FD6AE0"/>
    <w:rsid w:val="00FD6AF5"/>
    <w:rsid w:val="00FD740D"/>
    <w:rsid w:val="00FD75B8"/>
    <w:rsid w:val="00FD7DC1"/>
    <w:rsid w:val="00FD7DD4"/>
    <w:rsid w:val="00FE10FF"/>
    <w:rsid w:val="00FE1A94"/>
    <w:rsid w:val="00FE1B36"/>
    <w:rsid w:val="00FE20BE"/>
    <w:rsid w:val="00FE2606"/>
    <w:rsid w:val="00FE34BD"/>
    <w:rsid w:val="00FE34F4"/>
    <w:rsid w:val="00FE50C7"/>
    <w:rsid w:val="00FE541A"/>
    <w:rsid w:val="00FE5EF8"/>
    <w:rsid w:val="00FE603C"/>
    <w:rsid w:val="00FE61CF"/>
    <w:rsid w:val="00FE6984"/>
    <w:rsid w:val="00FE71FE"/>
    <w:rsid w:val="00FE750B"/>
    <w:rsid w:val="00FE78C5"/>
    <w:rsid w:val="00FE7CED"/>
    <w:rsid w:val="00FF0164"/>
    <w:rsid w:val="00FF017E"/>
    <w:rsid w:val="00FF0335"/>
    <w:rsid w:val="00FF03BC"/>
    <w:rsid w:val="00FF04C8"/>
    <w:rsid w:val="00FF0684"/>
    <w:rsid w:val="00FF07C2"/>
    <w:rsid w:val="00FF14FE"/>
    <w:rsid w:val="00FF27A3"/>
    <w:rsid w:val="00FF2D18"/>
    <w:rsid w:val="00FF3616"/>
    <w:rsid w:val="00FF3E87"/>
    <w:rsid w:val="00FF3ED4"/>
    <w:rsid w:val="00FF45D4"/>
    <w:rsid w:val="00FF4CE3"/>
    <w:rsid w:val="00FF5BE4"/>
    <w:rsid w:val="00FF701B"/>
    <w:rsid w:val="00FF7B9F"/>
    <w:rsid w:val="00FF7E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BD7E72"/>
  <w15:chartTrackingRefBased/>
  <w15:docId w15:val="{9BEAEDD1-5A69-4041-98E6-6A1391036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7D38"/>
    <w:rPr>
      <w:rFonts w:ascii="Times New Roman" w:hAnsi="Times New Roman"/>
      <w:sz w:val="24"/>
    </w:rPr>
  </w:style>
  <w:style w:type="paragraph" w:styleId="Heading1">
    <w:name w:val="heading 1"/>
    <w:basedOn w:val="Normal"/>
    <w:next w:val="Normal"/>
    <w:link w:val="Heading1Char"/>
    <w:uiPriority w:val="9"/>
    <w:qFormat/>
    <w:rsid w:val="00CA1252"/>
    <w:pPr>
      <w:keepNext/>
      <w:keepLines/>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8D549D"/>
    <w:pPr>
      <w:keepNext/>
      <w:keepLines/>
      <w:spacing w:before="4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B765FA"/>
    <w:pPr>
      <w:keepNext/>
      <w:keepLines/>
      <w:spacing w:before="40"/>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TESTYLE1CommonCollege">
    <w:name w:val="NATE STYLE 1_CommonCollege"/>
    <w:basedOn w:val="Normal"/>
    <w:link w:val="NATESTYLE1CommonCollegeChar"/>
    <w:qFormat/>
    <w:rsid w:val="00B2600B"/>
    <w:rPr>
      <w:rFonts w:cs="Times New Roman"/>
      <w:szCs w:val="24"/>
    </w:rPr>
  </w:style>
  <w:style w:type="character" w:customStyle="1" w:styleId="NATESTYLE1CommonCollegeChar">
    <w:name w:val="NATE STYLE 1_CommonCollege Char"/>
    <w:basedOn w:val="DefaultParagraphFont"/>
    <w:link w:val="NATESTYLE1CommonCollege"/>
    <w:rsid w:val="00B2600B"/>
    <w:rPr>
      <w:rFonts w:ascii="Times New Roman" w:hAnsi="Times New Roman" w:cs="Times New Roman"/>
      <w:sz w:val="24"/>
      <w:szCs w:val="24"/>
    </w:rPr>
  </w:style>
  <w:style w:type="character" w:styleId="LineNumber">
    <w:name w:val="line number"/>
    <w:basedOn w:val="DefaultParagraphFont"/>
    <w:uiPriority w:val="99"/>
    <w:semiHidden/>
    <w:unhideWhenUsed/>
    <w:rsid w:val="006F4781"/>
  </w:style>
  <w:style w:type="character" w:customStyle="1" w:styleId="Heading1Char">
    <w:name w:val="Heading 1 Char"/>
    <w:basedOn w:val="DefaultParagraphFont"/>
    <w:link w:val="Heading1"/>
    <w:uiPriority w:val="9"/>
    <w:rsid w:val="00CA1252"/>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B765FA"/>
    <w:rPr>
      <w:rFonts w:ascii="Times New Roman" w:eastAsiaTheme="majorEastAsia" w:hAnsi="Times New Roman" w:cstheme="majorBidi"/>
      <w:i/>
      <w:sz w:val="24"/>
      <w:szCs w:val="24"/>
    </w:rPr>
  </w:style>
  <w:style w:type="paragraph" w:styleId="Header">
    <w:name w:val="header"/>
    <w:basedOn w:val="Normal"/>
    <w:link w:val="HeaderChar"/>
    <w:uiPriority w:val="99"/>
    <w:unhideWhenUsed/>
    <w:rsid w:val="00781B9F"/>
    <w:pPr>
      <w:tabs>
        <w:tab w:val="center" w:pos="4680"/>
        <w:tab w:val="right" w:pos="9360"/>
      </w:tabs>
      <w:spacing w:line="240" w:lineRule="auto"/>
    </w:pPr>
  </w:style>
  <w:style w:type="character" w:customStyle="1" w:styleId="HeaderChar">
    <w:name w:val="Header Char"/>
    <w:basedOn w:val="DefaultParagraphFont"/>
    <w:link w:val="Header"/>
    <w:uiPriority w:val="99"/>
    <w:rsid w:val="00781B9F"/>
  </w:style>
  <w:style w:type="paragraph" w:styleId="Footer">
    <w:name w:val="footer"/>
    <w:basedOn w:val="Normal"/>
    <w:link w:val="FooterChar"/>
    <w:uiPriority w:val="99"/>
    <w:unhideWhenUsed/>
    <w:rsid w:val="00781B9F"/>
    <w:pPr>
      <w:tabs>
        <w:tab w:val="center" w:pos="4680"/>
        <w:tab w:val="right" w:pos="9360"/>
      </w:tabs>
      <w:spacing w:line="240" w:lineRule="auto"/>
    </w:pPr>
  </w:style>
  <w:style w:type="character" w:customStyle="1" w:styleId="FooterChar">
    <w:name w:val="Footer Char"/>
    <w:basedOn w:val="DefaultParagraphFont"/>
    <w:link w:val="Footer"/>
    <w:uiPriority w:val="99"/>
    <w:rsid w:val="00781B9F"/>
  </w:style>
  <w:style w:type="character" w:styleId="PlaceholderText">
    <w:name w:val="Placeholder Text"/>
    <w:basedOn w:val="DefaultParagraphFont"/>
    <w:uiPriority w:val="99"/>
    <w:semiHidden/>
    <w:rsid w:val="00A64998"/>
    <w:rPr>
      <w:color w:val="808080"/>
    </w:rPr>
  </w:style>
  <w:style w:type="paragraph" w:customStyle="1" w:styleId="Default">
    <w:name w:val="Default"/>
    <w:rsid w:val="00D5294F"/>
    <w:pPr>
      <w:autoSpaceDE w:val="0"/>
      <w:autoSpaceDN w:val="0"/>
      <w:adjustRightInd w:val="0"/>
      <w:spacing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CC2708"/>
    <w:rPr>
      <w:sz w:val="16"/>
      <w:szCs w:val="16"/>
    </w:rPr>
  </w:style>
  <w:style w:type="paragraph" w:styleId="BalloonText">
    <w:name w:val="Balloon Text"/>
    <w:basedOn w:val="Normal"/>
    <w:link w:val="BalloonTextChar"/>
    <w:uiPriority w:val="99"/>
    <w:semiHidden/>
    <w:unhideWhenUsed/>
    <w:rsid w:val="007959C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59C3"/>
    <w:rPr>
      <w:rFonts w:ascii="Segoe UI" w:hAnsi="Segoe UI" w:cs="Segoe UI"/>
      <w:sz w:val="18"/>
      <w:szCs w:val="18"/>
    </w:rPr>
  </w:style>
  <w:style w:type="paragraph" w:styleId="CommentText">
    <w:name w:val="annotation text"/>
    <w:basedOn w:val="Normal"/>
    <w:link w:val="CommentTextChar"/>
    <w:uiPriority w:val="99"/>
    <w:unhideWhenUsed/>
    <w:rsid w:val="00001EBB"/>
    <w:pPr>
      <w:spacing w:line="240" w:lineRule="auto"/>
    </w:pPr>
    <w:rPr>
      <w:sz w:val="20"/>
      <w:szCs w:val="20"/>
    </w:rPr>
  </w:style>
  <w:style w:type="character" w:customStyle="1" w:styleId="CommentTextChar">
    <w:name w:val="Comment Text Char"/>
    <w:basedOn w:val="DefaultParagraphFont"/>
    <w:link w:val="CommentText"/>
    <w:uiPriority w:val="99"/>
    <w:rsid w:val="00001EBB"/>
    <w:rPr>
      <w:sz w:val="20"/>
      <w:szCs w:val="20"/>
    </w:rPr>
  </w:style>
  <w:style w:type="paragraph" w:styleId="CommentSubject">
    <w:name w:val="annotation subject"/>
    <w:basedOn w:val="CommentText"/>
    <w:next w:val="CommentText"/>
    <w:link w:val="CommentSubjectChar"/>
    <w:uiPriority w:val="99"/>
    <w:semiHidden/>
    <w:unhideWhenUsed/>
    <w:rsid w:val="00001EBB"/>
    <w:rPr>
      <w:b/>
      <w:bCs/>
    </w:rPr>
  </w:style>
  <w:style w:type="character" w:customStyle="1" w:styleId="CommentSubjectChar">
    <w:name w:val="Comment Subject Char"/>
    <w:basedOn w:val="CommentTextChar"/>
    <w:link w:val="CommentSubject"/>
    <w:uiPriority w:val="99"/>
    <w:semiHidden/>
    <w:rsid w:val="00001EBB"/>
    <w:rPr>
      <w:b/>
      <w:bCs/>
      <w:sz w:val="20"/>
      <w:szCs w:val="20"/>
    </w:rPr>
  </w:style>
  <w:style w:type="paragraph" w:styleId="Revision">
    <w:name w:val="Revision"/>
    <w:hidden/>
    <w:uiPriority w:val="99"/>
    <w:semiHidden/>
    <w:rsid w:val="00197D8D"/>
    <w:pPr>
      <w:spacing w:line="240" w:lineRule="auto"/>
    </w:pPr>
  </w:style>
  <w:style w:type="character" w:styleId="Hyperlink">
    <w:name w:val="Hyperlink"/>
    <w:basedOn w:val="DefaultParagraphFont"/>
    <w:uiPriority w:val="99"/>
    <w:unhideWhenUsed/>
    <w:rsid w:val="0096164D"/>
    <w:rPr>
      <w:color w:val="0563C1" w:themeColor="hyperlink"/>
      <w:u w:val="single"/>
    </w:rPr>
  </w:style>
  <w:style w:type="character" w:styleId="UnresolvedMention">
    <w:name w:val="Unresolved Mention"/>
    <w:basedOn w:val="DefaultParagraphFont"/>
    <w:uiPriority w:val="99"/>
    <w:semiHidden/>
    <w:unhideWhenUsed/>
    <w:rsid w:val="0096164D"/>
    <w:rPr>
      <w:color w:val="605E5C"/>
      <w:shd w:val="clear" w:color="auto" w:fill="E1DFDD"/>
    </w:rPr>
  </w:style>
  <w:style w:type="table" w:styleId="PlainTable4">
    <w:name w:val="Plain Table 4"/>
    <w:basedOn w:val="TableNormal"/>
    <w:uiPriority w:val="44"/>
    <w:rsid w:val="00822636"/>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393F89"/>
    <w:pPr>
      <w:ind w:left="720"/>
      <w:contextualSpacing/>
    </w:pPr>
  </w:style>
  <w:style w:type="paragraph" w:styleId="Bibliography">
    <w:name w:val="Bibliography"/>
    <w:basedOn w:val="Normal"/>
    <w:next w:val="Normal"/>
    <w:uiPriority w:val="37"/>
    <w:unhideWhenUsed/>
    <w:rsid w:val="008457FD"/>
    <w:pPr>
      <w:ind w:left="720" w:hanging="720"/>
    </w:pPr>
  </w:style>
  <w:style w:type="character" w:customStyle="1" w:styleId="Heading2Char">
    <w:name w:val="Heading 2 Char"/>
    <w:basedOn w:val="DefaultParagraphFont"/>
    <w:link w:val="Heading2"/>
    <w:uiPriority w:val="9"/>
    <w:rsid w:val="008D549D"/>
    <w:rPr>
      <w:rFonts w:ascii="Times New Roman" w:eastAsiaTheme="majorEastAsia" w:hAnsi="Times New Roman" w:cstheme="majorBidi"/>
      <w:i/>
      <w:sz w:val="24"/>
      <w:szCs w:val="26"/>
    </w:rPr>
  </w:style>
  <w:style w:type="character" w:customStyle="1" w:styleId="normaltextrun">
    <w:name w:val="normaltextrun"/>
    <w:basedOn w:val="DefaultParagraphFont"/>
    <w:rsid w:val="00080A91"/>
  </w:style>
  <w:style w:type="character" w:customStyle="1" w:styleId="eop">
    <w:name w:val="eop"/>
    <w:basedOn w:val="DefaultParagraphFont"/>
    <w:rsid w:val="00A72E1D"/>
  </w:style>
  <w:style w:type="character" w:customStyle="1" w:styleId="lrzxr">
    <w:name w:val="lrzxr"/>
    <w:basedOn w:val="DefaultParagraphFont"/>
    <w:rsid w:val="00DB5B9A"/>
  </w:style>
  <w:style w:type="table" w:styleId="TableGrid">
    <w:name w:val="Table Grid"/>
    <w:basedOn w:val="TableNormal"/>
    <w:uiPriority w:val="39"/>
    <w:rsid w:val="00B046E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2746383">
      <w:bodyDiv w:val="1"/>
      <w:marLeft w:val="0"/>
      <w:marRight w:val="0"/>
      <w:marTop w:val="0"/>
      <w:marBottom w:val="0"/>
      <w:divBdr>
        <w:top w:val="none" w:sz="0" w:space="0" w:color="auto"/>
        <w:left w:val="none" w:sz="0" w:space="0" w:color="auto"/>
        <w:bottom w:val="none" w:sz="0" w:space="0" w:color="auto"/>
        <w:right w:val="none" w:sz="0" w:space="0" w:color="auto"/>
      </w:divBdr>
    </w:div>
    <w:div w:id="451947452">
      <w:bodyDiv w:val="1"/>
      <w:marLeft w:val="0"/>
      <w:marRight w:val="0"/>
      <w:marTop w:val="0"/>
      <w:marBottom w:val="0"/>
      <w:divBdr>
        <w:top w:val="none" w:sz="0" w:space="0" w:color="auto"/>
        <w:left w:val="none" w:sz="0" w:space="0" w:color="auto"/>
        <w:bottom w:val="none" w:sz="0" w:space="0" w:color="auto"/>
        <w:right w:val="none" w:sz="0" w:space="0" w:color="auto"/>
      </w:divBdr>
    </w:div>
    <w:div w:id="698817819">
      <w:bodyDiv w:val="1"/>
      <w:marLeft w:val="0"/>
      <w:marRight w:val="0"/>
      <w:marTop w:val="0"/>
      <w:marBottom w:val="0"/>
      <w:divBdr>
        <w:top w:val="none" w:sz="0" w:space="0" w:color="auto"/>
        <w:left w:val="none" w:sz="0" w:space="0" w:color="auto"/>
        <w:bottom w:val="none" w:sz="0" w:space="0" w:color="auto"/>
        <w:right w:val="none" w:sz="0" w:space="0" w:color="auto"/>
      </w:divBdr>
    </w:div>
    <w:div w:id="871917779">
      <w:bodyDiv w:val="1"/>
      <w:marLeft w:val="0"/>
      <w:marRight w:val="0"/>
      <w:marTop w:val="0"/>
      <w:marBottom w:val="0"/>
      <w:divBdr>
        <w:top w:val="none" w:sz="0" w:space="0" w:color="auto"/>
        <w:left w:val="none" w:sz="0" w:space="0" w:color="auto"/>
        <w:bottom w:val="none" w:sz="0" w:space="0" w:color="auto"/>
        <w:right w:val="none" w:sz="0" w:space="0" w:color="auto"/>
      </w:divBdr>
    </w:div>
    <w:div w:id="1797259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32DBCDDD459AC4786E81789E596B9EF" ma:contentTypeVersion="14" ma:contentTypeDescription="Create a new document." ma:contentTypeScope="" ma:versionID="cf437cb61c1ed6b7efc8528ffd99b6d2">
  <xsd:schema xmlns:xsd="http://www.w3.org/2001/XMLSchema" xmlns:xs="http://www.w3.org/2001/XMLSchema" xmlns:p="http://schemas.microsoft.com/office/2006/metadata/properties" xmlns:ns3="5278094f-c022-4ceb-af6e-639ff0838eb9" xmlns:ns4="733ce1cc-cb7a-4045-837e-ed5f589eec0e" targetNamespace="http://schemas.microsoft.com/office/2006/metadata/properties" ma:root="true" ma:fieldsID="51b7dde1fae712c3360d90a1edf970a7" ns3:_="" ns4:_="">
    <xsd:import namespace="5278094f-c022-4ceb-af6e-639ff0838eb9"/>
    <xsd:import namespace="733ce1cc-cb7a-4045-837e-ed5f589eec0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278094f-c022-4ceb-af6e-639ff0838e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33ce1cc-cb7a-4045-837e-ed5f589eec0e"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1971659-D2DA-459F-8B26-D9C2CA2ACFDD}">
  <ds:schemaRefs>
    <ds:schemaRef ds:uri="http://schemas.openxmlformats.org/officeDocument/2006/bibliography"/>
  </ds:schemaRefs>
</ds:datastoreItem>
</file>

<file path=customXml/itemProps2.xml><?xml version="1.0" encoding="utf-8"?>
<ds:datastoreItem xmlns:ds="http://schemas.openxmlformats.org/officeDocument/2006/customXml" ds:itemID="{7D09C047-56CE-4644-AE8B-BACE96F55BF2}">
  <ds:schemaRefs>
    <ds:schemaRef ds:uri="http://schemas.microsoft.com/sharepoint/v3/contenttype/forms"/>
  </ds:schemaRefs>
</ds:datastoreItem>
</file>

<file path=customXml/itemProps3.xml><?xml version="1.0" encoding="utf-8"?>
<ds:datastoreItem xmlns:ds="http://schemas.openxmlformats.org/officeDocument/2006/customXml" ds:itemID="{A6C54244-399C-4402-A659-1CABCBE49A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278094f-c022-4ceb-af6e-639ff0838eb9"/>
    <ds:schemaRef ds:uri="733ce1cc-cb7a-4045-837e-ed5f589eec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C204FBE-2D2E-4FE6-8F34-B7D828A0893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23</Pages>
  <Words>32750</Words>
  <Characters>186678</Characters>
  <Application>Microsoft Office Word</Application>
  <DocSecurity>0</DocSecurity>
  <Lines>1555</Lines>
  <Paragraphs>4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64</cp:revision>
  <dcterms:created xsi:type="dcterms:W3CDTF">2024-05-28T12:30:00Z</dcterms:created>
  <dcterms:modified xsi:type="dcterms:W3CDTF">2024-06-03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e60959-63a0-3709-b955-1a39dea78c05</vt:lpwstr>
  </property>
  <property fmtid="{D5CDD505-2E9C-101B-9397-08002B2CF9AE}" pid="4" name="Mendeley Citation Style_1">
    <vt:lpwstr>http://www.zotero.org/styles/oecologia</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freshwater-biology</vt:lpwstr>
  </property>
  <property fmtid="{D5CDD505-2E9C-101B-9397-08002B2CF9AE}" pid="12" name="Mendeley Recent Style Name 3_1">
    <vt:lpwstr>Freshwater Biology</vt:lpwstr>
  </property>
  <property fmtid="{D5CDD505-2E9C-101B-9397-08002B2CF9AE}" pid="13" name="Mendeley Recent Style Id 4_1">
    <vt:lpwstr>http://www.zotero.org/styles/freshwater-science</vt:lpwstr>
  </property>
  <property fmtid="{D5CDD505-2E9C-101B-9397-08002B2CF9AE}" pid="14" name="Mendeley Recent Style Name 4_1">
    <vt:lpwstr>Freshwater Science</vt:lpwstr>
  </property>
  <property fmtid="{D5CDD505-2E9C-101B-9397-08002B2CF9AE}" pid="15" name="Mendeley Recent Style Id 5_1">
    <vt:lpwstr>http://www.zotero.org/styles/hydrobiologia</vt:lpwstr>
  </property>
  <property fmtid="{D5CDD505-2E9C-101B-9397-08002B2CF9AE}" pid="16" name="Mendeley Recent Style Name 5_1">
    <vt:lpwstr>Hydrobiologia</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y fmtid="{D5CDD505-2E9C-101B-9397-08002B2CF9AE}" pid="25" name="ContentTypeId">
    <vt:lpwstr>0x010100C32DBCDDD459AC4786E81789E596B9EF</vt:lpwstr>
  </property>
  <property fmtid="{D5CDD505-2E9C-101B-9397-08002B2CF9AE}" pid="26" name="ZOTERO_PREF_1">
    <vt:lpwstr>&lt;data data-version="3" zotero-version="6.0.36"&gt;&lt;session id="qDtGyITR"/&gt;&lt;style id="http://www.zotero.org/styles/functional-ecology" hasBibliography="1" bibliographyStyleHasBeenSet="1"/&gt;&lt;prefs&gt;&lt;pref name="fieldType" value="Field"/&gt;&lt;/prefs&gt;&lt;/data&gt;</vt:lpwstr>
  </property>
</Properties>
</file>